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D1591FE" w:rsidR="006E4797" w:rsidRPr="00045DB2" w:rsidRDefault="00551D82" w:rsidP="00045DB2">
      <w:pPr>
        <w:pBdr>
          <w:top w:val="nil"/>
          <w:left w:val="nil"/>
          <w:bottom w:val="nil"/>
          <w:right w:val="nil"/>
          <w:between w:val="nil"/>
        </w:pBdr>
      </w:pPr>
      <w:r w:rsidRPr="00045DB2">
        <w:rPr>
          <w:b/>
        </w:rPr>
        <w:t>TITLE:</w:t>
      </w:r>
    </w:p>
    <w:p w14:paraId="06C0C87E" w14:textId="4F8E9ED4" w:rsidR="006E4797" w:rsidRPr="00045DB2" w:rsidRDefault="0000251C" w:rsidP="00045DB2">
      <w:bookmarkStart w:id="0" w:name="_Hlk83747693"/>
      <w:r w:rsidRPr="00045DB2">
        <w:t xml:space="preserve">Versatility for </w:t>
      </w:r>
      <w:r w:rsidR="0075199C" w:rsidRPr="00045DB2">
        <w:t>R</w:t>
      </w:r>
      <w:r w:rsidRPr="00045DB2">
        <w:t xml:space="preserve">esistance </w:t>
      </w:r>
      <w:r w:rsidR="0075199C" w:rsidRPr="00045DB2">
        <w:t>T</w:t>
      </w:r>
      <w:r w:rsidRPr="00045DB2">
        <w:t xml:space="preserve">raining and </w:t>
      </w:r>
      <w:r w:rsidR="0075199C" w:rsidRPr="00045DB2">
        <w:t>A</w:t>
      </w:r>
      <w:r w:rsidRPr="00045DB2">
        <w:t xml:space="preserve">ssessment </w:t>
      </w:r>
      <w:r w:rsidR="0022409F" w:rsidRPr="00045DB2">
        <w:t>U</w:t>
      </w:r>
      <w:r w:rsidRPr="00045DB2">
        <w:t xml:space="preserve">sing </w:t>
      </w:r>
      <w:r w:rsidR="0075199C" w:rsidRPr="00045DB2">
        <w:t>S</w:t>
      </w:r>
      <w:r w:rsidRPr="00045DB2">
        <w:t xml:space="preserve">tatic and </w:t>
      </w:r>
      <w:r w:rsidR="0075199C" w:rsidRPr="00045DB2">
        <w:t>D</w:t>
      </w:r>
      <w:r w:rsidRPr="00045DB2">
        <w:t xml:space="preserve">ynamic </w:t>
      </w:r>
      <w:r w:rsidR="0075199C" w:rsidRPr="00045DB2">
        <w:t>L</w:t>
      </w:r>
      <w:r w:rsidRPr="00045DB2">
        <w:t xml:space="preserve">adders in </w:t>
      </w:r>
      <w:r w:rsidR="0075199C" w:rsidRPr="00045DB2">
        <w:t>A</w:t>
      </w:r>
      <w:r w:rsidRPr="00045DB2">
        <w:t xml:space="preserve">nimal </w:t>
      </w:r>
      <w:r w:rsidR="0075199C" w:rsidRPr="00045DB2">
        <w:t>M</w:t>
      </w:r>
      <w:r w:rsidRPr="00045DB2">
        <w:t>odels</w:t>
      </w:r>
      <w:bookmarkEnd w:id="0"/>
    </w:p>
    <w:p w14:paraId="1EAB5B0E" w14:textId="77777777" w:rsidR="0075199C" w:rsidRPr="00045DB2" w:rsidRDefault="0075199C" w:rsidP="00045DB2">
      <w:pPr>
        <w:rPr>
          <w:b/>
        </w:rPr>
      </w:pPr>
    </w:p>
    <w:p w14:paraId="2CD8481E" w14:textId="634952C8" w:rsidR="006E4797" w:rsidRPr="00045DB2" w:rsidRDefault="00551D82" w:rsidP="00045DB2">
      <w:r w:rsidRPr="00045DB2">
        <w:rPr>
          <w:b/>
        </w:rPr>
        <w:t>AUTHORS AND AFFILIATIONS:</w:t>
      </w:r>
    </w:p>
    <w:p w14:paraId="60CA0892" w14:textId="788C9D00" w:rsidR="0075199C" w:rsidRPr="001860D9" w:rsidRDefault="00A06456" w:rsidP="00045DB2">
      <w:r w:rsidRPr="00045DB2">
        <w:t>Eduardo Iglesias</w:t>
      </w:r>
      <w:r w:rsidR="00152FD3" w:rsidRPr="00045DB2">
        <w:t>-</w:t>
      </w:r>
      <w:r w:rsidRPr="00045DB2">
        <w:t>Gutiérrez</w:t>
      </w:r>
      <w:r w:rsidR="008671D4" w:rsidRPr="00045DB2">
        <w:rPr>
          <w:vertAlign w:val="superscript"/>
        </w:rPr>
        <w:t>1,2</w:t>
      </w:r>
      <w:r w:rsidR="0075199C" w:rsidRPr="00045DB2">
        <w:t xml:space="preserve">, </w:t>
      </w:r>
      <w:r w:rsidR="00C8263E" w:rsidRPr="00045DB2">
        <w:t>Manuel Fernández-Sanjurjo</w:t>
      </w:r>
      <w:r w:rsidR="008671D4" w:rsidRPr="00045DB2">
        <w:rPr>
          <w:vertAlign w:val="superscript"/>
        </w:rPr>
        <w:t>2</w:t>
      </w:r>
      <w:r w:rsidR="00C8263E" w:rsidRPr="00045DB2">
        <w:t xml:space="preserve">, </w:t>
      </w:r>
      <w:r w:rsidR="0028236E" w:rsidRPr="00045DB2">
        <w:t>Álvaro F. Fernández</w:t>
      </w:r>
      <w:r w:rsidR="00093C0E" w:rsidRPr="00045DB2">
        <w:rPr>
          <w:vertAlign w:val="superscript"/>
        </w:rPr>
        <w:t>3</w:t>
      </w:r>
      <w:r w:rsidR="00CE4B8B" w:rsidRPr="00045DB2">
        <w:t>, Francisco Jose Rodríguez Díaz</w:t>
      </w:r>
      <w:r w:rsidR="00093C0E" w:rsidRPr="00045DB2">
        <w:rPr>
          <w:vertAlign w:val="superscript"/>
        </w:rPr>
        <w:t>4</w:t>
      </w:r>
      <w:r w:rsidR="00CE4B8B" w:rsidRPr="00045DB2">
        <w:t>, Isabel López</w:t>
      </w:r>
      <w:r w:rsidR="00093C0E" w:rsidRPr="00045DB2">
        <w:t>-</w:t>
      </w:r>
      <w:r w:rsidR="00CE4B8B" w:rsidRPr="00045DB2">
        <w:t>Taboada</w:t>
      </w:r>
      <w:r w:rsidR="00093C0E" w:rsidRPr="00045DB2">
        <w:rPr>
          <w:vertAlign w:val="superscript"/>
        </w:rPr>
        <w:t>5</w:t>
      </w:r>
      <w:r w:rsidR="00C62E67" w:rsidRPr="00045DB2">
        <w:rPr>
          <w:vertAlign w:val="superscript"/>
        </w:rPr>
        <w:t>,6</w:t>
      </w:r>
      <w:r w:rsidR="00CE4B8B" w:rsidRPr="00045DB2">
        <w:t>, Cristina Tomás-Zapico</w:t>
      </w:r>
      <w:r w:rsidR="00292A42" w:rsidRPr="00045DB2">
        <w:rPr>
          <w:vertAlign w:val="superscript"/>
        </w:rPr>
        <w:t>1,2</w:t>
      </w:r>
      <w:r w:rsidR="00CE4B8B" w:rsidRPr="00045DB2">
        <w:t>, Benjamín Fernández-García</w:t>
      </w:r>
      <w:r w:rsidR="00292A42" w:rsidRPr="00045DB2">
        <w:rPr>
          <w:vertAlign w:val="superscript"/>
        </w:rPr>
        <w:t>2,</w:t>
      </w:r>
      <w:r w:rsidR="00C62E67" w:rsidRPr="00045DB2">
        <w:rPr>
          <w:vertAlign w:val="superscript"/>
        </w:rPr>
        <w:t>7</w:t>
      </w:r>
    </w:p>
    <w:p w14:paraId="736707D2" w14:textId="77777777" w:rsidR="0022409F" w:rsidRPr="00045DB2" w:rsidRDefault="0022409F" w:rsidP="00045DB2"/>
    <w:p w14:paraId="3BD208B7" w14:textId="6350AC03" w:rsidR="00512A23" w:rsidRPr="00045DB2" w:rsidRDefault="00512A23" w:rsidP="00045DB2">
      <w:r w:rsidRPr="00045DB2">
        <w:rPr>
          <w:vertAlign w:val="superscript"/>
        </w:rPr>
        <w:t>1</w:t>
      </w:r>
      <w:r w:rsidR="00292BA6" w:rsidRPr="00045DB2">
        <w:t>Department of F</w:t>
      </w:r>
      <w:r w:rsidR="00A06456" w:rsidRPr="00045DB2">
        <w:t>unctional B</w:t>
      </w:r>
      <w:r w:rsidR="00292BA6" w:rsidRPr="00045DB2">
        <w:t>iology</w:t>
      </w:r>
      <w:r w:rsidR="00277729" w:rsidRPr="00045DB2">
        <w:t>,</w:t>
      </w:r>
      <w:r w:rsidR="00292BA6" w:rsidRPr="00045DB2">
        <w:t xml:space="preserve"> </w:t>
      </w:r>
      <w:r w:rsidR="00A06456" w:rsidRPr="00045DB2">
        <w:t>University of Oviedo</w:t>
      </w:r>
      <w:r w:rsidR="00152FD3" w:rsidRPr="00045DB2">
        <w:t>, Spain</w:t>
      </w:r>
    </w:p>
    <w:p w14:paraId="00535F2C" w14:textId="68A6CF7F" w:rsidR="006E4797" w:rsidRPr="00045DB2" w:rsidRDefault="00512A23" w:rsidP="00045DB2">
      <w:pPr>
        <w:rPr>
          <w:lang w:val="es-ES"/>
        </w:rPr>
      </w:pPr>
      <w:r w:rsidRPr="00045DB2">
        <w:rPr>
          <w:vertAlign w:val="superscript"/>
          <w:lang w:val="es-ES"/>
        </w:rPr>
        <w:t>2</w:t>
      </w:r>
      <w:r w:rsidR="00152FD3" w:rsidRPr="00045DB2">
        <w:rPr>
          <w:lang w:val="es-ES"/>
        </w:rPr>
        <w:t xml:space="preserve">Instituto de Investigación Sanitaria del Principado de Asturias (ISPA), </w:t>
      </w:r>
      <w:proofErr w:type="spellStart"/>
      <w:r w:rsidR="00152FD3" w:rsidRPr="00045DB2">
        <w:rPr>
          <w:lang w:val="es-ES"/>
        </w:rPr>
        <w:t>Spain</w:t>
      </w:r>
      <w:proofErr w:type="spellEnd"/>
    </w:p>
    <w:p w14:paraId="0497A5CD" w14:textId="03C347DA" w:rsidR="00A06456" w:rsidRPr="00045DB2" w:rsidRDefault="00093C0E" w:rsidP="00045DB2">
      <w:r w:rsidRPr="00045DB2">
        <w:rPr>
          <w:vertAlign w:val="superscript"/>
        </w:rPr>
        <w:t>3</w:t>
      </w:r>
      <w:r w:rsidR="00292BA6" w:rsidRPr="00045DB2">
        <w:t>Department of Biochemistry</w:t>
      </w:r>
      <w:r w:rsidRPr="00045DB2">
        <w:t xml:space="preserve"> and Molecular Biology</w:t>
      </w:r>
      <w:r w:rsidR="00277729" w:rsidRPr="00045DB2">
        <w:t>,</w:t>
      </w:r>
      <w:r w:rsidR="00292BA6" w:rsidRPr="00045DB2">
        <w:t xml:space="preserve"> University of Oviedo</w:t>
      </w:r>
      <w:r w:rsidR="00152FD3" w:rsidRPr="00045DB2">
        <w:t>, Spain</w:t>
      </w:r>
    </w:p>
    <w:p w14:paraId="1A4B1158" w14:textId="75A822B3" w:rsidR="00A06456" w:rsidRPr="00045DB2" w:rsidRDefault="00093C0E" w:rsidP="00045DB2">
      <w:r w:rsidRPr="00045DB2">
        <w:rPr>
          <w:vertAlign w:val="superscript"/>
        </w:rPr>
        <w:t>4</w:t>
      </w:r>
      <w:r w:rsidR="00292BA6" w:rsidRPr="00045DB2">
        <w:t>Animal facilities</w:t>
      </w:r>
      <w:r w:rsidR="003513DE" w:rsidRPr="00045DB2">
        <w:t xml:space="preserve">, </w:t>
      </w:r>
      <w:r w:rsidR="00292BA6" w:rsidRPr="00045DB2">
        <w:t>University of Oviedo</w:t>
      </w:r>
    </w:p>
    <w:p w14:paraId="5C03DD77" w14:textId="7DB2DB24" w:rsidR="0000251C" w:rsidRPr="00045DB2" w:rsidRDefault="00093C0E" w:rsidP="00045DB2">
      <w:pPr>
        <w:rPr>
          <w:rFonts w:eastAsia="Times New Roman"/>
          <w:color w:val="000000"/>
        </w:rPr>
      </w:pPr>
      <w:r w:rsidRPr="00045DB2">
        <w:rPr>
          <w:vertAlign w:val="superscript"/>
        </w:rPr>
        <w:t>5</w:t>
      </w:r>
      <w:r w:rsidR="006802F7" w:rsidRPr="00045DB2">
        <w:rPr>
          <w:rFonts w:eastAsia="Times New Roman"/>
          <w:color w:val="000000"/>
        </w:rPr>
        <w:t>Department of Psychology, University of Oviedo, Spain</w:t>
      </w:r>
    </w:p>
    <w:p w14:paraId="623F6FE5" w14:textId="6F321237" w:rsidR="00C62E67" w:rsidRPr="00045DB2" w:rsidRDefault="00C62E67" w:rsidP="00045DB2">
      <w:pPr>
        <w:rPr>
          <w:lang w:val="es-ES"/>
        </w:rPr>
      </w:pPr>
      <w:r w:rsidRPr="00045DB2">
        <w:rPr>
          <w:rFonts w:eastAsia="Times New Roman"/>
          <w:color w:val="000000"/>
          <w:vertAlign w:val="superscript"/>
          <w:lang w:val="es-ES"/>
        </w:rPr>
        <w:t>6</w:t>
      </w:r>
      <w:r w:rsidRPr="00045DB2">
        <w:rPr>
          <w:rFonts w:eastAsia="Times New Roman"/>
          <w:color w:val="000000"/>
          <w:lang w:val="es-ES"/>
        </w:rPr>
        <w:t xml:space="preserve">Instituto de Neurociencias del Principado de Asturias (INEUROPA), </w:t>
      </w:r>
      <w:proofErr w:type="spellStart"/>
      <w:r w:rsidRPr="00045DB2">
        <w:rPr>
          <w:rFonts w:eastAsia="Times New Roman"/>
          <w:color w:val="000000"/>
          <w:lang w:val="es-ES"/>
        </w:rPr>
        <w:t>University</w:t>
      </w:r>
      <w:proofErr w:type="spellEnd"/>
      <w:r w:rsidRPr="00045DB2">
        <w:rPr>
          <w:rFonts w:eastAsia="Times New Roman"/>
          <w:color w:val="000000"/>
          <w:lang w:val="es-ES"/>
        </w:rPr>
        <w:t xml:space="preserve"> </w:t>
      </w:r>
      <w:proofErr w:type="spellStart"/>
      <w:r w:rsidRPr="00045DB2">
        <w:rPr>
          <w:rFonts w:eastAsia="Times New Roman"/>
          <w:color w:val="000000"/>
          <w:lang w:val="es-ES"/>
        </w:rPr>
        <w:t>of</w:t>
      </w:r>
      <w:proofErr w:type="spellEnd"/>
      <w:r w:rsidRPr="00045DB2">
        <w:rPr>
          <w:rFonts w:eastAsia="Times New Roman"/>
          <w:color w:val="000000"/>
          <w:lang w:val="es-ES"/>
        </w:rPr>
        <w:t xml:space="preserve"> Oviedo, Oviedo, </w:t>
      </w:r>
      <w:proofErr w:type="spellStart"/>
      <w:r w:rsidRPr="00045DB2">
        <w:rPr>
          <w:rFonts w:eastAsia="Times New Roman"/>
          <w:color w:val="000000"/>
          <w:lang w:val="es-ES"/>
        </w:rPr>
        <w:t>Spain</w:t>
      </w:r>
      <w:proofErr w:type="spellEnd"/>
    </w:p>
    <w:p w14:paraId="5F85C0FA" w14:textId="6EF1A9FC" w:rsidR="00292BA6" w:rsidRPr="00045DB2" w:rsidRDefault="00C62E67" w:rsidP="00045DB2">
      <w:r w:rsidRPr="00045DB2">
        <w:rPr>
          <w:vertAlign w:val="superscript"/>
        </w:rPr>
        <w:t>7</w:t>
      </w:r>
      <w:r w:rsidR="00292BA6" w:rsidRPr="00045DB2">
        <w:t xml:space="preserve">Department of Morphology and </w:t>
      </w:r>
      <w:r w:rsidR="001B0B3A" w:rsidRPr="00045DB2">
        <w:t>C</w:t>
      </w:r>
      <w:r w:rsidR="00292BA6" w:rsidRPr="00045DB2">
        <w:t>ellular Biology</w:t>
      </w:r>
      <w:r w:rsidR="003513DE" w:rsidRPr="00045DB2">
        <w:t xml:space="preserve">, </w:t>
      </w:r>
      <w:r w:rsidR="00292BA6" w:rsidRPr="00045DB2">
        <w:t>University of Oviedo</w:t>
      </w:r>
      <w:r w:rsidR="00152FD3" w:rsidRPr="00045DB2">
        <w:t>, Spain</w:t>
      </w:r>
    </w:p>
    <w:p w14:paraId="17DC5B30" w14:textId="032714AB" w:rsidR="00DB7CCD" w:rsidRPr="00045DB2" w:rsidRDefault="00DB7CCD" w:rsidP="00045DB2">
      <w:pPr>
        <w:rPr>
          <w:b/>
        </w:rPr>
      </w:pPr>
    </w:p>
    <w:p w14:paraId="0D50A5FD" w14:textId="4B6BFB50" w:rsidR="00292A42" w:rsidRPr="00045DB2" w:rsidRDefault="00292A42" w:rsidP="00045DB2">
      <w:pPr>
        <w:rPr>
          <w:bCs/>
        </w:rPr>
      </w:pPr>
      <w:r w:rsidRPr="00045DB2">
        <w:rPr>
          <w:bCs/>
        </w:rPr>
        <w:t>Email addresses of co-authors:</w:t>
      </w:r>
    </w:p>
    <w:p w14:paraId="089509CD" w14:textId="481318DD" w:rsidR="00292A42" w:rsidRPr="00045DB2" w:rsidRDefault="00366A97" w:rsidP="00045DB2">
      <w:pPr>
        <w:rPr>
          <w:lang w:val="es-ES"/>
        </w:rPr>
      </w:pPr>
      <w:r w:rsidRPr="00045DB2">
        <w:rPr>
          <w:lang w:val="es-ES"/>
        </w:rPr>
        <w:t>Eduardo Iglesias-Gutiérrez</w:t>
      </w:r>
      <w:r w:rsidRPr="00045DB2">
        <w:rPr>
          <w:lang w:val="es-ES"/>
        </w:rPr>
        <w:tab/>
      </w:r>
      <w:r w:rsidR="00A02CFF" w:rsidRPr="00045DB2">
        <w:rPr>
          <w:lang w:val="es-ES"/>
        </w:rPr>
        <w:tab/>
      </w:r>
      <w:r w:rsidR="003376E6" w:rsidRPr="00045DB2">
        <w:rPr>
          <w:lang w:val="es-ES"/>
        </w:rPr>
        <w:t>(</w:t>
      </w:r>
      <w:hyperlink r:id="rId8" w:history="1">
        <w:r w:rsidR="003376E6" w:rsidRPr="00045DB2">
          <w:rPr>
            <w:rStyle w:val="Hyperlink"/>
            <w:lang w:val="es-ES"/>
          </w:rPr>
          <w:t>Iglesiaseduardo@uniovi.es</w:t>
        </w:r>
      </w:hyperlink>
      <w:r w:rsidR="003376E6" w:rsidRPr="00045DB2">
        <w:rPr>
          <w:lang w:val="es-ES"/>
        </w:rPr>
        <w:t>)</w:t>
      </w:r>
    </w:p>
    <w:p w14:paraId="620C57D1" w14:textId="1FADBAEB" w:rsidR="00366A97" w:rsidRPr="00045DB2" w:rsidRDefault="00366A97" w:rsidP="00045DB2">
      <w:pPr>
        <w:rPr>
          <w:rStyle w:val="Hyperlink"/>
          <w:color w:val="auto"/>
          <w:lang w:val="es-ES"/>
        </w:rPr>
      </w:pPr>
      <w:r w:rsidRPr="00045DB2">
        <w:rPr>
          <w:lang w:val="es-ES"/>
        </w:rPr>
        <w:t>Manuel Fernández-Sanjurjo</w:t>
      </w:r>
      <w:r w:rsidRPr="00045DB2">
        <w:rPr>
          <w:lang w:val="es-ES"/>
        </w:rPr>
        <w:tab/>
      </w:r>
      <w:r w:rsidR="00A02CFF" w:rsidRPr="00045DB2">
        <w:rPr>
          <w:lang w:val="es-ES"/>
        </w:rPr>
        <w:tab/>
      </w:r>
      <w:r w:rsidR="003376E6" w:rsidRPr="00045DB2">
        <w:rPr>
          <w:lang w:val="es-ES"/>
        </w:rPr>
        <w:t>(</w:t>
      </w:r>
      <w:hyperlink r:id="rId9" w:history="1">
        <w:r w:rsidR="003376E6" w:rsidRPr="00045DB2">
          <w:rPr>
            <w:rStyle w:val="Hyperlink"/>
            <w:lang w:val="es-ES"/>
          </w:rPr>
          <w:t>manufsanjurjo@gmail.com</w:t>
        </w:r>
      </w:hyperlink>
      <w:r w:rsidR="003376E6" w:rsidRPr="00045DB2">
        <w:rPr>
          <w:lang w:val="es-ES"/>
        </w:rPr>
        <w:t>)</w:t>
      </w:r>
    </w:p>
    <w:p w14:paraId="50B2A71E" w14:textId="66E87AAC" w:rsidR="00366A97" w:rsidRPr="00045DB2" w:rsidRDefault="00D040CF" w:rsidP="00045DB2">
      <w:pPr>
        <w:rPr>
          <w:lang w:val="es-ES"/>
        </w:rPr>
      </w:pPr>
      <w:r w:rsidRPr="00045DB2">
        <w:rPr>
          <w:lang w:val="es-ES"/>
        </w:rPr>
        <w:t>Álvaro F. Fernández</w:t>
      </w:r>
      <w:r w:rsidRPr="00045DB2">
        <w:rPr>
          <w:lang w:val="es-ES"/>
        </w:rPr>
        <w:tab/>
      </w:r>
      <w:r w:rsidRPr="00045DB2">
        <w:rPr>
          <w:lang w:val="es-ES"/>
        </w:rPr>
        <w:tab/>
      </w:r>
      <w:r w:rsidR="00A02CFF" w:rsidRPr="00045DB2">
        <w:rPr>
          <w:lang w:val="es-ES"/>
        </w:rPr>
        <w:tab/>
      </w:r>
      <w:r w:rsidR="003376E6" w:rsidRPr="00045DB2">
        <w:rPr>
          <w:lang w:val="es-ES"/>
        </w:rPr>
        <w:t>(</w:t>
      </w:r>
      <w:hyperlink r:id="rId10" w:history="1">
        <w:r w:rsidR="003376E6" w:rsidRPr="00045DB2">
          <w:rPr>
            <w:rStyle w:val="Hyperlink"/>
            <w:lang w:val="es-ES"/>
          </w:rPr>
          <w:t>fernandezferalvaro@uniovi.es</w:t>
        </w:r>
      </w:hyperlink>
      <w:r w:rsidR="003376E6" w:rsidRPr="00045DB2">
        <w:rPr>
          <w:rStyle w:val="Hyperlink"/>
          <w:color w:val="auto"/>
          <w:lang w:val="es-ES"/>
        </w:rPr>
        <w:t>)</w:t>
      </w:r>
    </w:p>
    <w:p w14:paraId="1354424F" w14:textId="7FB70640" w:rsidR="00366A97" w:rsidRPr="00045DB2" w:rsidRDefault="00D040CF" w:rsidP="00045DB2">
      <w:pPr>
        <w:rPr>
          <w:lang w:val="es-ES"/>
        </w:rPr>
      </w:pPr>
      <w:r w:rsidRPr="00045DB2">
        <w:rPr>
          <w:lang w:val="es-ES"/>
        </w:rPr>
        <w:t xml:space="preserve">Francisco </w:t>
      </w:r>
      <w:proofErr w:type="spellStart"/>
      <w:r w:rsidRPr="00045DB2">
        <w:rPr>
          <w:lang w:val="es-ES"/>
        </w:rPr>
        <w:t>Jose</w:t>
      </w:r>
      <w:proofErr w:type="spellEnd"/>
      <w:r w:rsidRPr="00045DB2">
        <w:rPr>
          <w:lang w:val="es-ES"/>
        </w:rPr>
        <w:t xml:space="preserve"> Rodríguez Díaz</w:t>
      </w:r>
      <w:r w:rsidR="00A02CFF" w:rsidRPr="00045DB2">
        <w:rPr>
          <w:lang w:val="es-ES"/>
        </w:rPr>
        <w:tab/>
      </w:r>
      <w:r w:rsidR="003376E6" w:rsidRPr="00045DB2">
        <w:rPr>
          <w:lang w:val="es-ES"/>
        </w:rPr>
        <w:t>(</w:t>
      </w:r>
      <w:hyperlink r:id="rId11" w:history="1">
        <w:r w:rsidR="003376E6" w:rsidRPr="00045DB2">
          <w:rPr>
            <w:rStyle w:val="Hyperlink"/>
            <w:lang w:val="es-ES"/>
          </w:rPr>
          <w:t>rodriguezfrancisco@uniovi.es</w:t>
        </w:r>
      </w:hyperlink>
      <w:r w:rsidR="003376E6" w:rsidRPr="00045DB2">
        <w:rPr>
          <w:lang w:val="es-ES"/>
        </w:rPr>
        <w:t>)</w:t>
      </w:r>
    </w:p>
    <w:p w14:paraId="2F7435D8" w14:textId="2B77C96D" w:rsidR="00366A97" w:rsidRPr="00045DB2" w:rsidRDefault="00A02CFF" w:rsidP="00045DB2">
      <w:pPr>
        <w:rPr>
          <w:rStyle w:val="Hyperlink"/>
          <w:color w:val="auto"/>
          <w:lang w:val="es-ES"/>
        </w:rPr>
      </w:pPr>
      <w:r w:rsidRPr="00045DB2">
        <w:rPr>
          <w:lang w:val="es-ES"/>
        </w:rPr>
        <w:t>Isabel López Taboada</w:t>
      </w:r>
      <w:r w:rsidRPr="00045DB2">
        <w:rPr>
          <w:lang w:val="es-ES"/>
        </w:rPr>
        <w:tab/>
      </w:r>
      <w:r w:rsidRPr="00045DB2">
        <w:rPr>
          <w:lang w:val="es-ES"/>
        </w:rPr>
        <w:tab/>
      </w:r>
      <w:r w:rsidRPr="00045DB2">
        <w:rPr>
          <w:lang w:val="es-ES"/>
        </w:rPr>
        <w:tab/>
      </w:r>
      <w:r w:rsidR="003376E6" w:rsidRPr="00045DB2">
        <w:rPr>
          <w:lang w:val="es-ES"/>
        </w:rPr>
        <w:t>(</w:t>
      </w:r>
      <w:hyperlink r:id="rId12" w:history="1">
        <w:r w:rsidR="003376E6" w:rsidRPr="00045DB2">
          <w:rPr>
            <w:rStyle w:val="Hyperlink"/>
            <w:lang w:val="es-ES"/>
          </w:rPr>
          <w:t>UO238998@uniovi.es</w:t>
        </w:r>
      </w:hyperlink>
      <w:r w:rsidR="003376E6" w:rsidRPr="00045DB2">
        <w:rPr>
          <w:lang w:val="es-ES"/>
        </w:rPr>
        <w:t>)</w:t>
      </w:r>
    </w:p>
    <w:p w14:paraId="3C0098BE" w14:textId="4DC52528" w:rsidR="00366A97" w:rsidRPr="00045DB2" w:rsidRDefault="00A02CFF" w:rsidP="00045DB2">
      <w:pPr>
        <w:rPr>
          <w:lang w:val="es-ES"/>
        </w:rPr>
      </w:pPr>
      <w:r w:rsidRPr="00045DB2">
        <w:rPr>
          <w:lang w:val="es-ES"/>
        </w:rPr>
        <w:t>Cristina Tomás-Zapico</w:t>
      </w:r>
      <w:r w:rsidR="00FD3C90">
        <w:rPr>
          <w:lang w:val="es-ES"/>
        </w:rPr>
        <w:tab/>
      </w:r>
      <w:r w:rsidRPr="00045DB2">
        <w:rPr>
          <w:lang w:val="es-ES"/>
        </w:rPr>
        <w:tab/>
      </w:r>
      <w:r w:rsidRPr="00045DB2">
        <w:rPr>
          <w:lang w:val="es-ES"/>
        </w:rPr>
        <w:tab/>
      </w:r>
      <w:r w:rsidR="003376E6" w:rsidRPr="00045DB2">
        <w:rPr>
          <w:lang w:val="es-ES"/>
        </w:rPr>
        <w:t>(</w:t>
      </w:r>
      <w:hyperlink r:id="rId13" w:history="1">
        <w:r w:rsidR="003376E6" w:rsidRPr="00045DB2">
          <w:rPr>
            <w:rStyle w:val="Hyperlink"/>
            <w:lang w:val="es-ES"/>
          </w:rPr>
          <w:t>tomascristina@uniovi.es</w:t>
        </w:r>
      </w:hyperlink>
      <w:r w:rsidR="003376E6" w:rsidRPr="00045DB2">
        <w:rPr>
          <w:lang w:val="es-ES"/>
        </w:rPr>
        <w:t>)</w:t>
      </w:r>
    </w:p>
    <w:p w14:paraId="2FB1FCFC" w14:textId="1F2F519D" w:rsidR="00366A97" w:rsidRPr="00045DB2" w:rsidRDefault="00A02CFF" w:rsidP="00045DB2">
      <w:pPr>
        <w:rPr>
          <w:lang w:val="es-ES"/>
        </w:rPr>
      </w:pPr>
      <w:r w:rsidRPr="00045DB2">
        <w:rPr>
          <w:lang w:val="es-ES"/>
        </w:rPr>
        <w:t>Benjamín Fernández-García</w:t>
      </w:r>
      <w:r w:rsidRPr="00045DB2">
        <w:rPr>
          <w:lang w:val="es-ES"/>
        </w:rPr>
        <w:tab/>
      </w:r>
      <w:r w:rsidRPr="00045DB2">
        <w:rPr>
          <w:lang w:val="es-ES"/>
        </w:rPr>
        <w:tab/>
      </w:r>
      <w:r w:rsidR="003376E6" w:rsidRPr="00045DB2">
        <w:rPr>
          <w:lang w:val="es-ES"/>
        </w:rPr>
        <w:t>(</w:t>
      </w:r>
      <w:hyperlink r:id="rId14" w:history="1">
        <w:r w:rsidR="003376E6" w:rsidRPr="00045DB2">
          <w:rPr>
            <w:rStyle w:val="Hyperlink"/>
            <w:lang w:val="es-ES"/>
          </w:rPr>
          <w:t>fernandezbenjamin@uniovi.es</w:t>
        </w:r>
      </w:hyperlink>
      <w:r w:rsidR="003376E6" w:rsidRPr="00045DB2">
        <w:rPr>
          <w:lang w:val="es-ES"/>
        </w:rPr>
        <w:t>)</w:t>
      </w:r>
    </w:p>
    <w:p w14:paraId="504B4419" w14:textId="7B1F62E3" w:rsidR="003376E6" w:rsidRPr="00045DB2" w:rsidRDefault="003376E6" w:rsidP="00045DB2">
      <w:pPr>
        <w:rPr>
          <w:lang w:val="es-ES"/>
        </w:rPr>
      </w:pPr>
    </w:p>
    <w:p w14:paraId="7E2188EF" w14:textId="15239BB7" w:rsidR="003376E6" w:rsidRPr="00045DB2" w:rsidRDefault="003376E6" w:rsidP="00045DB2">
      <w:r w:rsidRPr="00045DB2">
        <w:t>Corresponding author:</w:t>
      </w:r>
    </w:p>
    <w:p w14:paraId="590FC6D4" w14:textId="755AC4F4" w:rsidR="00D93744" w:rsidRPr="00045DB2" w:rsidRDefault="00D93744" w:rsidP="00045DB2">
      <w:pPr>
        <w:rPr>
          <w:lang w:val="en-GB"/>
        </w:rPr>
      </w:pPr>
      <w:r w:rsidRPr="00045DB2">
        <w:rPr>
          <w:lang w:val="en-GB"/>
        </w:rPr>
        <w:t>Benjamín Fernández-García</w:t>
      </w:r>
      <w:r w:rsidRPr="00045DB2">
        <w:rPr>
          <w:lang w:val="en-GB"/>
        </w:rPr>
        <w:tab/>
      </w:r>
      <w:r w:rsidRPr="00045DB2">
        <w:rPr>
          <w:lang w:val="en-GB"/>
        </w:rPr>
        <w:tab/>
        <w:t>(</w:t>
      </w:r>
      <w:hyperlink r:id="rId15" w:history="1">
        <w:r w:rsidRPr="00045DB2">
          <w:rPr>
            <w:rStyle w:val="Hyperlink"/>
            <w:lang w:val="en-GB"/>
          </w:rPr>
          <w:t>fernandezbenjamin@uniovi.es</w:t>
        </w:r>
      </w:hyperlink>
      <w:r w:rsidRPr="00045DB2">
        <w:rPr>
          <w:lang w:val="en-GB"/>
        </w:rPr>
        <w:t>)</w:t>
      </w:r>
    </w:p>
    <w:p w14:paraId="121969A4" w14:textId="77777777" w:rsidR="003376E6" w:rsidRPr="00045DB2" w:rsidRDefault="003376E6" w:rsidP="00045DB2">
      <w:pPr>
        <w:rPr>
          <w:b/>
          <w:lang w:val="en-GB"/>
        </w:rPr>
      </w:pPr>
    </w:p>
    <w:p w14:paraId="60F3B8D4" w14:textId="3642CB70" w:rsidR="006E4797" w:rsidRPr="00045DB2" w:rsidRDefault="00551D82" w:rsidP="00045DB2">
      <w:r w:rsidRPr="00045DB2">
        <w:rPr>
          <w:b/>
        </w:rPr>
        <w:t>SUMMARY:</w:t>
      </w:r>
    </w:p>
    <w:p w14:paraId="76D3EFC8" w14:textId="6E03824C" w:rsidR="00A06456" w:rsidRPr="00045DB2" w:rsidRDefault="005B5D53" w:rsidP="00045DB2">
      <w:r>
        <w:t>The</w:t>
      </w:r>
      <w:r w:rsidR="00D64C25" w:rsidRPr="00045DB2">
        <w:t xml:space="preserve"> present protocol </w:t>
      </w:r>
      <w:r w:rsidR="006E566F">
        <w:t xml:space="preserve">describes </w:t>
      </w:r>
      <w:r w:rsidR="00D64C25" w:rsidRPr="00045DB2">
        <w:t>r</w:t>
      </w:r>
      <w:r w:rsidR="00A06456" w:rsidRPr="00045DB2">
        <w:t xml:space="preserve">esistance training and testing </w:t>
      </w:r>
      <w:r w:rsidR="0033616E" w:rsidRPr="00045DB2">
        <w:t>using static and dynamic ladder</w:t>
      </w:r>
      <w:r w:rsidR="000A4690" w:rsidRPr="00045DB2">
        <w:t>s</w:t>
      </w:r>
      <w:r w:rsidR="0033616E" w:rsidRPr="00045DB2">
        <w:t xml:space="preserve"> in animal models</w:t>
      </w:r>
      <w:r w:rsidR="009720FD" w:rsidRPr="00045DB2">
        <w:t>.</w:t>
      </w:r>
    </w:p>
    <w:p w14:paraId="74EFC8D7" w14:textId="77777777" w:rsidR="006E4797" w:rsidRPr="00045DB2" w:rsidRDefault="006E4797" w:rsidP="00045DB2"/>
    <w:p w14:paraId="2DF8E628" w14:textId="7DCDCF8D" w:rsidR="006E4797" w:rsidRPr="00045DB2" w:rsidRDefault="00551D82" w:rsidP="00045DB2">
      <w:r w:rsidRPr="00045DB2">
        <w:rPr>
          <w:b/>
        </w:rPr>
        <w:t>ABSTRACT:</w:t>
      </w:r>
    </w:p>
    <w:p w14:paraId="4ADA52CE" w14:textId="34274E32" w:rsidR="00A06456" w:rsidRPr="00045DB2" w:rsidRDefault="00A06456" w:rsidP="00045DB2">
      <w:r w:rsidRPr="00045DB2">
        <w:t>Resistance training is a physical exercise model with profound benefits for health throughout life. The use of resistance</w:t>
      </w:r>
      <w:r w:rsidR="00424246" w:rsidRPr="00045DB2">
        <w:t xml:space="preserve"> </w:t>
      </w:r>
      <w:r w:rsidRPr="00045DB2">
        <w:t>exercise animal models is a way to gain insight into the underlying molecular mechanisms that orchestrate these adaptations.</w:t>
      </w:r>
      <w:r w:rsidR="00F8329E" w:rsidRPr="00045DB2">
        <w:t xml:space="preserve"> </w:t>
      </w:r>
      <w:r w:rsidRPr="00045DB2">
        <w:t>The aim of this article is to describe exercise models</w:t>
      </w:r>
      <w:r w:rsidR="000828D4" w:rsidRPr="00045DB2">
        <w:t xml:space="preserve"> </w:t>
      </w:r>
      <w:r w:rsidRPr="00045DB2">
        <w:t>and training protocols designed for strength training and evaluation of resistance in animal models.</w:t>
      </w:r>
      <w:r w:rsidR="00F8329E" w:rsidRPr="00045DB2">
        <w:t xml:space="preserve"> </w:t>
      </w:r>
      <w:r w:rsidRPr="00045DB2">
        <w:t xml:space="preserve">In this article, strength training and resistance evaluation are based on ladder climbing activity, using static and dynamic ladders. These devices allow a variety of training models as well as </w:t>
      </w:r>
      <w:r w:rsidR="00D051FC" w:rsidRPr="00045DB2">
        <w:t xml:space="preserve">provide </w:t>
      </w:r>
      <w:r w:rsidRPr="00045DB2">
        <w:t xml:space="preserve">precise control of the main variables </w:t>
      </w:r>
      <w:r w:rsidR="0038261E" w:rsidRPr="00045DB2">
        <w:t xml:space="preserve">which </w:t>
      </w:r>
      <w:r w:rsidRPr="00045DB2">
        <w:t>determine resistance</w:t>
      </w:r>
      <w:r w:rsidR="00CE60D3" w:rsidRPr="00045DB2">
        <w:t xml:space="preserve"> </w:t>
      </w:r>
      <w:r w:rsidRPr="00045DB2">
        <w:t xml:space="preserve">exercise: volume, load, velocity, and frequency. Furthermore, unlike resistance exercise in humans, this is </w:t>
      </w:r>
      <w:r w:rsidR="00A23BE4" w:rsidRPr="00045DB2">
        <w:t xml:space="preserve">a </w:t>
      </w:r>
      <w:r w:rsidRPr="00045DB2">
        <w:t xml:space="preserve">forced exercise. </w:t>
      </w:r>
      <w:r w:rsidR="00E426D2" w:rsidRPr="00045DB2">
        <w:t>Thus, a</w:t>
      </w:r>
      <w:r w:rsidRPr="00045DB2">
        <w:t>versive stimuli must be avoided in this intervention to preserve animal welfare.</w:t>
      </w:r>
      <w:r w:rsidR="00F8329E" w:rsidRPr="00045DB2">
        <w:t xml:space="preserve"> </w:t>
      </w:r>
      <w:r w:rsidRPr="00045DB2">
        <w:t xml:space="preserve">Prior to implementation, a detailed design is necessary, </w:t>
      </w:r>
      <w:r w:rsidR="00C9700A" w:rsidRPr="00045DB2">
        <w:t>along with</w:t>
      </w:r>
      <w:r w:rsidRPr="00045DB2">
        <w:t xml:space="preserve"> an </w:t>
      </w:r>
      <w:r w:rsidR="000E4C67" w:rsidRPr="00045DB2">
        <w:lastRenderedPageBreak/>
        <w:t xml:space="preserve">acclimatization </w:t>
      </w:r>
      <w:r w:rsidRPr="00045DB2">
        <w:t>and learning period.</w:t>
      </w:r>
      <w:r w:rsidR="00F8329E" w:rsidRPr="00045DB2">
        <w:t xml:space="preserve"> </w:t>
      </w:r>
      <w:r w:rsidRPr="00045DB2">
        <w:t>Acclimati</w:t>
      </w:r>
      <w:r w:rsidR="000E4C67" w:rsidRPr="00045DB2">
        <w:t>z</w:t>
      </w:r>
      <w:r w:rsidRPr="00045DB2">
        <w:t xml:space="preserve">ation to training devices, such as ladders, loads, and clinical tape, as well as to the manipulations required, is necessary to avoid exercise rejection and to </w:t>
      </w:r>
      <w:r w:rsidR="000E4C67" w:rsidRPr="00045DB2">
        <w:t xml:space="preserve">minimize </w:t>
      </w:r>
      <w:r w:rsidRPr="00045DB2">
        <w:t xml:space="preserve">stress. At the same time, the animals are taught to climb </w:t>
      </w:r>
      <w:r w:rsidR="000A4690" w:rsidRPr="00045DB2">
        <w:t xml:space="preserve">up </w:t>
      </w:r>
      <w:r w:rsidRPr="00045DB2">
        <w:t xml:space="preserve">the ladder, not down, to a </w:t>
      </w:r>
      <w:r w:rsidR="000A4690" w:rsidRPr="00045DB2">
        <w:t xml:space="preserve">safe rest </w:t>
      </w:r>
      <w:r w:rsidRPr="00045DB2">
        <w:t>area on the top of the ladder.</w:t>
      </w:r>
      <w:r w:rsidR="00F8329E" w:rsidRPr="00045DB2">
        <w:t xml:space="preserve"> </w:t>
      </w:r>
      <w:r w:rsidRPr="00045DB2">
        <w:t xml:space="preserve">Resistance evaluation </w:t>
      </w:r>
      <w:r w:rsidR="00930094" w:rsidRPr="00045DB2">
        <w:t xml:space="preserve">can </w:t>
      </w:r>
      <w:r w:rsidR="000E4C67" w:rsidRPr="00045DB2">
        <w:t>characteriz</w:t>
      </w:r>
      <w:r w:rsidR="00930094" w:rsidRPr="00045DB2">
        <w:t>e</w:t>
      </w:r>
      <w:r w:rsidR="000E4C67" w:rsidRPr="00045DB2">
        <w:t xml:space="preserve"> </w:t>
      </w:r>
      <w:r w:rsidRPr="00045DB2">
        <w:t>physical strength and permit adjusting and quantifying the training load and the response to training. Furthermore, different types of strength can be evaluated.</w:t>
      </w:r>
      <w:r w:rsidR="00F8329E" w:rsidRPr="00045DB2">
        <w:t xml:space="preserve"> </w:t>
      </w:r>
      <w:r w:rsidRPr="00045DB2">
        <w:t>Regarding training programs, with appropriate design and device use, they can be sufficiently versatile to modulate different types of strength. Furthermore, they should be flexible enough to be modified depending on the adaptive and behavioral response of the animals or the presence of injuries.</w:t>
      </w:r>
      <w:r w:rsidR="00F8329E" w:rsidRPr="00045DB2">
        <w:t xml:space="preserve"> </w:t>
      </w:r>
      <w:r w:rsidRPr="00045DB2">
        <w:t>In conclusion,</w:t>
      </w:r>
      <w:r w:rsidR="00B90E73" w:rsidRPr="00045DB2">
        <w:t xml:space="preserve"> resistance training and assessment using ladders and weights are versatile methods in animal research.</w:t>
      </w:r>
    </w:p>
    <w:p w14:paraId="2CF9CD54" w14:textId="77777777" w:rsidR="006E4797" w:rsidRPr="00045DB2" w:rsidRDefault="006E4797" w:rsidP="00045DB2"/>
    <w:p w14:paraId="0646E204" w14:textId="642FA529" w:rsidR="006E4797" w:rsidRPr="00045DB2" w:rsidRDefault="00551D82" w:rsidP="00045DB2">
      <w:r w:rsidRPr="00045DB2">
        <w:rPr>
          <w:b/>
        </w:rPr>
        <w:t>INTRODUCTION:</w:t>
      </w:r>
    </w:p>
    <w:p w14:paraId="64602692" w14:textId="2E52A81C" w:rsidR="00292BA6" w:rsidRPr="00045DB2" w:rsidRDefault="00292BA6" w:rsidP="00045DB2">
      <w:r w:rsidRPr="00045DB2">
        <w:t>Physical exercise is a determinant lifestyle factor for promoting health</w:t>
      </w:r>
      <w:r w:rsidR="00994FD5" w:rsidRPr="00045DB2">
        <w:t xml:space="preserve"> and </w:t>
      </w:r>
      <w:r w:rsidRPr="00045DB2">
        <w:t xml:space="preserve">decreasing the incidence of </w:t>
      </w:r>
      <w:r w:rsidR="001B0B3A" w:rsidRPr="00045DB2">
        <w:t xml:space="preserve">the </w:t>
      </w:r>
      <w:r w:rsidRPr="00045DB2">
        <w:t xml:space="preserve">most prevalent chronic diseases </w:t>
      </w:r>
      <w:r w:rsidR="002528E1" w:rsidRPr="00045DB2">
        <w:t>a</w:t>
      </w:r>
      <w:r w:rsidR="007D03A6" w:rsidRPr="00045DB2">
        <w:t xml:space="preserve">s well as </w:t>
      </w:r>
      <w:r w:rsidR="002528E1" w:rsidRPr="00045DB2">
        <w:t>some types of cancer in humans</w:t>
      </w:r>
      <w:r w:rsidR="00BD2068" w:rsidRPr="00045DB2">
        <w:fldChar w:fldCharType="begin">
          <w:fldData xml:space="preserve">PEVuZE5vdGU+PENpdGU+PEF1dGhvcj5QZWRlcnNlbjwvQXV0aG9yPjxZZWFyPjIwMTU8L1llYXI+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</w:fldData>
        </w:fldChar>
      </w:r>
      <w:r w:rsidR="009833DF" w:rsidRPr="00045DB2">
        <w:instrText xml:space="preserve"> ADDIN EN.CITE </w:instrText>
      </w:r>
      <w:r w:rsidR="009833DF" w:rsidRPr="00045DB2">
        <w:fldChar w:fldCharType="begin">
          <w:fldData xml:space="preserve">PEVuZE5vdGU+PENpdGU+PEF1dGhvcj5QZWRlcnNlbjwvQXV0aG9yPjxZZWFyPjIwMTU8L1llYXI+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</w:fldData>
        </w:fldChar>
      </w:r>
      <w:r w:rsidR="009833DF" w:rsidRPr="00045DB2">
        <w:instrText xml:space="preserve"> ADDIN EN.CITE.DATA </w:instrText>
      </w:r>
      <w:r w:rsidR="009833DF" w:rsidRPr="00045DB2">
        <w:fldChar w:fldCharType="end"/>
      </w:r>
      <w:r w:rsidR="00BD2068" w:rsidRPr="00045DB2">
        <w:fldChar w:fldCharType="separate"/>
      </w:r>
      <w:r w:rsidR="00E2196B" w:rsidRPr="00045DB2">
        <w:rPr>
          <w:vertAlign w:val="superscript"/>
        </w:rPr>
        <w:t>1</w:t>
      </w:r>
      <w:r w:rsidR="00BD2068" w:rsidRPr="00045DB2">
        <w:fldChar w:fldCharType="end"/>
      </w:r>
      <w:r w:rsidR="00924B3D" w:rsidRPr="00045DB2">
        <w:t>.</w:t>
      </w:r>
    </w:p>
    <w:p w14:paraId="1C30103D" w14:textId="77777777" w:rsidR="00850F85" w:rsidRPr="00045DB2" w:rsidRDefault="00850F85" w:rsidP="00045DB2"/>
    <w:p w14:paraId="5244C473" w14:textId="34A12C83" w:rsidR="00197F9C" w:rsidRPr="00045DB2" w:rsidRDefault="00292BA6" w:rsidP="00045DB2">
      <w:r w:rsidRPr="00045DB2">
        <w:t xml:space="preserve">Resistance exercise has raised </w:t>
      </w:r>
      <w:r w:rsidR="000A4690" w:rsidRPr="00045DB2">
        <w:t xml:space="preserve">interest </w:t>
      </w:r>
      <w:r w:rsidRPr="00045DB2">
        <w:t xml:space="preserve">because of its </w:t>
      </w:r>
      <w:r w:rsidR="00004B16" w:rsidRPr="00045DB2">
        <w:t>overwhelming relevance for</w:t>
      </w:r>
      <w:r w:rsidR="002916FF" w:rsidRPr="00045DB2">
        <w:t xml:space="preserve"> </w:t>
      </w:r>
      <w:r w:rsidR="00004B16" w:rsidRPr="00045DB2">
        <w:t xml:space="preserve">health </w:t>
      </w:r>
      <w:r w:rsidR="00197F9C" w:rsidRPr="00045DB2">
        <w:t>throughout life</w:t>
      </w:r>
      <w:r w:rsidR="00924B3D" w:rsidRPr="00045DB2">
        <w:fldChar w:fldCharType="begin"/>
      </w:r>
      <w:r w:rsidR="009833DF" w:rsidRPr="00045DB2">
        <w:instrText xml:space="preserve"> ADDIN EN.CITE &lt;EndNote&gt;&lt;Cite&gt;&lt;Author&gt;Westcott&lt;/Author&gt;&lt;Year&gt;2012&lt;/Year&gt;&lt;RecNum&gt;4021&lt;/RecNum&gt;&lt;DisplayText&gt;&lt;style face="superscript"&gt;2&lt;/style&gt;&lt;/DisplayText&gt;&lt;record&gt;&lt;rec-number&gt;4021&lt;/rec-number&gt;&lt;foreign-keys&gt;&lt;key app="EN" db-id="ezp2zz9d3r9vwneepzbv2ptls2rr0srrwwxt" timestamp="1626868002"&gt;4021&lt;/key&gt;&lt;/foreign-keys&gt;&lt;ref-type name="Journal Article"&gt;17&lt;/ref-type&gt;&lt;contributors&gt;&lt;authors&gt;&lt;author&gt;Westcott, W. L.&lt;/author&gt;&lt;/authors&gt;&lt;/contributors&gt;&lt;auth-address&gt;Department of Exercise Science, Quincy College, Quincy, MA 02169, USA. wwestcott@quincycollege.edu&lt;/auth-address&gt;&lt;titles&gt;&lt;title&gt;Resistance training is medicine: effects of strength training on health&lt;/title&gt;&lt;secondary-title&gt;Curr Sports Med Rep&lt;/secondary-title&gt;&lt;/titles&gt;&lt;periodical&gt;&lt;full-title&gt;Curr Sports Med Rep&lt;/full-title&gt;&lt;/periodical&gt;&lt;pages&gt;209-16&lt;/pages&gt;&lt;volume&gt;11&lt;/volume&gt;&lt;number&gt;4&lt;/number&gt;&lt;edition&gt;2012/07/11&lt;/edition&gt;&lt;keywords&gt;&lt;keyword&gt;Adult&lt;/keyword&gt;&lt;keyword&gt;Aging/*physiology&lt;/keyword&gt;&lt;keyword&gt;*Health Status&lt;/keyword&gt;&lt;keyword&gt;Humans&lt;/keyword&gt;&lt;keyword&gt;Muscle, Skeletal/*physiology&lt;/keyword&gt;&lt;keyword&gt;Physical Fitness/*physiology&lt;/keyword&gt;&lt;keyword&gt;Resistance Training/*methods&lt;/keyword&gt;&lt;/keywords&gt;&lt;dates&gt;&lt;year&gt;2012&lt;/year&gt;&lt;pub-dates&gt;&lt;date&gt;Jul-Aug&lt;/date&gt;&lt;/pub-dates&gt;&lt;/dates&gt;&lt;isbn&gt;1537-8918 (Electronic)&amp;#xD;1537-890X (Linking)&lt;/isbn&gt;&lt;accession-num&gt;22777332&lt;/accession-num&gt;&lt;urls&gt;&lt;related-urls&gt;&lt;url&gt;https://www.ncbi.nlm.nih.gov/pubmed/22777332&lt;/url&gt;&lt;/related-urls&gt;&lt;/urls&gt;&lt;electronic-resource-num&gt;10.1249/JSR.0b013e31825dabb8&lt;/electronic-resource-num&gt;&lt;/record&gt;&lt;/Cite&gt;&lt;/EndNote&gt;</w:instrText>
      </w:r>
      <w:r w:rsidR="00924B3D" w:rsidRPr="00045DB2">
        <w:fldChar w:fldCharType="separate"/>
      </w:r>
      <w:r w:rsidR="00E2196B" w:rsidRPr="00045DB2">
        <w:rPr>
          <w:vertAlign w:val="superscript"/>
        </w:rPr>
        <w:t>2</w:t>
      </w:r>
      <w:r w:rsidR="00924B3D" w:rsidRPr="00045DB2">
        <w:fldChar w:fldCharType="end"/>
      </w:r>
      <w:r w:rsidR="00813398" w:rsidRPr="00045DB2">
        <w:t xml:space="preserve">, </w:t>
      </w:r>
      <w:r w:rsidR="00FD4B83" w:rsidRPr="00045DB2">
        <w:t>e</w:t>
      </w:r>
      <w:r w:rsidR="00197F9C" w:rsidRPr="00045DB2">
        <w:t xml:space="preserve">specially due to </w:t>
      </w:r>
      <w:r w:rsidR="009953DB" w:rsidRPr="00045DB2">
        <w:t>its</w:t>
      </w:r>
      <w:r w:rsidR="00197F9C" w:rsidRPr="00045DB2">
        <w:t xml:space="preserve"> </w:t>
      </w:r>
      <w:r w:rsidRPr="00045DB2">
        <w:t xml:space="preserve">benefits </w:t>
      </w:r>
      <w:r w:rsidR="000A4690" w:rsidRPr="00045DB2">
        <w:t xml:space="preserve">in </w:t>
      </w:r>
      <w:r w:rsidRPr="00045DB2">
        <w:t>counteract</w:t>
      </w:r>
      <w:r w:rsidR="000A4690" w:rsidRPr="00045DB2">
        <w:t>ing</w:t>
      </w:r>
      <w:r w:rsidRPr="00045DB2">
        <w:t xml:space="preserve"> </w:t>
      </w:r>
      <w:r w:rsidR="00402ACB" w:rsidRPr="00045DB2">
        <w:t>age-related</w:t>
      </w:r>
      <w:r w:rsidRPr="00045DB2">
        <w:t xml:space="preserve"> diseases</w:t>
      </w:r>
      <w:r w:rsidR="00BD7E0C" w:rsidRPr="00045DB2">
        <w:t xml:space="preserve"> that affect </w:t>
      </w:r>
      <w:r w:rsidR="000A4690" w:rsidRPr="00045DB2">
        <w:t xml:space="preserve">the </w:t>
      </w:r>
      <w:r w:rsidR="00BD7E0C" w:rsidRPr="00045DB2">
        <w:t>locomotor system</w:t>
      </w:r>
      <w:r w:rsidR="002602A5" w:rsidRPr="00045DB2">
        <w:t>,</w:t>
      </w:r>
      <w:r w:rsidRPr="00045DB2">
        <w:t xml:space="preserve"> such </w:t>
      </w:r>
      <w:r w:rsidR="00004B16" w:rsidRPr="00045DB2">
        <w:t xml:space="preserve">as </w:t>
      </w:r>
      <w:r w:rsidRPr="00045DB2">
        <w:t>sarcopenia</w:t>
      </w:r>
      <w:r w:rsidR="00BD7E0C" w:rsidRPr="00045DB2">
        <w:t xml:space="preserve">, </w:t>
      </w:r>
      <w:r w:rsidRPr="00045DB2">
        <w:t>osteoporosis</w:t>
      </w:r>
      <w:r w:rsidR="00BD7E0C" w:rsidRPr="00045DB2">
        <w:t>, etc</w:t>
      </w:r>
      <w:r w:rsidR="00BD2068" w:rsidRPr="00045DB2">
        <w:fldChar w:fldCharType="begin">
          <w:fldData xml:space="preserve">PEVuZE5vdGU+PENpdGU+PEF1dGhvcj5HYXJhdGFjaGVhPC9BdXRob3I+PFllYXI+MjAxNTwvWWVh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</w:fldData>
        </w:fldChar>
      </w:r>
      <w:r w:rsidR="009833DF" w:rsidRPr="00045DB2">
        <w:instrText xml:space="preserve"> ADDIN EN.CITE </w:instrText>
      </w:r>
      <w:r w:rsidR="009833DF" w:rsidRPr="00045DB2">
        <w:fldChar w:fldCharType="begin">
          <w:fldData xml:space="preserve">PEVuZE5vdGU+PENpdGU+PEF1dGhvcj5HYXJhdGFjaGVhPC9BdXRob3I+PFllYXI+MjAxNTwvWWVh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</w:fldData>
        </w:fldChar>
      </w:r>
      <w:r w:rsidR="009833DF" w:rsidRPr="00045DB2">
        <w:instrText xml:space="preserve"> ADDIN EN.CITE.DATA </w:instrText>
      </w:r>
      <w:r w:rsidR="009833DF" w:rsidRPr="00045DB2">
        <w:fldChar w:fldCharType="end"/>
      </w:r>
      <w:r w:rsidR="00BD2068" w:rsidRPr="00045DB2">
        <w:fldChar w:fldCharType="separate"/>
      </w:r>
      <w:r w:rsidR="00E2196B" w:rsidRPr="00045DB2">
        <w:rPr>
          <w:vertAlign w:val="superscript"/>
        </w:rPr>
        <w:t>3</w:t>
      </w:r>
      <w:r w:rsidR="00BD2068" w:rsidRPr="00045DB2">
        <w:fldChar w:fldCharType="end"/>
      </w:r>
      <w:r w:rsidR="005D5AFD">
        <w:t>.</w:t>
      </w:r>
      <w:r w:rsidR="00924B3D" w:rsidRPr="00045DB2">
        <w:t xml:space="preserve"> </w:t>
      </w:r>
      <w:r w:rsidRPr="00045DB2">
        <w:t xml:space="preserve">Moreover, resistance exercise also </w:t>
      </w:r>
      <w:r w:rsidR="00F538B4" w:rsidRPr="00045DB2">
        <w:t>a</w:t>
      </w:r>
      <w:r w:rsidRPr="00045DB2">
        <w:t xml:space="preserve">ffects </w:t>
      </w:r>
      <w:r w:rsidR="00004B16" w:rsidRPr="00045DB2">
        <w:t xml:space="preserve">tissues and organs not directly involved in the execution of movement, </w:t>
      </w:r>
      <w:r w:rsidR="000A4690" w:rsidRPr="00045DB2">
        <w:t xml:space="preserve">such </w:t>
      </w:r>
      <w:r w:rsidRPr="00045DB2">
        <w:t>as the brain</w:t>
      </w:r>
      <w:r w:rsidR="00BD2068"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9833DF" w:rsidRPr="00045DB2">
        <w:instrText xml:space="preserve"> ADDIN EN.CITE </w:instrText>
      </w:r>
      <w:r w:rsidR="009833DF"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9833DF" w:rsidRPr="00045DB2">
        <w:instrText xml:space="preserve"> ADDIN EN.CITE.DATA </w:instrText>
      </w:r>
      <w:r w:rsidR="009833DF" w:rsidRPr="00045DB2">
        <w:fldChar w:fldCharType="end"/>
      </w:r>
      <w:r w:rsidR="00BD2068" w:rsidRPr="00045DB2">
        <w:fldChar w:fldCharType="separate"/>
      </w:r>
      <w:r w:rsidR="00E2196B" w:rsidRPr="00045DB2">
        <w:rPr>
          <w:vertAlign w:val="superscript"/>
        </w:rPr>
        <w:t>4</w:t>
      </w:r>
      <w:r w:rsidR="00BD2068" w:rsidRPr="00045DB2">
        <w:fldChar w:fldCharType="end"/>
      </w:r>
      <w:r w:rsidR="00924B3D" w:rsidRPr="00045DB2">
        <w:t xml:space="preserve">. </w:t>
      </w:r>
      <w:r w:rsidR="00197F9C" w:rsidRPr="00045DB2">
        <w:t xml:space="preserve">This relevance </w:t>
      </w:r>
      <w:r w:rsidR="000A4690" w:rsidRPr="00045DB2">
        <w:t xml:space="preserve">in recent years </w:t>
      </w:r>
      <w:r w:rsidR="009506FB" w:rsidRPr="00045DB2">
        <w:t>has</w:t>
      </w:r>
      <w:r w:rsidR="00BD0D7C" w:rsidRPr="00045DB2">
        <w:t xml:space="preserve"> </w:t>
      </w:r>
      <w:r w:rsidR="00197F9C" w:rsidRPr="00045DB2">
        <w:t>encourage</w:t>
      </w:r>
      <w:r w:rsidR="00BD0D7C" w:rsidRPr="00045DB2">
        <w:t xml:space="preserve">d </w:t>
      </w:r>
      <w:r w:rsidR="00197F9C" w:rsidRPr="00045DB2">
        <w:t xml:space="preserve">the development of resistance exercise models in animals to study the underlying tissular and molecular mechanisms, when it is not possible in humans or when the animals provide better insight </w:t>
      </w:r>
      <w:r w:rsidR="00675EA4" w:rsidRPr="00045DB2">
        <w:t xml:space="preserve">and are </w:t>
      </w:r>
      <w:r w:rsidR="00197F9C" w:rsidRPr="00045DB2">
        <w:t>a more controlled model.</w:t>
      </w:r>
    </w:p>
    <w:p w14:paraId="795017FC" w14:textId="77777777" w:rsidR="00E93D44" w:rsidRPr="00045DB2" w:rsidRDefault="00E93D44" w:rsidP="00045DB2"/>
    <w:p w14:paraId="158FB978" w14:textId="26357B67" w:rsidR="00882E9A" w:rsidRPr="00045DB2" w:rsidRDefault="00BD0D7C" w:rsidP="00045DB2">
      <w:r w:rsidRPr="00045DB2">
        <w:t>Unlike resistance exercise in humans, for animal models</w:t>
      </w:r>
      <w:r w:rsidR="0091595A" w:rsidRPr="00045DB2">
        <w:t>,</w:t>
      </w:r>
      <w:r w:rsidRPr="00045DB2">
        <w:t xml:space="preserve"> researchers usually rely on forced procedures. Aversive stimuli must be avoided in this </w:t>
      </w:r>
      <w:r w:rsidR="009506FB" w:rsidRPr="00045DB2">
        <w:t xml:space="preserve">context mainly </w:t>
      </w:r>
      <w:r w:rsidRPr="00045DB2">
        <w:t>to preserve animal welfare</w:t>
      </w:r>
      <w:r w:rsidR="00974F33" w:rsidRPr="00045DB2">
        <w:t xml:space="preserve">, </w:t>
      </w:r>
      <w:r w:rsidR="00A05AB0" w:rsidRPr="00045DB2">
        <w:t>reduce stress</w:t>
      </w:r>
      <w:r w:rsidR="00974F33" w:rsidRPr="00045DB2">
        <w:t>,</w:t>
      </w:r>
      <w:r w:rsidR="00A05AB0" w:rsidRPr="00045DB2">
        <w:t xml:space="preserve"> </w:t>
      </w:r>
      <w:r w:rsidR="00974F33" w:rsidRPr="00045DB2">
        <w:t>and decrease the severity of the experimental procedures</w:t>
      </w:r>
      <w:r w:rsidR="00924B3D" w:rsidRPr="00045DB2">
        <w:fldChar w:fldCharType="begin"/>
      </w:r>
      <w:r w:rsidR="009833DF" w:rsidRPr="00045DB2">
        <w:instrText xml:space="preserve"> ADDIN EN.CITE &lt;EndNote&gt;&lt;Cite&gt;&lt;Author&gt;Conner&lt;/Author&gt;&lt;Year&gt;2014&lt;/Year&gt;&lt;RecNum&gt;4020&lt;/RecNum&gt;&lt;DisplayText&gt;&lt;style face="superscript"&gt;5&lt;/style&gt;&lt;/DisplayText&gt;&lt;record&gt;&lt;rec-number&gt;4020&lt;/rec-number&gt;&lt;foreign-keys&gt;&lt;key app="EN" db-id="ezp2zz9d3r9vwneepzbv2ptls2rr0srrwwxt" timestamp="1626868002"&gt;4020&lt;/key&gt;&lt;/foreign-keys&gt;&lt;ref-type name="Journal Article"&gt;17&lt;/ref-type&gt;&lt;contributors&gt;&lt;authors&gt;&lt;author&gt;Conner, J. D.&lt;/author&gt;&lt;author&gt;Wolden-Hanson, T.&lt;/author&gt;&lt;author&gt;Quinn, L. S.&lt;/author&gt;&lt;/authors&gt;&lt;/contributors&gt;&lt;auth-address&gt;Research Service, VA Puget Sound Health Care System; Seattle Institute for Biomedical and Clinical Research.&amp;#xD;Research Service, VA Puget Sound Health Care System.&amp;#xD;Research Service, VA Puget Sound Health Care System; Division of Gerontology and Geriatric Medicine, Department of Medicine, University of Washington; Geriatric Research, Education, and Clinical Center, VA Puget Sound Health Care System; quinnL@uw.edu.&lt;/auth-address&gt;&lt;titles&gt;&lt;title&gt;Assessment of murine exercise endurance without the use of a shock grid: an alternative to forced exercise&lt;/title&gt;&lt;secondary-title&gt;J Vis Exp&lt;/secondary-title&gt;&lt;/titles&gt;&lt;periodical&gt;&lt;full-title&gt;J Vis Exp&lt;/full-title&gt;&lt;/periodical&gt;&lt;pages&gt;e51846&lt;/pages&gt;&lt;number&gt;90&lt;/number&gt;&lt;edition&gt;2014/08/26&lt;/edition&gt;&lt;keywords&gt;&lt;keyword&gt;Animal Welfare&lt;/keyword&gt;&lt;keyword&gt;Animals&lt;/keyword&gt;&lt;keyword&gt;Exercise Test/*instrumentation/*methods&lt;/keyword&gt;&lt;keyword&gt;Male&lt;/keyword&gt;&lt;keyword&gt;Mice&lt;/keyword&gt;&lt;keyword&gt;Mice, Inbred C57BL&lt;/keyword&gt;&lt;keyword&gt;Physical Endurance/*physiology&lt;/keyword&gt;&lt;/keywords&gt;&lt;dates&gt;&lt;year&gt;2014&lt;/year&gt;&lt;pub-dates&gt;&lt;date&gt;Aug 14&lt;/date&gt;&lt;/pub-dates&gt;&lt;/dates&gt;&lt;isbn&gt;1940-087X (Electronic)&amp;#xD;1940-087X (Linking)&lt;/isbn&gt;&lt;accession-num&gt;25145813&lt;/accession-num&gt;&lt;urls&gt;&lt;related-urls&gt;&lt;url&gt;https://www.ncbi.nlm.nih.gov/pubmed/25145813&lt;/url&gt;&lt;/related-urls&gt;&lt;/urls&gt;&lt;custom2&gt;PMC4827970&lt;/custom2&gt;&lt;electronic-resource-num&gt;10.3791/51846&lt;/electronic-resource-num&gt;&lt;/record&gt;&lt;/Cite&gt;&lt;/EndNote&gt;</w:instrText>
      </w:r>
      <w:r w:rsidR="00924B3D" w:rsidRPr="00045DB2">
        <w:fldChar w:fldCharType="separate"/>
      </w:r>
      <w:r w:rsidR="00E2196B" w:rsidRPr="00045DB2">
        <w:rPr>
          <w:vertAlign w:val="superscript"/>
        </w:rPr>
        <w:t>5</w:t>
      </w:r>
      <w:r w:rsidR="00924B3D" w:rsidRPr="00045DB2">
        <w:fldChar w:fldCharType="end"/>
      </w:r>
      <w:r w:rsidR="00924B3D" w:rsidRPr="00045DB2">
        <w:t xml:space="preserve">. </w:t>
      </w:r>
      <w:r w:rsidR="00A05AB0" w:rsidRPr="00045DB2">
        <w:t>It should be noted that animals enjoy</w:t>
      </w:r>
      <w:r w:rsidR="00974F33" w:rsidRPr="00045DB2">
        <w:t xml:space="preserve"> </w:t>
      </w:r>
      <w:r w:rsidR="00A05AB0" w:rsidRPr="00045DB2">
        <w:t>exercise even in the wild</w:t>
      </w:r>
      <w:r w:rsidR="00A05AB0" w:rsidRPr="00045DB2">
        <w:fldChar w:fldCharType="begin">
          <w:fldData xml:space="preserve">PEVuZE5vdGU+PENpdGU+PEF1dGhvcj5NZWlqZXI8L0F1dGhvcj48WWVhcj4yMDE0PC9ZZWFyPjxS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</w:fldData>
        </w:fldChar>
      </w:r>
      <w:r w:rsidR="009833DF" w:rsidRPr="00045DB2">
        <w:instrText xml:space="preserve"> ADDIN EN.CITE </w:instrText>
      </w:r>
      <w:r w:rsidR="009833DF" w:rsidRPr="00045DB2">
        <w:fldChar w:fldCharType="begin">
          <w:fldData xml:space="preserve">PEVuZE5vdGU+PENpdGU+PEF1dGhvcj5NZWlqZXI8L0F1dGhvcj48WWVhcj4yMDE0PC9ZZWFyPjxS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</w:fldData>
        </w:fldChar>
      </w:r>
      <w:r w:rsidR="009833DF" w:rsidRPr="00045DB2">
        <w:instrText xml:space="preserve"> ADDIN EN.CITE.DATA </w:instrText>
      </w:r>
      <w:r w:rsidR="009833DF" w:rsidRPr="00045DB2">
        <w:fldChar w:fldCharType="end"/>
      </w:r>
      <w:r w:rsidR="00A05AB0" w:rsidRPr="00045DB2">
        <w:fldChar w:fldCharType="separate"/>
      </w:r>
      <w:r w:rsidR="00E2196B" w:rsidRPr="00045DB2">
        <w:rPr>
          <w:vertAlign w:val="superscript"/>
        </w:rPr>
        <w:t>6</w:t>
      </w:r>
      <w:r w:rsidR="00A05AB0" w:rsidRPr="00045DB2">
        <w:fldChar w:fldCharType="end"/>
      </w:r>
      <w:r w:rsidR="00924B3D" w:rsidRPr="00045DB2">
        <w:t xml:space="preserve">. </w:t>
      </w:r>
      <w:r w:rsidR="00882E9A" w:rsidRPr="00045DB2">
        <w:t xml:space="preserve">For these reasons, it is necessary to improve adaptation to the experiment </w:t>
      </w:r>
      <w:r w:rsidR="001930B7" w:rsidRPr="00045DB2">
        <w:t>through</w:t>
      </w:r>
      <w:r w:rsidR="00882E9A" w:rsidRPr="00045DB2">
        <w:t xml:space="preserve"> prolonged stepwise </w:t>
      </w:r>
      <w:r w:rsidR="0091595A" w:rsidRPr="00045DB2">
        <w:t>acclimatization</w:t>
      </w:r>
      <w:r w:rsidR="00882E9A" w:rsidRPr="00045DB2">
        <w:t>.</w:t>
      </w:r>
    </w:p>
    <w:p w14:paraId="1980848E" w14:textId="77777777" w:rsidR="00E93D44" w:rsidRPr="00045DB2" w:rsidRDefault="00E93D44" w:rsidP="00045DB2"/>
    <w:p w14:paraId="1A6C7E23" w14:textId="02CA9348" w:rsidR="004A6B62" w:rsidRPr="00045DB2" w:rsidRDefault="00424E46" w:rsidP="00045DB2">
      <w:r w:rsidRPr="00045DB2">
        <w:t>The devices</w:t>
      </w:r>
      <w:r w:rsidR="00B918E2" w:rsidRPr="00045DB2">
        <w:rPr>
          <w:rStyle w:val="CommentReference"/>
          <w:sz w:val="24"/>
          <w:szCs w:val="24"/>
        </w:rPr>
        <w:t xml:space="preserve">, </w:t>
      </w:r>
      <w:r w:rsidRPr="00045DB2">
        <w:t>materials</w:t>
      </w:r>
      <w:r w:rsidR="001A2677" w:rsidRPr="00045DB2">
        <w:t>,</w:t>
      </w:r>
      <w:r w:rsidR="00BE32F2" w:rsidRPr="00045DB2">
        <w:t xml:space="preserve"> and protocols</w:t>
      </w:r>
      <w:r w:rsidRPr="00045DB2">
        <w:t xml:space="preserve"> used for </w:t>
      </w:r>
      <w:r w:rsidR="00D908B6" w:rsidRPr="00045DB2">
        <w:t xml:space="preserve">resistance training and </w:t>
      </w:r>
      <w:r w:rsidRPr="00045DB2">
        <w:t>assessment in experimental animals must allow the precise control and modulation of numerous variables</w:t>
      </w:r>
      <w:r w:rsidR="00D908B6" w:rsidRPr="00045DB2">
        <w:t>:</w:t>
      </w:r>
      <w:r w:rsidRPr="00045DB2">
        <w:t xml:space="preserve"> load, volume, speed</w:t>
      </w:r>
      <w:r w:rsidR="00792598" w:rsidRPr="00045DB2">
        <w:t>,</w:t>
      </w:r>
      <w:r w:rsidRPr="00045DB2">
        <w:t xml:space="preserve"> and frequency</w:t>
      </w:r>
      <w:r w:rsidR="003F2864" w:rsidRPr="00045DB2">
        <w:fldChar w:fldCharType="begin"/>
      </w:r>
      <w:r w:rsidR="009833DF" w:rsidRPr="00045DB2">
        <w:instrText xml:space="preserve"> ADDIN EN.CITE &lt;EndNote&gt;&lt;Cite&gt;&lt;Author&gt;Suchomel&lt;/Author&gt;&lt;Year&gt;2021&lt;/Year&gt;&lt;RecNum&gt;3992&lt;/RecNum&gt;&lt;DisplayText&gt;&lt;style face="superscript"&gt;7&lt;/style&gt;&lt;/DisplayText&gt;&lt;record&gt;&lt;rec-number&gt;3992&lt;/rec-number&gt;&lt;foreign-keys&gt;&lt;key app="EN" db-id="ezp2zz9d3r9vwneepzbv2ptls2rr0srrwwxt" timestamp="1626868002"&gt;3992&lt;/key&gt;&lt;/foreign-keys&gt;&lt;ref-type name="Journal Article"&gt;17&lt;/ref-type&gt;&lt;contributors&gt;&lt;authors&gt;&lt;author&gt;Suchomel, Timothy J.&lt;/author&gt;&lt;author&gt;Nimphius, Sophia&lt;/author&gt;&lt;author&gt;Bellon, Christopher R.&lt;/author&gt;&lt;author&gt;Hornsby, W. Guy&lt;/author&gt;&lt;author&gt;Stone, Michael H.&lt;/author&gt;&lt;/authors&gt;&lt;/contributors&gt;&lt;titles&gt;&lt;title&gt;Training for Muscular Strength: Methods for Monitoring and Adjusting Training Intensity&lt;/title&gt;&lt;secondary-title&gt;Sports Medicine&lt;/secondary-title&gt;&lt;/titles&gt;&lt;periodical&gt;&lt;full-title&gt;Sports Medicine&lt;/full-title&gt;&lt;/periodical&gt;&lt;dates&gt;&lt;year&gt;2021&lt;/year&gt;&lt;pub-dates&gt;&lt;date&gt;2021/06/08&lt;/date&gt;&lt;/pub-dates&gt;&lt;/dates&gt;&lt;isbn&gt;1179-2035&lt;/isbn&gt;&lt;urls&gt;&lt;related-urls&gt;&lt;url&gt;https://doi.org/10.1007/s40279-021-01488-9&lt;/url&gt;&lt;/related-urls&gt;&lt;/urls&gt;&lt;electronic-resource-num&gt;10.1007/s40279-021-01488-9&lt;/electronic-resource-num&gt;&lt;/record&gt;&lt;/Cite&gt;&lt;/EndNote&gt;</w:instrText>
      </w:r>
      <w:r w:rsidR="003F2864" w:rsidRPr="00045DB2">
        <w:fldChar w:fldCharType="separate"/>
      </w:r>
      <w:r w:rsidR="009833DF" w:rsidRPr="00045DB2">
        <w:rPr>
          <w:vertAlign w:val="superscript"/>
        </w:rPr>
        <w:t>7</w:t>
      </w:r>
      <w:r w:rsidR="003F2864" w:rsidRPr="00045DB2">
        <w:fldChar w:fldCharType="end"/>
      </w:r>
      <w:r w:rsidR="00924B3D" w:rsidRPr="00045DB2">
        <w:t>.</w:t>
      </w:r>
      <w:r w:rsidR="00792598" w:rsidRPr="00045DB2">
        <w:t xml:space="preserve"> </w:t>
      </w:r>
      <w:r w:rsidR="003F2864" w:rsidRPr="00045DB2">
        <w:t>T</w:t>
      </w:r>
      <w:r w:rsidR="00792598" w:rsidRPr="00045DB2">
        <w:t xml:space="preserve">hey should also allow different types of </w:t>
      </w:r>
      <w:r w:rsidR="00554CD0" w:rsidRPr="00045DB2">
        <w:t xml:space="preserve">muscle </w:t>
      </w:r>
      <w:r w:rsidR="00792598" w:rsidRPr="00045DB2">
        <w:t xml:space="preserve">contractions to be performed: concentric, </w:t>
      </w:r>
      <w:r w:rsidR="006B73D8" w:rsidRPr="00045DB2">
        <w:t>eccentric,</w:t>
      </w:r>
      <w:r w:rsidR="00792598" w:rsidRPr="00045DB2">
        <w:t xml:space="preserve"> or isometric.</w:t>
      </w:r>
      <w:r w:rsidR="003F2864" w:rsidRPr="00045DB2">
        <w:t xml:space="preserve"> </w:t>
      </w:r>
      <w:r w:rsidR="00D908B6" w:rsidRPr="00045DB2">
        <w:t>C</w:t>
      </w:r>
      <w:r w:rsidR="00476304" w:rsidRPr="00045DB2">
        <w:t>onsidering</w:t>
      </w:r>
      <w:r w:rsidR="004A6B62" w:rsidRPr="00045DB2">
        <w:t xml:space="preserve"> the above, the protocols used </w:t>
      </w:r>
      <w:r w:rsidR="00D908B6" w:rsidRPr="00045DB2">
        <w:t xml:space="preserve">should </w:t>
      </w:r>
      <w:r w:rsidR="004A6B62" w:rsidRPr="00045DB2">
        <w:t xml:space="preserve">be able to specifically evaluate or train </w:t>
      </w:r>
      <w:r w:rsidR="00262D3E" w:rsidRPr="00045DB2">
        <w:t>for</w:t>
      </w:r>
      <w:r w:rsidR="003306A8" w:rsidRPr="00045DB2">
        <w:t xml:space="preserve"> </w:t>
      </w:r>
      <w:r w:rsidR="004A6B62" w:rsidRPr="00045DB2">
        <w:t>different applications of strength: maximal strength, hypertrophy, speed</w:t>
      </w:r>
      <w:r w:rsidR="00FD4B83" w:rsidRPr="00045DB2">
        <w:t>,</w:t>
      </w:r>
      <w:r w:rsidR="004A6B62" w:rsidRPr="00045DB2">
        <w:t xml:space="preserve"> and endurance.</w:t>
      </w:r>
    </w:p>
    <w:p w14:paraId="4A417F5A" w14:textId="77777777" w:rsidR="00E93D44" w:rsidRPr="00045DB2" w:rsidRDefault="00E93D44" w:rsidP="00045DB2"/>
    <w:p w14:paraId="7B9B4BFD" w14:textId="28935A69" w:rsidR="0045522B" w:rsidRPr="00045DB2" w:rsidRDefault="0045522B" w:rsidP="00045DB2">
      <w:r w:rsidRPr="00045DB2">
        <w:t>There are several methods of strength training, such as jumping in water</w:t>
      </w:r>
      <w:r w:rsidR="009833DF" w:rsidRPr="00045DB2">
        <w:fldChar w:fldCharType="begin"/>
      </w:r>
      <w:r w:rsidR="009833DF" w:rsidRPr="00045DB2">
        <w:instrText xml:space="preserve"> ADDIN EN.CITE &lt;EndNote&gt;&lt;Cite&gt;&lt;Author&gt;Pousson&lt;/Author&gt;&lt;Year&gt;1991&lt;/Year&gt;&lt;RecNum&gt;5714&lt;/RecNum&gt;&lt;DisplayText&gt;&lt;style face="superscript"&gt;8&lt;/style&gt;&lt;/DisplayText&gt;&lt;record&gt;&lt;rec-number&gt;5714&lt;/rec-number&gt;&lt;foreign-keys&gt;&lt;key app="EN" db-id="ezp2zz9d3r9vwneepzbv2ptls2rr0srrwwxt" timestamp="1632380096"&gt;5714&lt;/key&gt;&lt;/foreign-keys&gt;&lt;ref-type name="Journal Article"&gt;17&lt;/ref-type&gt;&lt;contributors&gt;&lt;authors&gt;&lt;author&gt;Pousson, M.&lt;/author&gt;&lt;author&gt;Perot, C.&lt;/author&gt;&lt;author&gt;Goubel, F.&lt;/author&gt;&lt;/authors&gt;&lt;/contributors&gt;&lt;auth-address&gt;Departement de Genie Biologique, URA CNRS 858, Universite de Technologie, Compiegne, France.&lt;/auth-address&gt;&lt;titles&gt;&lt;title&gt;Stiffness changes and fibre type transitions in rat soleus muscle produced by jumping training&lt;/title&gt;&lt;secondary-title&gt;Pflugers Arch&lt;/secondary-title&gt;&lt;/titles&gt;&lt;periodical&gt;&lt;full-title&gt;Pflugers Arch&lt;/full-title&gt;&lt;/periodical&gt;&lt;pages&gt;127-30&lt;/pages&gt;&lt;volume&gt;419&lt;/volume&gt;&lt;number&gt;2&lt;/number&gt;&lt;edition&gt;1991/09/01&lt;/edition&gt;&lt;keywords&gt;&lt;keyword&gt;Animals&lt;/keyword&gt;&lt;keyword&gt;Male&lt;/keyword&gt;&lt;keyword&gt;Muscle Contraction/*physiology&lt;/keyword&gt;&lt;keyword&gt;Muscles/anatomy &amp;amp; histology/*physiology&lt;/keyword&gt;&lt;keyword&gt;*Physical Conditioning, Animal&lt;/keyword&gt;&lt;keyword&gt;Rats&lt;/keyword&gt;&lt;keyword&gt;Rats, Inbred Strains&lt;/keyword&gt;&lt;/keywords&gt;&lt;dates&gt;&lt;year&gt;1991&lt;/year&gt;&lt;pub-dates&gt;&lt;date&gt;Sep&lt;/date&gt;&lt;/pub-dates&gt;&lt;/dates&gt;&lt;isbn&gt;0031-6768 (Print)&amp;#xD;0031-6768 (Linking)&lt;/isbn&gt;&lt;accession-num&gt;1961682&lt;/accession-num&gt;&lt;urls&gt;&lt;related-urls&gt;&lt;url&gt;https://www.ncbi.nlm.nih.gov/pubmed/1961682&lt;/url&gt;&lt;/related-urls&gt;&lt;/urls&gt;&lt;electronic-resource-num&gt;10.1007/BF00372997&lt;/electronic-resource-num&gt;&lt;/record&gt;&lt;/Cite&gt;&lt;/EndNote&gt;</w:instrText>
      </w:r>
      <w:r w:rsidR="009833DF" w:rsidRPr="00045DB2">
        <w:fldChar w:fldCharType="separate"/>
      </w:r>
      <w:r w:rsidR="009833DF" w:rsidRPr="00045DB2">
        <w:rPr>
          <w:vertAlign w:val="superscript"/>
        </w:rPr>
        <w:t>8</w:t>
      </w:r>
      <w:r w:rsidR="009833DF" w:rsidRPr="00045DB2">
        <w:fldChar w:fldCharType="end"/>
      </w:r>
      <w:r w:rsidRPr="00045DB2">
        <w:rPr>
          <w:vertAlign w:val="superscript"/>
        </w:rPr>
        <w:t>,</w:t>
      </w:r>
      <w:r w:rsidR="009833DF" w:rsidRPr="00045DB2">
        <w:fldChar w:fldCharType="begin"/>
      </w:r>
      <w:r w:rsidR="009833DF" w:rsidRPr="00045DB2">
        <w:instrText xml:space="preserve"> ADDIN EN.CITE &lt;EndNote&gt;&lt;Cite&gt;&lt;Author&gt;Marqueti&lt;/Author&gt;&lt;Year&gt;2011&lt;/Year&gt;&lt;RecNum&gt;5715&lt;/RecNum&gt;&lt;DisplayText&gt;&lt;style face="superscript"&gt;9&lt;/style&gt;&lt;/DisplayText&gt;&lt;record&gt;&lt;rec-number&gt;5715&lt;/rec-number&gt;&lt;foreign-keys&gt;&lt;key app="EN" db-id="ezp2zz9d3r9vwneepzbv2ptls2rr0srrwwxt" timestamp="1632382521"&gt;5715&lt;/key&gt;&lt;/foreign-keys&gt;&lt;ref-type name="Journal Article"&gt;17&lt;/ref-type&gt;&lt;contributors&gt;&lt;authors&gt;&lt;author&gt;Marqueti, R. C.&lt;/author&gt;&lt;author&gt;Prestes, J.&lt;/author&gt;&lt;author&gt;Wang, C. C.&lt;/author&gt;&lt;author&gt;Ramos, O. H.&lt;/author&gt;&lt;author&gt;Perez, S. E.&lt;/author&gt;&lt;author&gt;Nakagaki, W. R.&lt;/author&gt;&lt;author&gt;Carvalho, H. F.&lt;/author&gt;&lt;author&gt;Selistre-de-Araujo, H. S.&lt;/author&gt;&lt;/authors&gt;&lt;/contributors&gt;&lt;auth-address&gt;Department of Physiological Sciences, Federal University of Sao Carlos, Sao Carlos, SP, Brazil.&lt;/auth-address&gt;&lt;titles&gt;&lt;title&gt;Biomechanical responses of different rat tendons to nandrolone decanoate and load exercise&lt;/title&gt;&lt;secondary-title&gt;Scand J Med Sci Sports&lt;/secondary-title&gt;&lt;/titles&gt;&lt;periodical&gt;&lt;full-title&gt;Scand J Med Sci Sports&lt;/full-title&gt;&lt;/periodical&gt;&lt;pages&gt;e91-9&lt;/pages&gt;&lt;volume&gt;21&lt;/volume&gt;&lt;number&gt;6&lt;/number&gt;&lt;edition&gt;2010/08/03&lt;/edition&gt;&lt;keywords&gt;&lt;keyword&gt;Anabolic Agents/administration &amp;amp; dosage/*pharmacology&lt;/keyword&gt;&lt;keyword&gt;Animals&lt;/keyword&gt;&lt;keyword&gt;Biomechanical Phenomena/drug effects&lt;/keyword&gt;&lt;keyword&gt;Male&lt;/keyword&gt;&lt;keyword&gt;Nandrolone/administration &amp;amp; dosage/*analogs &amp;amp; derivatives/pharmacology&lt;/keyword&gt;&lt;keyword&gt;Nandrolone Decanoate&lt;/keyword&gt;&lt;keyword&gt;Physical Conditioning, Animal&lt;/keyword&gt;&lt;keyword&gt;Random Allocation&lt;/keyword&gt;&lt;keyword&gt;Rats&lt;/keyword&gt;&lt;keyword&gt;Rats, Wistar&lt;/keyword&gt;&lt;keyword&gt;Tendons/*drug effects&lt;/keyword&gt;&lt;keyword&gt;Weight-Bearing/*physiology&lt;/keyword&gt;&lt;/keywords&gt;&lt;dates&gt;&lt;year&gt;2011&lt;/year&gt;&lt;pub-dates&gt;&lt;date&gt;Dec&lt;/date&gt;&lt;/pub-dates&gt;&lt;/dates&gt;&lt;isbn&gt;1600-0838 (Electronic)&amp;#xD;0905-7188 (Linking)&lt;/isbn&gt;&lt;accession-num&gt;20673248&lt;/accession-num&gt;&lt;urls&gt;&lt;related-urls&gt;&lt;url&gt;https://www.ncbi.nlm.nih.gov/pubmed/20673248&lt;/url&gt;&lt;/related-urls&gt;&lt;/urls&gt;&lt;electronic-resource-num&gt;10.1111/j.1600-0838.2010.01162.x&lt;/electronic-resource-num&gt;&lt;/record&gt;&lt;/Cite&gt;&lt;/EndNote&gt;</w:instrText>
      </w:r>
      <w:r w:rsidR="009833DF" w:rsidRPr="00045DB2">
        <w:fldChar w:fldCharType="separate"/>
      </w:r>
      <w:r w:rsidR="009833DF" w:rsidRPr="00045DB2">
        <w:rPr>
          <w:vertAlign w:val="superscript"/>
        </w:rPr>
        <w:t>9</w:t>
      </w:r>
      <w:r w:rsidR="009833DF" w:rsidRPr="00045DB2">
        <w:fldChar w:fldCharType="end"/>
      </w:r>
      <w:r w:rsidRPr="00045DB2">
        <w:t>, weight</w:t>
      </w:r>
      <w:r w:rsidR="00795892" w:rsidRPr="00045DB2">
        <w:t>ed</w:t>
      </w:r>
      <w:r w:rsidRPr="00045DB2">
        <w:t xml:space="preserve"> swimming in water</w:t>
      </w:r>
      <w:r w:rsidR="009833DF" w:rsidRPr="00045DB2">
        <w:fldChar w:fldCharType="begin"/>
      </w:r>
      <w:r w:rsidR="009833DF" w:rsidRPr="00045DB2">
        <w:instrText xml:space="preserve"> ADDIN EN.CITE &lt;EndNote&gt;&lt;Cite&gt;&lt;Author&gt;Cunha&lt;/Author&gt;&lt;Year&gt;2005&lt;/Year&gt;&lt;RecNum&gt;5719&lt;/RecNum&gt;&lt;DisplayText&gt;&lt;style face="superscript"&gt;10&lt;/style&gt;&lt;/DisplayText&gt;&lt;record&gt;&lt;rec-number&gt;5719&lt;/rec-number&gt;&lt;foreign-keys&gt;&lt;key app="EN" db-id="ezp2zz9d3r9vwneepzbv2ptls2rr0srrwwxt" timestamp="1632383768"&gt;5719&lt;/key&gt;&lt;/foreign-keys&gt;&lt;ref-type name="Journal Article"&gt;17&lt;/ref-type&gt;&lt;contributors&gt;&lt;authors&gt;&lt;author&gt;Cunha, T. S.&lt;/author&gt;&lt;author&gt;Tanno, A. P.&lt;/author&gt;&lt;author&gt;Costa Sampaio Moura, M. J.&lt;/author&gt;&lt;author&gt;Marcondes, F. K.&lt;/author&gt;&lt;/authors&gt;&lt;/contributors&gt;&lt;auth-address&gt;Department of Physiological Sciences, Faculty of Dentistry of Piracicaba, State University of Campinas, Piracicaba, SP, Brazil.&lt;/auth-address&gt;&lt;titles&gt;&lt;title&gt;Influence of high-intensity exercise training and anabolic androgenic steroid treatment on rat tissue glycogen content&lt;/title&gt;&lt;secondary-title&gt;Life Sci&lt;/secondary-title&gt;&lt;/titles&gt;&lt;periodical&gt;&lt;full-title&gt;Life Sci&lt;/full-title&gt;&lt;/periodical&gt;&lt;pages&gt;1030-43&lt;/pages&gt;&lt;volume&gt;77&lt;/volume&gt;&lt;number&gt;9&lt;/number&gt;&lt;edition&gt;2005/05/21&lt;/edition&gt;&lt;keywords&gt;&lt;keyword&gt;Anabolic Agents/*pharmacology&lt;/keyword&gt;&lt;keyword&gt;Androgens/*pharmacology&lt;/keyword&gt;&lt;keyword&gt;Animals&lt;/keyword&gt;&lt;keyword&gt;Glycogen/*metabolism&lt;/keyword&gt;&lt;keyword&gt;Liver Glycogen/metabolism&lt;/keyword&gt;&lt;keyword&gt;Male&lt;/keyword&gt;&lt;keyword&gt;Muscle, Skeletal/metabolism&lt;/keyword&gt;&lt;keyword&gt;Myocardium/metabolism&lt;/keyword&gt;&lt;keyword&gt;Nandrolone/*analogs &amp;amp; derivatives/*pharmacology&lt;/keyword&gt;&lt;keyword&gt;Nandrolone Decanoate&lt;/keyword&gt;&lt;keyword&gt;Physical Conditioning, Animal/*physiology&lt;/keyword&gt;&lt;keyword&gt;Rats&lt;/keyword&gt;&lt;keyword&gt;Rats, Wistar&lt;/keyword&gt;&lt;/keywords&gt;&lt;dates&gt;&lt;year&gt;2005&lt;/year&gt;&lt;pub-dates&gt;&lt;date&gt;Jul 15&lt;/date&gt;&lt;/pub-dates&gt;&lt;/dates&gt;&lt;isbn&gt;0024-3205 (Print)&amp;#xD;0024-3205 (Linking)&lt;/isbn&gt;&lt;accession-num&gt;15904936&lt;/accession-num&gt;&lt;urls&gt;&lt;related-urls&gt;&lt;url&gt;https://www.ncbi.nlm.nih.gov/pubmed/15904936&lt;/url&gt;&lt;/related-urls&gt;&lt;/urls&gt;&lt;electronic-resource-num&gt;10.1016/j.lfs.2005.03.001&lt;/electronic-resource-num&gt;&lt;/record&gt;&lt;/Cite&gt;&lt;/EndNote&gt;</w:instrText>
      </w:r>
      <w:r w:rsidR="009833DF" w:rsidRPr="00045DB2">
        <w:fldChar w:fldCharType="separate"/>
      </w:r>
      <w:r w:rsidR="009833DF" w:rsidRPr="00045DB2">
        <w:rPr>
          <w:vertAlign w:val="superscript"/>
        </w:rPr>
        <w:t>10</w:t>
      </w:r>
      <w:r w:rsidR="009833DF" w:rsidRPr="00045DB2">
        <w:fldChar w:fldCharType="end"/>
      </w:r>
      <w:r w:rsidR="00034B29" w:rsidRPr="00045DB2">
        <w:t>,</w:t>
      </w:r>
      <w:r w:rsidR="000B3C32" w:rsidRPr="00045DB2">
        <w:t xml:space="preserve"> </w:t>
      </w:r>
      <w:r w:rsidRPr="00045DB2">
        <w:t>or muscle electrostimulation</w:t>
      </w:r>
      <w:r w:rsidR="009833DF" w:rsidRPr="00045DB2">
        <w:fldChar w:fldCharType="begin">
          <w:fldData xml:space="preserve">PEVuZE5vdGU+PENpdGU+PEF1dGhvcj5IZWluZW1laWVyPC9BdXRob3I+PFllYXI+MjAwNzwvWWVh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</w:fldData>
        </w:fldChar>
      </w:r>
      <w:r w:rsidR="009833DF" w:rsidRPr="00045DB2">
        <w:instrText xml:space="preserve"> ADDIN EN.CITE </w:instrText>
      </w:r>
      <w:r w:rsidR="009833DF" w:rsidRPr="00045DB2">
        <w:fldChar w:fldCharType="begin">
          <w:fldData xml:space="preserve">PEVuZE5vdGU+PENpdGU+PEF1dGhvcj5IZWluZW1laWVyPC9BdXRob3I+PFllYXI+MjAwNzwvWWVh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</w:fldData>
        </w:fldChar>
      </w:r>
      <w:r w:rsidR="009833DF" w:rsidRPr="00045DB2">
        <w:instrText xml:space="preserve"> ADDIN EN.CITE.DATA </w:instrText>
      </w:r>
      <w:r w:rsidR="009833DF" w:rsidRPr="00045DB2">
        <w:fldChar w:fldCharType="end"/>
      </w:r>
      <w:r w:rsidR="009833DF" w:rsidRPr="00045DB2">
        <w:fldChar w:fldCharType="separate"/>
      </w:r>
      <w:r w:rsidR="009833DF" w:rsidRPr="00045DB2">
        <w:rPr>
          <w:vertAlign w:val="superscript"/>
        </w:rPr>
        <w:t>11</w:t>
      </w:r>
      <w:r w:rsidR="009833DF" w:rsidRPr="00045DB2">
        <w:fldChar w:fldCharType="end"/>
      </w:r>
      <w:r w:rsidRPr="00045DB2">
        <w:t>. However, static and dynamic ladders are versatile device</w:t>
      </w:r>
      <w:r w:rsidR="006B73D8" w:rsidRPr="00045DB2">
        <w:t>s</w:t>
      </w:r>
      <w:r w:rsidR="00034B29" w:rsidRPr="00045DB2">
        <w:t xml:space="preserve"> that are</w:t>
      </w:r>
      <w:r w:rsidR="006B73D8" w:rsidRPr="00045DB2">
        <w:t xml:space="preserve"> widely used</w:t>
      </w:r>
      <w:r w:rsidR="00B918E2" w:rsidRPr="00045DB2">
        <w:fldChar w:fldCharType="begin"/>
      </w:r>
      <w:r w:rsidR="009833DF" w:rsidRPr="00045DB2">
        <w:instrText xml:space="preserve"> ADDIN EN.CITE &lt;EndNote&gt;&lt;Cite&gt;&lt;Author&gt;Hornberger&lt;/Author&gt;&lt;Year&gt;2004&lt;/Year&gt;&lt;RecNum&gt;18274&lt;/RecNum&gt;&lt;DisplayText&gt;&lt;style face="superscript"&gt;12&lt;/style&gt;&lt;/DisplayText&gt;&lt;record&gt;&lt;rec-number&gt;18274&lt;/rec-number&gt;&lt;foreign-keys&gt;&lt;key app="EN" db-id="5p9zz2tdisev9oewxs9xrsw7tzstpvxeex5e" timestamp="1624603358"&gt;18274&lt;/key&gt;&lt;/foreign-keys&gt;&lt;ref-type name="Journal Article"&gt;17&lt;/ref-type&gt;&lt;contributors&gt;&lt;authors&gt;&lt;author&gt;Hornberger, T. A., Jr.&lt;/author&gt;&lt;author&gt;Farrar, R. P.&lt;/author&gt;&lt;/authors&gt;&lt;/contributors&gt;&lt;auth-address&gt;Dept. of Kinesiology, University of Texas at Austin, TX 78712, USA.&lt;/auth-address&gt;&lt;titles&gt;&lt;title&gt;Physiological hypertrophy of the FHL muscle following 8 weeks of progressive resistance exercise in the rat&lt;/title&gt;&lt;secondary-title&gt;Can J Appl Physiol&lt;/secondary-title&gt;&lt;alt-title&gt;Canadian journal of applied physiology = Revue canadienne de physiologie appliquee&lt;/alt-title&gt;&lt;/titles&gt;&lt;periodical&gt;&lt;full-title&gt;Can J Appl Physiol&lt;/full-title&gt;&lt;/periodical&gt;&lt;pages&gt;16-31&lt;/pages&gt;&lt;volume&gt;29&lt;/volume&gt;&lt;number&gt;1&lt;/number&gt;&lt;edition&gt;2004/03/06&lt;/edition&gt;&lt;keywords&gt;&lt;keyword&gt;*Adaptation, Physiological&lt;/keyword&gt;&lt;keyword&gt;Analysis of Variance&lt;/keyword&gt;&lt;keyword&gt;Animals&lt;/keyword&gt;&lt;keyword&gt;Body Weight&lt;/keyword&gt;&lt;keyword&gt;Electric Stimulation&lt;/keyword&gt;&lt;keyword&gt;Hypertrophy&lt;/keyword&gt;&lt;keyword&gt;Male&lt;/keyword&gt;&lt;keyword&gt;Muscle Contraction/physiology&lt;/keyword&gt;&lt;keyword&gt;Muscle, Skeletal/*anatomy &amp;amp; histology/metabolism/*physiology&lt;/keyword&gt;&lt;keyword&gt;Organ Size&lt;/keyword&gt;&lt;keyword&gt;Physical Conditioning, Animal/*physiology&lt;/keyword&gt;&lt;keyword&gt;Rats&lt;/keyword&gt;&lt;keyword&gt;Rats, Sprague-Dawley&lt;/keyword&gt;&lt;keyword&gt;Weight Lifting&lt;/keyword&gt;&lt;/keywords&gt;&lt;dates&gt;&lt;year&gt;2004&lt;/year&gt;&lt;pub-dates&gt;&lt;date&gt;Feb&lt;/date&gt;&lt;/pub-dates&gt;&lt;/dates&gt;&lt;isbn&gt;1066-7814 (Print)&amp;#xD;1066-7814&lt;/isbn&gt;&lt;accession-num&gt;15001801&lt;/accession-num&gt;&lt;urls&gt;&lt;/urls&gt;&lt;electronic-resource-num&gt;10.1139/h04-002&lt;/electronic-resource-num&gt;&lt;remote-database-provider&gt;NLM&lt;/remote-database-provider&gt;&lt;language&gt;eng&lt;/language&gt;&lt;/record&gt;&lt;/Cite&gt;&lt;/EndNote&gt;</w:instrText>
      </w:r>
      <w:r w:rsidR="00B918E2" w:rsidRPr="00045DB2">
        <w:fldChar w:fldCharType="separate"/>
      </w:r>
      <w:r w:rsidR="009833DF" w:rsidRPr="00045DB2">
        <w:rPr>
          <w:vertAlign w:val="superscript"/>
        </w:rPr>
        <w:t>12</w:t>
      </w:r>
      <w:r w:rsidR="00B918E2" w:rsidRPr="00045DB2">
        <w:fldChar w:fldCharType="end"/>
      </w:r>
      <w:r w:rsidR="006B73D8" w:rsidRPr="00045DB2">
        <w:rPr>
          <w:vertAlign w:val="superscript"/>
        </w:rPr>
        <w:t>,</w:t>
      </w:r>
      <w:r w:rsidR="00B918E2" w:rsidRPr="00045DB2">
        <w:fldChar w:fldCharType="begin"/>
      </w:r>
      <w:r w:rsidR="009833DF" w:rsidRPr="00045DB2">
        <w:instrText xml:space="preserve"> ADDIN EN.CITE &lt;EndNote&gt;&lt;Cite&gt;&lt;Author&gt;Yarasheski&lt;/Author&gt;&lt;Year&gt;1990&lt;/Year&gt;&lt;RecNum&gt;3995&lt;/RecNum&gt;&lt;DisplayText&gt;&lt;style face="superscript"&gt;13&lt;/style&gt;&lt;/DisplayText&gt;&lt;record&gt;&lt;rec-number&gt;3995&lt;/rec-number&gt;&lt;foreign-keys&gt;&lt;key app="EN" db-id="ezp2zz9d3r9vwneepzbv2ptls2rr0srrwwxt" timestamp="1626868002"&gt;3995&lt;/key&gt;&lt;/foreign-keys&gt;&lt;ref-type name="Journal Article"&gt;17&lt;/ref-type&gt;&lt;contributors&gt;&lt;authors&gt;&lt;author&gt;K. E. Yarasheski&lt;/author&gt;&lt;author&gt;P. W. Lemon&lt;/author&gt;&lt;author&gt;J. Gilloteaux&lt;/author&gt;&lt;/authors&gt;&lt;/contributors&gt;&lt;titles&gt;&lt;title&gt;Effect of heavy-resistance exercise training on muscle fiber composition in young rats&lt;/title&gt;&lt;secondary-title&gt;Journal of Applied Physiology&lt;/secondary-title&gt;&lt;/titles&gt;&lt;periodical&gt;&lt;full-title&gt;Journal of Applied Physiology&lt;/full-title&gt;&lt;/periodical&gt;&lt;pages&gt;434-437&lt;/pages&gt;&lt;volume&gt;69&lt;/volume&gt;&lt;number&gt;2&lt;/number&gt;&lt;dates&gt;&lt;year&gt;1990&lt;/year&gt;&lt;/dates&gt;&lt;accession-num&gt;2146243&lt;/accession-num&gt;&lt;urls&gt;&lt;related-urls&gt;&lt;url&gt;https://journals.physiology.org/doi/abs/10.1152/jappl.1990.69.2.434&lt;/url&gt;&lt;/related-urls&gt;&lt;/urls&gt;&lt;electronic-resource-num&gt;10.1152/jappl.1990.69.2.434&lt;/electronic-resource-num&gt;&lt;/record&gt;&lt;/Cite&gt;&lt;/EndNote&gt;</w:instrText>
      </w:r>
      <w:r w:rsidR="00B918E2" w:rsidRPr="00045DB2">
        <w:fldChar w:fldCharType="separate"/>
      </w:r>
      <w:r w:rsidR="009833DF" w:rsidRPr="00045DB2">
        <w:rPr>
          <w:vertAlign w:val="superscript"/>
        </w:rPr>
        <w:t>13</w:t>
      </w:r>
      <w:r w:rsidR="00B918E2" w:rsidRPr="00045DB2">
        <w:fldChar w:fldCharType="end"/>
      </w:r>
      <w:r w:rsidR="000B3C32" w:rsidRPr="00045DB2">
        <w:rPr>
          <w:vertAlign w:val="superscript"/>
        </w:rPr>
        <w:t>,</w:t>
      </w:r>
      <w:r w:rsidR="00B918E2" w:rsidRPr="00045DB2">
        <w:fldChar w:fldCharType="begin">
          <w:fldData xml:space="preserve">PEVuZE5vdGU+PENpdGU+PEF1dGhvcj5LaGFtb3VpPC9BdXRob3I+PFllYXI+MjAxNjwvWWVhcj48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</w:fldData>
        </w:fldChar>
      </w:r>
      <w:r w:rsidR="009833DF" w:rsidRPr="00045DB2">
        <w:instrText xml:space="preserve"> ADDIN EN.CITE </w:instrText>
      </w:r>
      <w:r w:rsidR="009833DF" w:rsidRPr="00045DB2">
        <w:fldChar w:fldCharType="begin">
          <w:fldData xml:space="preserve">PEVuZE5vdGU+PENpdGU+PEF1dGhvcj5LaGFtb3VpPC9BdXRob3I+PFllYXI+MjAxNjwvWWVhcj48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</w:fldData>
        </w:fldChar>
      </w:r>
      <w:r w:rsidR="009833DF" w:rsidRPr="00045DB2">
        <w:instrText xml:space="preserve"> ADDIN EN.CITE.DATA </w:instrText>
      </w:r>
      <w:r w:rsidR="009833DF" w:rsidRPr="00045DB2">
        <w:fldChar w:fldCharType="end"/>
      </w:r>
      <w:r w:rsidR="00B918E2" w:rsidRPr="00045DB2">
        <w:fldChar w:fldCharType="separate"/>
      </w:r>
      <w:r w:rsidR="009833DF" w:rsidRPr="00045DB2">
        <w:rPr>
          <w:vertAlign w:val="superscript"/>
        </w:rPr>
        <w:t>4,14</w:t>
      </w:r>
      <w:r w:rsidR="00B918E2" w:rsidRPr="00045DB2">
        <w:fldChar w:fldCharType="end"/>
      </w:r>
      <w:r w:rsidR="006B73D8" w:rsidRPr="00045DB2">
        <w:t>.</w:t>
      </w:r>
    </w:p>
    <w:p w14:paraId="58894297" w14:textId="77777777" w:rsidR="00E93D44" w:rsidRPr="00045DB2" w:rsidRDefault="00E93D44" w:rsidP="00045DB2"/>
    <w:p w14:paraId="11982070" w14:textId="064FCACE" w:rsidR="00B23450" w:rsidRPr="00045DB2" w:rsidRDefault="00321219" w:rsidP="00045DB2">
      <w:r w:rsidRPr="00045DB2">
        <w:t xml:space="preserve">Resistance assessment in experimental animal models provides valuable information for many research settings, such as describing the phenotypic characteristics of genetically modified animals, evaluating the effect of different intervention protocols (dietary components </w:t>
      </w:r>
      <w:r w:rsidRPr="00045DB2">
        <w:lastRenderedPageBreak/>
        <w:t>supplementation, drug treatments, microbiota transplantation, etc.)</w:t>
      </w:r>
      <w:r w:rsidR="009968FB" w:rsidRPr="00045DB2">
        <w:t>,</w:t>
      </w:r>
      <w:r w:rsidRPr="00045DB2">
        <w:t xml:space="preserve"> or assessing the effect of training protocols.</w:t>
      </w:r>
      <w:r w:rsidR="00B23450" w:rsidRPr="00045DB2">
        <w:t xml:space="preserve"> Training models provide insight into the physiology of adaptation to strength exercise, </w:t>
      </w:r>
      <w:r w:rsidR="004F7506" w:rsidRPr="00045DB2">
        <w:t xml:space="preserve">which </w:t>
      </w:r>
      <w:r w:rsidR="005851BA" w:rsidRPr="00045DB2">
        <w:t>helps</w:t>
      </w:r>
      <w:r w:rsidR="00C96F84" w:rsidRPr="00045DB2">
        <w:t xml:space="preserve"> to better understand</w:t>
      </w:r>
      <w:r w:rsidR="00C96F84" w:rsidRPr="00045DB2" w:rsidDel="00C96F84">
        <w:t xml:space="preserve"> </w:t>
      </w:r>
      <w:r w:rsidR="00B23450" w:rsidRPr="00045DB2">
        <w:t>the effect of exercise on health status and pathophysiology.</w:t>
      </w:r>
    </w:p>
    <w:p w14:paraId="51CC7057" w14:textId="77777777" w:rsidR="00E93D44" w:rsidRPr="00045DB2" w:rsidRDefault="00E93D44" w:rsidP="00045DB2"/>
    <w:p w14:paraId="3B7F3261" w14:textId="48EB6817" w:rsidR="004A6B62" w:rsidRPr="00045DB2" w:rsidRDefault="004A6B62" w:rsidP="00045DB2">
      <w:r w:rsidRPr="00045DB2">
        <w:t xml:space="preserve">Consequently, there is no universal protocol for resistance training or the functional assessment of </w:t>
      </w:r>
      <w:r w:rsidR="00C96F84" w:rsidRPr="00045DB2">
        <w:t>strength</w:t>
      </w:r>
      <w:r w:rsidRPr="00045DB2">
        <w:t xml:space="preserve"> in animal models</w:t>
      </w:r>
      <w:r w:rsidR="00882E9A" w:rsidRPr="00045DB2">
        <w:t xml:space="preserve">, </w:t>
      </w:r>
      <w:r w:rsidR="00C96F84" w:rsidRPr="00045DB2">
        <w:t xml:space="preserve">so </w:t>
      </w:r>
      <w:r w:rsidR="00882E9A" w:rsidRPr="00045DB2">
        <w:t>versatile protocols are needed</w:t>
      </w:r>
      <w:r w:rsidRPr="00045DB2">
        <w:t>.</w:t>
      </w:r>
    </w:p>
    <w:p w14:paraId="13E6A187" w14:textId="77777777" w:rsidR="00E93D44" w:rsidRPr="00045DB2" w:rsidRDefault="00E93D44" w:rsidP="00045DB2">
      <w:bookmarkStart w:id="1" w:name="_Hlk83743104"/>
    </w:p>
    <w:p w14:paraId="3AE52FE4" w14:textId="597F4195" w:rsidR="00D908B6" w:rsidRPr="00045DB2" w:rsidRDefault="00882E9A" w:rsidP="00045DB2">
      <w:r w:rsidRPr="00045DB2">
        <w:t xml:space="preserve">The aim of this study is to identify the most relevant factors to be considered when designing and applying a protocol for </w:t>
      </w:r>
      <w:r w:rsidR="00C53CFE" w:rsidRPr="00045DB2">
        <w:t>resistance</w:t>
      </w:r>
      <w:r w:rsidRPr="00045DB2">
        <w:t xml:space="preserve"> training and evaluation</w:t>
      </w:r>
      <w:r w:rsidR="00C53CFE" w:rsidRPr="00045DB2">
        <w:t xml:space="preserve"> </w:t>
      </w:r>
      <w:r w:rsidRPr="00045DB2">
        <w:t xml:space="preserve">using static and dynamic ladders in animal models </w:t>
      </w:r>
      <w:r w:rsidR="00EA2D08" w:rsidRPr="00045DB2">
        <w:t>and</w:t>
      </w:r>
      <w:r w:rsidR="007E00EE" w:rsidRPr="00045DB2">
        <w:t xml:space="preserve"> provid</w:t>
      </w:r>
      <w:r w:rsidR="00EA2D08" w:rsidRPr="00045DB2">
        <w:t>e</w:t>
      </w:r>
      <w:r w:rsidR="00B85238" w:rsidRPr="00045DB2">
        <w:t xml:space="preserve"> </w:t>
      </w:r>
      <w:r w:rsidRPr="00045DB2">
        <w:t>specific examples.</w:t>
      </w:r>
      <w:bookmarkEnd w:id="1"/>
    </w:p>
    <w:p w14:paraId="79244508" w14:textId="6CCBE1C7" w:rsidR="00D908B6" w:rsidRPr="00045DB2" w:rsidRDefault="00D908B6" w:rsidP="00045DB2">
      <w:pPr>
        <w:tabs>
          <w:tab w:val="left" w:pos="7760"/>
        </w:tabs>
      </w:pPr>
      <w:bookmarkStart w:id="2" w:name="_Hlk86158201"/>
    </w:p>
    <w:p w14:paraId="32A92E82" w14:textId="64A17472" w:rsidR="006E4797" w:rsidRPr="00045DB2" w:rsidRDefault="00551D82" w:rsidP="00045DB2">
      <w:pPr>
        <w:rPr>
          <w:b/>
        </w:rPr>
      </w:pPr>
      <w:r w:rsidRPr="00045DB2">
        <w:rPr>
          <w:b/>
        </w:rPr>
        <w:t>PROTOCOL:</w:t>
      </w:r>
    </w:p>
    <w:p w14:paraId="7FD7105D" w14:textId="32731DC6" w:rsidR="005B12BF" w:rsidRPr="00045DB2" w:rsidRDefault="000136F5" w:rsidP="00045DB2">
      <w:r w:rsidRPr="00045DB2">
        <w:t xml:space="preserve">The methods presented in this protocol have been evaluated and approved by the animal research technical committee (reference PROAE 04/2018, </w:t>
      </w:r>
      <w:proofErr w:type="spellStart"/>
      <w:r w:rsidRPr="00045DB2">
        <w:t>Principado</w:t>
      </w:r>
      <w:proofErr w:type="spellEnd"/>
      <w:r w:rsidRPr="00045DB2">
        <w:t xml:space="preserve"> de Asturias, Spain).</w:t>
      </w:r>
      <w:r w:rsidR="00223CCF">
        <w:t xml:space="preserve"> For the study, </w:t>
      </w:r>
      <w:r w:rsidR="00223CCF" w:rsidRPr="00045DB2">
        <w:t>8-week-old C57BL6N mice</w:t>
      </w:r>
      <w:r w:rsidR="00223CCF">
        <w:t xml:space="preserve"> were used.</w:t>
      </w:r>
    </w:p>
    <w:p w14:paraId="5BC403A4" w14:textId="77777777" w:rsidR="000136F5" w:rsidRPr="00045DB2" w:rsidRDefault="000136F5" w:rsidP="00045DB2"/>
    <w:p w14:paraId="165BB46A" w14:textId="0CC4886F" w:rsidR="00921580" w:rsidRPr="00045DB2" w:rsidRDefault="00921580" w:rsidP="00045DB2">
      <w:bookmarkStart w:id="3" w:name="_Hlk83744608"/>
      <w:bookmarkStart w:id="4" w:name="_Hlk83651560"/>
      <w:r w:rsidRPr="00045DB2">
        <w:rPr>
          <w:highlight w:val="yellow"/>
        </w:rPr>
        <w:t xml:space="preserve">1. </w:t>
      </w:r>
      <w:r w:rsidR="009F6779" w:rsidRPr="00045DB2">
        <w:rPr>
          <w:b/>
          <w:bCs/>
          <w:highlight w:val="yellow"/>
        </w:rPr>
        <w:t>Planning</w:t>
      </w:r>
    </w:p>
    <w:p w14:paraId="11BF5813" w14:textId="77777777" w:rsidR="00191BF3" w:rsidRPr="00045DB2" w:rsidRDefault="00191BF3" w:rsidP="00045DB2"/>
    <w:p w14:paraId="474A0AF2" w14:textId="7D6C220B" w:rsidR="00B87897" w:rsidRPr="00045DB2" w:rsidRDefault="00E758B7" w:rsidP="00045DB2">
      <w:r w:rsidRPr="00045DB2">
        <w:t xml:space="preserve">1.1. </w:t>
      </w:r>
      <w:r w:rsidR="00F33FCF" w:rsidRPr="00045DB2">
        <w:rPr>
          <w:highlight w:val="yellow"/>
        </w:rPr>
        <w:t>Carefully select</w:t>
      </w:r>
      <w:r w:rsidR="003316EA">
        <w:rPr>
          <w:highlight w:val="yellow"/>
        </w:rPr>
        <w:t xml:space="preserve"> </w:t>
      </w:r>
      <w:r w:rsidR="00F33FCF" w:rsidRPr="00045DB2">
        <w:rPr>
          <w:highlight w:val="yellow"/>
        </w:rPr>
        <w:t>animals for</w:t>
      </w:r>
      <w:r w:rsidR="003316EA">
        <w:rPr>
          <w:highlight w:val="yellow"/>
        </w:rPr>
        <w:t xml:space="preserve"> the</w:t>
      </w:r>
      <w:r w:rsidR="00F33FCF" w:rsidRPr="00045DB2">
        <w:rPr>
          <w:highlight w:val="yellow"/>
        </w:rPr>
        <w:t xml:space="preserve"> study based on</w:t>
      </w:r>
      <w:r w:rsidR="003E2A10" w:rsidRPr="00045DB2">
        <w:rPr>
          <w:highlight w:val="yellow"/>
        </w:rPr>
        <w:t xml:space="preserve"> the characteristics of </w:t>
      </w:r>
      <w:r w:rsidR="00F33FCF" w:rsidRPr="00045DB2">
        <w:rPr>
          <w:highlight w:val="yellow"/>
        </w:rPr>
        <w:t>interest</w:t>
      </w:r>
      <w:r w:rsidR="003E2A10" w:rsidRPr="00045DB2">
        <w:t xml:space="preserve"> (genetically modified, pathology models, age, etc.)</w:t>
      </w:r>
      <w:r w:rsidR="00B87897" w:rsidRPr="00045DB2">
        <w:t xml:space="preserve"> and apply specific adaptations </w:t>
      </w:r>
      <w:r w:rsidR="005128C3" w:rsidRPr="00045DB2">
        <w:t>to</w:t>
      </w:r>
      <w:r w:rsidR="00B87897" w:rsidRPr="00045DB2">
        <w:t xml:space="preserve"> the protocol</w:t>
      </w:r>
      <w:r w:rsidR="00B95F4A" w:rsidRPr="00045DB2">
        <w:t xml:space="preserve"> (</w:t>
      </w:r>
      <w:r w:rsidR="00571339" w:rsidRPr="00045DB2">
        <w:t xml:space="preserve">climbing without weights, </w:t>
      </w:r>
      <w:r w:rsidR="00B95F4A" w:rsidRPr="00045DB2">
        <w:t>reducing inclination</w:t>
      </w:r>
      <w:r w:rsidR="008A26C1" w:rsidRPr="00045DB2">
        <w:t>,</w:t>
      </w:r>
      <w:r w:rsidR="00B95F4A" w:rsidRPr="00045DB2">
        <w:t xml:space="preserve"> and </w:t>
      </w:r>
      <w:r w:rsidR="000E6D16" w:rsidRPr="00045DB2">
        <w:t xml:space="preserve">the </w:t>
      </w:r>
      <w:r w:rsidR="00B95F4A" w:rsidRPr="00045DB2">
        <w:t>number of rungs</w:t>
      </w:r>
      <w:r w:rsidR="007129B2" w:rsidRPr="00045DB2">
        <w:t>)</w:t>
      </w:r>
      <w:r w:rsidR="00571339" w:rsidRPr="00045DB2">
        <w:t>.</w:t>
      </w:r>
    </w:p>
    <w:p w14:paraId="052A3E80" w14:textId="77777777" w:rsidR="00510170" w:rsidRPr="00045DB2" w:rsidRDefault="00510170" w:rsidP="00045DB2"/>
    <w:p w14:paraId="47A667DB" w14:textId="46B5C443" w:rsidR="00510170" w:rsidRPr="00045DB2" w:rsidRDefault="00B87897" w:rsidP="00045DB2">
      <w:r w:rsidRPr="00045DB2">
        <w:t xml:space="preserve">1.2. </w:t>
      </w:r>
      <w:r w:rsidR="002C7E81" w:rsidRPr="00045DB2">
        <w:t>Identify t</w:t>
      </w:r>
      <w:r w:rsidR="00190EE4" w:rsidRPr="00045DB2">
        <w:t>he strength modality to be assessed or trained: maximal strength, endurance</w:t>
      </w:r>
      <w:r w:rsidR="002C7E81" w:rsidRPr="00045DB2">
        <w:t>-resistance</w:t>
      </w:r>
      <w:r w:rsidR="00190EE4" w:rsidRPr="00045DB2">
        <w:t>, speed, etc.</w:t>
      </w:r>
      <w:r w:rsidR="007B059D" w:rsidRPr="00045DB2">
        <w:t xml:space="preserve"> depending on the objectives of the study.</w:t>
      </w:r>
    </w:p>
    <w:p w14:paraId="2FFFB6C3" w14:textId="291A67CD" w:rsidR="002C7E81" w:rsidRPr="00045DB2" w:rsidRDefault="002C7E81" w:rsidP="00045DB2"/>
    <w:p w14:paraId="6FF73A9A" w14:textId="2F3E1F96" w:rsidR="00190EE4" w:rsidRPr="00045DB2" w:rsidRDefault="002C7E81" w:rsidP="00045DB2">
      <w:r w:rsidRPr="00045DB2">
        <w:t xml:space="preserve">1.3. Adjust </w:t>
      </w:r>
      <w:r w:rsidR="00C3456A" w:rsidRPr="00045DB2">
        <w:t xml:space="preserve">the parameters </w:t>
      </w:r>
      <w:r w:rsidR="007129B2" w:rsidRPr="00045DB2">
        <w:t>carefully when</w:t>
      </w:r>
      <w:r w:rsidR="00190EE4" w:rsidRPr="00045DB2">
        <w:t xml:space="preserve"> functional assessment or training is framed, considering whether it focuses on the results of these tests or whether they are complementary to other types of clinical, functional, </w:t>
      </w:r>
      <w:r w:rsidR="00A4286E" w:rsidRPr="00045DB2">
        <w:t>histological,</w:t>
      </w:r>
      <w:r w:rsidR="00190EE4" w:rsidRPr="00045DB2">
        <w:t xml:space="preserve"> or molecular determinations.</w:t>
      </w:r>
    </w:p>
    <w:p w14:paraId="45865F72" w14:textId="77777777" w:rsidR="00510170" w:rsidRPr="00045DB2" w:rsidRDefault="00510170" w:rsidP="00045DB2"/>
    <w:p w14:paraId="74904CE4" w14:textId="4887A3AF" w:rsidR="00C20972" w:rsidRPr="00045DB2" w:rsidRDefault="00934F59" w:rsidP="00045DB2">
      <w:r w:rsidRPr="00045DB2">
        <w:t xml:space="preserve">1.4. </w:t>
      </w:r>
      <w:r w:rsidRPr="00045DB2">
        <w:rPr>
          <w:highlight w:val="yellow"/>
        </w:rPr>
        <w:t xml:space="preserve">Plan all issues related to training, particularly the timetable, duration of </w:t>
      </w:r>
      <w:r w:rsidR="00843DFE" w:rsidRPr="00045DB2">
        <w:rPr>
          <w:highlight w:val="yellow"/>
        </w:rPr>
        <w:t xml:space="preserve">the </w:t>
      </w:r>
      <w:r w:rsidRPr="00045DB2">
        <w:rPr>
          <w:highlight w:val="yellow"/>
        </w:rPr>
        <w:t>training</w:t>
      </w:r>
      <w:r w:rsidR="00843DFE" w:rsidRPr="00045DB2">
        <w:rPr>
          <w:highlight w:val="yellow"/>
        </w:rPr>
        <w:t xml:space="preserve"> period</w:t>
      </w:r>
      <w:r w:rsidR="009225C2" w:rsidRPr="00045DB2">
        <w:rPr>
          <w:highlight w:val="yellow"/>
        </w:rPr>
        <w:t>,</w:t>
      </w:r>
      <w:r w:rsidRPr="00045DB2">
        <w:rPr>
          <w:highlight w:val="yellow"/>
        </w:rPr>
        <w:t xml:space="preserve"> and frequency of sessions</w:t>
      </w:r>
      <w:r w:rsidR="00DD0B1E">
        <w:rPr>
          <w:highlight w:val="yellow"/>
        </w:rPr>
        <w:t>,</w:t>
      </w:r>
      <w:r w:rsidR="002D03A1" w:rsidRPr="00045DB2">
        <w:rPr>
          <w:highlight w:val="yellow"/>
        </w:rPr>
        <w:t xml:space="preserve"> and draw a training table</w:t>
      </w:r>
      <w:r w:rsidRPr="00045DB2">
        <w:rPr>
          <w:highlight w:val="yellow"/>
        </w:rPr>
        <w:t>.</w:t>
      </w:r>
    </w:p>
    <w:p w14:paraId="471CF57B" w14:textId="77777777" w:rsidR="00510170" w:rsidRPr="00045DB2" w:rsidRDefault="00510170" w:rsidP="00045DB2"/>
    <w:p w14:paraId="1945F993" w14:textId="15F253A9" w:rsidR="00510170" w:rsidRPr="00045DB2" w:rsidRDefault="00C20972" w:rsidP="00045DB2">
      <w:r w:rsidRPr="00045DB2">
        <w:t xml:space="preserve">1.4.1. </w:t>
      </w:r>
      <w:r w:rsidR="00934F59" w:rsidRPr="00045DB2">
        <w:t>Specify the warm-up steps and the inclination of the ladder, which will be the same throughout the training. In the training session</w:t>
      </w:r>
      <w:r w:rsidR="00743EE5" w:rsidRPr="00045DB2">
        <w:t xml:space="preserve"> described here</w:t>
      </w:r>
      <w:r w:rsidR="00843DFE" w:rsidRPr="00045DB2">
        <w:t>,</w:t>
      </w:r>
      <w:r w:rsidR="00934F59" w:rsidRPr="00045DB2">
        <w:t xml:space="preserve"> the inclination of the ladder is set at 85</w:t>
      </w:r>
      <w:r w:rsidR="009F6779" w:rsidRPr="00045DB2">
        <w:t>°</w:t>
      </w:r>
      <w:r w:rsidR="00934F59" w:rsidRPr="00045DB2">
        <w:t xml:space="preserve">. Specify sets, repetitions, load (based on the results of the resistance tests </w:t>
      </w:r>
      <w:r w:rsidR="00A432D3" w:rsidRPr="00045DB2">
        <w:t xml:space="preserve">done </w:t>
      </w:r>
      <w:r w:rsidR="00934F59" w:rsidRPr="00045DB2">
        <w:t>prior to the training period), and rest in between, paying attention to load increases based on the previous session</w:t>
      </w:r>
      <w:r w:rsidRPr="00045DB2">
        <w:t>.</w:t>
      </w:r>
    </w:p>
    <w:p w14:paraId="0774B774" w14:textId="77777777" w:rsidR="00C20972" w:rsidRPr="00045DB2" w:rsidRDefault="00C20972" w:rsidP="00045DB2"/>
    <w:p w14:paraId="7FD00B49" w14:textId="6F884737" w:rsidR="00934F59" w:rsidRPr="00045DB2" w:rsidRDefault="00C20972" w:rsidP="00045DB2">
      <w:r w:rsidRPr="00045DB2">
        <w:t xml:space="preserve">1.4.2. </w:t>
      </w:r>
      <w:r w:rsidR="00DD4BCB" w:rsidRPr="00045DB2">
        <w:t>M</w:t>
      </w:r>
      <w:r w:rsidR="00934F59" w:rsidRPr="00045DB2">
        <w:t>odif</w:t>
      </w:r>
      <w:r w:rsidR="00DD4BCB" w:rsidRPr="00045DB2">
        <w:t>y the plan</w:t>
      </w:r>
      <w:r w:rsidR="00934F59" w:rsidRPr="00045DB2">
        <w:t xml:space="preserve">, as </w:t>
      </w:r>
      <w:r w:rsidR="00827502" w:rsidRPr="00045DB2">
        <w:t>with</w:t>
      </w:r>
      <w:r w:rsidR="00934F59" w:rsidRPr="00045DB2">
        <w:t xml:space="preserve"> human training, depending on the welfare of the animal. Modifications include decreasing repetitions, increasing rest time between sets or repetitions, and decreasing load to avoid overtraining and injury.</w:t>
      </w:r>
    </w:p>
    <w:p w14:paraId="48C86201" w14:textId="77777777" w:rsidR="00510170" w:rsidRPr="00045DB2" w:rsidRDefault="00510170" w:rsidP="00045DB2"/>
    <w:p w14:paraId="615B743F" w14:textId="5BF1E3A8" w:rsidR="0073044F" w:rsidRPr="00045DB2" w:rsidRDefault="00934F59" w:rsidP="00045DB2">
      <w:r w:rsidRPr="00045DB2">
        <w:t xml:space="preserve">1.6. </w:t>
      </w:r>
      <w:r w:rsidR="00D12502" w:rsidRPr="00045DB2">
        <w:t xml:space="preserve">Upon completion, </w:t>
      </w:r>
      <w:r w:rsidR="00961D36" w:rsidRPr="00045DB2">
        <w:t>submit</w:t>
      </w:r>
      <w:r w:rsidR="001D1B3E" w:rsidRPr="00045DB2">
        <w:t xml:space="preserve"> the </w:t>
      </w:r>
      <w:r w:rsidRPr="00045DB2">
        <w:t>design</w:t>
      </w:r>
      <w:r w:rsidR="001D1B3E" w:rsidRPr="00045DB2">
        <w:t xml:space="preserve"> for</w:t>
      </w:r>
      <w:r w:rsidRPr="00045DB2">
        <w:t xml:space="preserve"> evaluation </w:t>
      </w:r>
      <w:r w:rsidR="00CE7573" w:rsidRPr="00045DB2">
        <w:t>and</w:t>
      </w:r>
      <w:r w:rsidRPr="00045DB2">
        <w:t xml:space="preserve"> approval by the </w:t>
      </w:r>
      <w:r w:rsidR="00DB1BDE" w:rsidRPr="00045DB2">
        <w:t xml:space="preserve">animal </w:t>
      </w:r>
      <w:r w:rsidRPr="00045DB2">
        <w:t>ethics</w:t>
      </w:r>
      <w:r w:rsidR="00030EC6" w:rsidRPr="00045DB2">
        <w:t xml:space="preserve"> </w:t>
      </w:r>
      <w:r w:rsidRPr="00045DB2">
        <w:lastRenderedPageBreak/>
        <w:t>research committee.</w:t>
      </w:r>
    </w:p>
    <w:p w14:paraId="3F100E4D" w14:textId="660170D1" w:rsidR="00A4286E" w:rsidRPr="00045DB2" w:rsidRDefault="00A4286E" w:rsidP="00045DB2"/>
    <w:p w14:paraId="06ECE462" w14:textId="68AE6717" w:rsidR="003C6728" w:rsidRPr="00045DB2" w:rsidRDefault="003A0CB4" w:rsidP="00045DB2">
      <w:pPr>
        <w:rPr>
          <w:b/>
          <w:bCs/>
          <w:highlight w:val="yellow"/>
        </w:rPr>
      </w:pPr>
      <w:r w:rsidRPr="00045DB2">
        <w:rPr>
          <w:highlight w:val="yellow"/>
        </w:rPr>
        <w:t>2</w:t>
      </w:r>
      <w:r w:rsidR="00FD4B83" w:rsidRPr="00045DB2">
        <w:rPr>
          <w:highlight w:val="yellow"/>
        </w:rPr>
        <w:t xml:space="preserve">. </w:t>
      </w:r>
      <w:r w:rsidR="00424E46" w:rsidRPr="00045DB2">
        <w:rPr>
          <w:b/>
          <w:bCs/>
          <w:highlight w:val="yellow"/>
        </w:rPr>
        <w:t>D</w:t>
      </w:r>
      <w:r w:rsidR="00972117" w:rsidRPr="00045DB2">
        <w:rPr>
          <w:b/>
          <w:bCs/>
          <w:highlight w:val="yellow"/>
        </w:rPr>
        <w:t>evices and materials for resistance exercise</w:t>
      </w:r>
    </w:p>
    <w:p w14:paraId="7F9950F9" w14:textId="77777777" w:rsidR="00972117" w:rsidRPr="00045DB2" w:rsidRDefault="00972117" w:rsidP="00045DB2">
      <w:pPr>
        <w:rPr>
          <w:highlight w:val="yellow"/>
        </w:rPr>
      </w:pPr>
    </w:p>
    <w:p w14:paraId="131280D0" w14:textId="73D10E0E" w:rsidR="00262C79" w:rsidRPr="00A40F05" w:rsidRDefault="003A0CB4" w:rsidP="00045DB2">
      <w:r w:rsidRPr="00A40F05">
        <w:t>2</w:t>
      </w:r>
      <w:r w:rsidR="00FD4B83" w:rsidRPr="00A40F05">
        <w:t xml:space="preserve">.1. </w:t>
      </w:r>
      <w:r w:rsidR="001955D6" w:rsidRPr="00A40F05">
        <w:t>Static and dynamic ladders</w:t>
      </w:r>
    </w:p>
    <w:p w14:paraId="1B0B5E76" w14:textId="77777777" w:rsidR="006F1590" w:rsidRPr="00045DB2" w:rsidRDefault="006F1590" w:rsidP="00045DB2">
      <w:pPr>
        <w:rPr>
          <w:highlight w:val="yellow"/>
        </w:rPr>
      </w:pPr>
    </w:p>
    <w:p w14:paraId="69A30278" w14:textId="433039F9" w:rsidR="00510170" w:rsidRPr="00045DB2" w:rsidRDefault="006F1590" w:rsidP="00045DB2">
      <w:r w:rsidRPr="00045DB2">
        <w:t xml:space="preserve">NOTE: </w:t>
      </w:r>
      <w:r w:rsidR="0049436C" w:rsidRPr="00045DB2">
        <w:t>T</w:t>
      </w:r>
      <w:r w:rsidR="003C6728" w:rsidRPr="00045DB2">
        <w:t>wo types of ladders</w:t>
      </w:r>
      <w:r w:rsidR="00433244" w:rsidRPr="00045DB2">
        <w:t xml:space="preserve">, so-called </w:t>
      </w:r>
      <w:r w:rsidR="003C6728" w:rsidRPr="00045DB2">
        <w:t>static and dynamic ladder</w:t>
      </w:r>
      <w:r w:rsidR="006B1C8E" w:rsidRPr="00045DB2">
        <w:t>s</w:t>
      </w:r>
      <w:r w:rsidR="003B34D3" w:rsidRPr="00045DB2">
        <w:t xml:space="preserve"> (</w:t>
      </w:r>
      <w:r w:rsidR="00960A75">
        <w:t>s</w:t>
      </w:r>
      <w:r w:rsidR="00960A75" w:rsidRPr="00045DB2">
        <w:t xml:space="preserve">ee </w:t>
      </w:r>
      <w:r w:rsidR="003B34D3" w:rsidRPr="00045DB2">
        <w:rPr>
          <w:b/>
          <w:bCs/>
        </w:rPr>
        <w:t>Figure 1</w:t>
      </w:r>
      <w:r w:rsidR="003B34D3" w:rsidRPr="00045DB2">
        <w:t>)</w:t>
      </w:r>
      <w:r w:rsidR="0049436C" w:rsidRPr="00045DB2">
        <w:t>, can be used</w:t>
      </w:r>
      <w:r w:rsidR="003B7D72" w:rsidRPr="00045DB2">
        <w:t xml:space="preserve"> for resistance training and evaluation</w:t>
      </w:r>
      <w:r w:rsidR="007D60D5" w:rsidRPr="00045DB2">
        <w:t xml:space="preserve"> (</w:t>
      </w:r>
      <w:r w:rsidR="00472797">
        <w:t xml:space="preserve">see </w:t>
      </w:r>
      <w:r w:rsidR="006F204E" w:rsidRPr="00045DB2">
        <w:rPr>
          <w:b/>
          <w:bCs/>
        </w:rPr>
        <w:t xml:space="preserve">Table of </w:t>
      </w:r>
      <w:r w:rsidR="002760B7">
        <w:rPr>
          <w:b/>
          <w:bCs/>
        </w:rPr>
        <w:t>M</w:t>
      </w:r>
      <w:r w:rsidR="00960A75" w:rsidRPr="00045DB2">
        <w:rPr>
          <w:b/>
          <w:bCs/>
        </w:rPr>
        <w:t>aterials</w:t>
      </w:r>
      <w:r w:rsidR="007D60D5" w:rsidRPr="00045DB2">
        <w:t>).</w:t>
      </w:r>
    </w:p>
    <w:p w14:paraId="26AAD3D4" w14:textId="77777777" w:rsidR="006F1590" w:rsidRPr="00045DB2" w:rsidRDefault="006F1590" w:rsidP="00045DB2"/>
    <w:p w14:paraId="2EE39C6D" w14:textId="07FF7821" w:rsidR="006B2CDD" w:rsidRDefault="006F1590" w:rsidP="00045DB2">
      <w:r w:rsidRPr="00045DB2">
        <w:t xml:space="preserve">2.1.1. </w:t>
      </w:r>
      <w:r w:rsidR="00FD46A5" w:rsidRPr="00045DB2">
        <w:t xml:space="preserve">Use </w:t>
      </w:r>
      <w:r w:rsidRPr="00045DB2">
        <w:t>a</w:t>
      </w:r>
      <w:r w:rsidR="00565522" w:rsidRPr="00045DB2">
        <w:t xml:space="preserve"> </w:t>
      </w:r>
      <w:r w:rsidR="00262C79" w:rsidRPr="00045DB2">
        <w:t xml:space="preserve">vertical ladder with </w:t>
      </w:r>
      <w:r w:rsidR="00FD46A5" w:rsidRPr="00045DB2">
        <w:t xml:space="preserve">at least </w:t>
      </w:r>
      <w:r w:rsidR="00262C79" w:rsidRPr="00045DB2">
        <w:t>30 steel wire steps of 1.5 mm diameter, separated by 15 mm</w:t>
      </w:r>
      <w:r w:rsidR="00FD46A5" w:rsidRPr="00045DB2">
        <w:t>, and a resting area of at least</w:t>
      </w:r>
      <w:r w:rsidR="00030EC6" w:rsidRPr="00045DB2">
        <w:t xml:space="preserve"> </w:t>
      </w:r>
      <w:r w:rsidR="00262C79" w:rsidRPr="00045DB2">
        <w:t xml:space="preserve">20 </w:t>
      </w:r>
      <w:r w:rsidR="00960A75">
        <w:t>x</w:t>
      </w:r>
      <w:r w:rsidR="00262C79" w:rsidRPr="00045DB2">
        <w:t xml:space="preserve"> 20 cm on the top of the ladder. The slope of the ladder </w:t>
      </w:r>
      <w:r w:rsidR="00FD46A5" w:rsidRPr="00045DB2">
        <w:t xml:space="preserve">must be adjustable </w:t>
      </w:r>
      <w:r w:rsidR="00262C79" w:rsidRPr="00045DB2">
        <w:t xml:space="preserve">from </w:t>
      </w:r>
      <w:r w:rsidR="00FD46A5" w:rsidRPr="00045DB2">
        <w:t>8</w:t>
      </w:r>
      <w:r w:rsidR="00262C79" w:rsidRPr="00045DB2">
        <w:t xml:space="preserve">0° to </w:t>
      </w:r>
      <w:r w:rsidR="00FD46A5" w:rsidRPr="00045DB2">
        <w:t>110</w:t>
      </w:r>
      <w:r w:rsidR="00262C79" w:rsidRPr="00045DB2">
        <w:t>° with the horizontal plane</w:t>
      </w:r>
      <w:r w:rsidR="00FD46A5" w:rsidRPr="00045DB2">
        <w:t xml:space="preserve"> (</w:t>
      </w:r>
      <w:r w:rsidR="00FD46A5" w:rsidRPr="00045DB2">
        <w:rPr>
          <w:b/>
          <w:bCs/>
        </w:rPr>
        <w:t>Figure 1C</w:t>
      </w:r>
      <w:r w:rsidR="00FD46A5" w:rsidRPr="00045DB2">
        <w:t>)</w:t>
      </w:r>
      <w:r w:rsidR="00262C79" w:rsidRPr="00045DB2">
        <w:t xml:space="preserve">. </w:t>
      </w:r>
      <w:r w:rsidR="006B2CDD" w:rsidRPr="00045DB2">
        <w:t>Delimit t</w:t>
      </w:r>
      <w:r w:rsidR="00262C79" w:rsidRPr="00045DB2">
        <w:t xml:space="preserve">wo lanes </w:t>
      </w:r>
      <w:r w:rsidR="00924B3D" w:rsidRPr="00045DB2">
        <w:t>to</w:t>
      </w:r>
      <w:r w:rsidR="00262C79" w:rsidRPr="00045DB2">
        <w:t xml:space="preserve"> </w:t>
      </w:r>
      <w:r w:rsidR="00802F18" w:rsidRPr="00045DB2">
        <w:t xml:space="preserve">prevent </w:t>
      </w:r>
      <w:r w:rsidR="00262C79" w:rsidRPr="00045DB2">
        <w:t>non-linear climbing</w:t>
      </w:r>
      <w:r w:rsidR="00802F18" w:rsidRPr="00045DB2">
        <w:t>.</w:t>
      </w:r>
    </w:p>
    <w:p w14:paraId="2EC55C25" w14:textId="77777777" w:rsidR="00960A75" w:rsidRPr="00045DB2" w:rsidRDefault="00960A75" w:rsidP="00045DB2"/>
    <w:p w14:paraId="15CFDEFE" w14:textId="6EB041A8" w:rsidR="009024C8" w:rsidRPr="00045DB2" w:rsidRDefault="006B2CDD" w:rsidP="00045DB2">
      <w:r w:rsidRPr="00045DB2">
        <w:t xml:space="preserve">2.1.2. </w:t>
      </w:r>
      <w:r w:rsidR="00FD46A5" w:rsidRPr="00045DB2">
        <w:t xml:space="preserve">Use </w:t>
      </w:r>
      <w:r w:rsidRPr="00045DB2">
        <w:t xml:space="preserve">a </w:t>
      </w:r>
      <w:r w:rsidR="00383036" w:rsidRPr="00045DB2">
        <w:t xml:space="preserve">dynamic ladder </w:t>
      </w:r>
      <w:proofErr w:type="gramStart"/>
      <w:r w:rsidR="0037417D" w:rsidRPr="00045DB2">
        <w:t>similar to</w:t>
      </w:r>
      <w:proofErr w:type="gramEnd"/>
      <w:r w:rsidR="00A33377" w:rsidRPr="00045DB2">
        <w:t xml:space="preserve"> </w:t>
      </w:r>
      <w:r w:rsidR="00CA78E0" w:rsidRPr="00045DB2">
        <w:t xml:space="preserve">the static </w:t>
      </w:r>
      <w:r w:rsidR="0037417D" w:rsidRPr="00045DB2">
        <w:t>ladder (step 2.1.1)</w:t>
      </w:r>
      <w:r w:rsidR="00131DC2" w:rsidRPr="00045DB2">
        <w:t xml:space="preserve">, with </w:t>
      </w:r>
      <w:r w:rsidR="00FA7736" w:rsidRPr="00045DB2">
        <w:t>a plastic filament barrier at the top, that can be opened to control access to the resting area</w:t>
      </w:r>
      <w:r w:rsidR="00131DC2" w:rsidRPr="00045DB2">
        <w:t xml:space="preserve">, and </w:t>
      </w:r>
      <w:r w:rsidR="00FA7736" w:rsidRPr="00045DB2">
        <w:t>a plastic filament barrier at the bottom</w:t>
      </w:r>
      <w:r w:rsidR="00131DC2" w:rsidRPr="00045DB2">
        <w:t>,</w:t>
      </w:r>
      <w:r w:rsidR="00FA7736" w:rsidRPr="00045DB2">
        <w:t xml:space="preserve"> to prevent the animals from climbing down.</w:t>
      </w:r>
      <w:r w:rsidR="009024C8" w:rsidRPr="00045DB2">
        <w:t xml:space="preserve"> </w:t>
      </w:r>
      <w:r w:rsidR="00021045" w:rsidRPr="00045DB2">
        <w:t xml:space="preserve">The angle of inclination of the ladder </w:t>
      </w:r>
      <w:r w:rsidR="00131DC2" w:rsidRPr="00045DB2">
        <w:t xml:space="preserve">must be adjustable </w:t>
      </w:r>
      <w:r w:rsidR="00021045" w:rsidRPr="00045DB2">
        <w:t xml:space="preserve">between 80° and </w:t>
      </w:r>
      <w:r w:rsidR="00131DC2" w:rsidRPr="00045DB2">
        <w:t>10</w:t>
      </w:r>
      <w:r w:rsidR="00021045" w:rsidRPr="00045DB2">
        <w:t>0°</w:t>
      </w:r>
      <w:r w:rsidR="009A320F" w:rsidRPr="00045DB2">
        <w:t xml:space="preserve">, </w:t>
      </w:r>
      <w:r w:rsidR="00021045" w:rsidRPr="00045DB2">
        <w:t>the most common being 85°.</w:t>
      </w:r>
    </w:p>
    <w:p w14:paraId="60A0A7A0" w14:textId="77777777" w:rsidR="009024C8" w:rsidRPr="00045DB2" w:rsidRDefault="009024C8" w:rsidP="00045DB2"/>
    <w:p w14:paraId="614D5DED" w14:textId="7AD3C8A8" w:rsidR="00383036" w:rsidRPr="00045DB2" w:rsidRDefault="009024C8" w:rsidP="00045DB2">
      <w:r w:rsidRPr="00045DB2">
        <w:t xml:space="preserve">NOTE: </w:t>
      </w:r>
      <w:r w:rsidR="000D605B" w:rsidRPr="00045DB2">
        <w:t>The l</w:t>
      </w:r>
      <w:r w:rsidR="00CA78E0" w:rsidRPr="00045DB2">
        <w:t xml:space="preserve">adder </w:t>
      </w:r>
      <w:r w:rsidR="00EB0E16">
        <w:t>can circulate</w:t>
      </w:r>
      <w:r w:rsidR="00CA78E0" w:rsidRPr="00045DB2">
        <w:t xml:space="preserve"> by means of an upper and a lower shaft with a diameter of 8 cm. </w:t>
      </w:r>
      <w:r w:rsidR="000D605B" w:rsidRPr="00045DB2">
        <w:t>L</w:t>
      </w:r>
      <w:r w:rsidR="00CA78E0" w:rsidRPr="00045DB2">
        <w:t xml:space="preserve">ower shaft is driven by an electric motor which makes the steps descend at the front and ascend at the rear, creating an endless ladder. It is equipped with a reduction gear and a speed regulator for lowering the </w:t>
      </w:r>
      <w:r w:rsidR="00CE5AD5" w:rsidRPr="00045DB2">
        <w:t xml:space="preserve">speed </w:t>
      </w:r>
      <w:r w:rsidR="00CA78E0" w:rsidRPr="00045DB2">
        <w:t xml:space="preserve">from </w:t>
      </w:r>
      <w:r w:rsidR="00453B5D" w:rsidRPr="00045DB2">
        <w:t>1</w:t>
      </w:r>
      <w:r w:rsidR="00CE5AD5" w:rsidRPr="00045DB2">
        <w:t>1</w:t>
      </w:r>
      <w:r w:rsidR="00CA78E0" w:rsidRPr="00045DB2">
        <w:t>.</w:t>
      </w:r>
      <w:r w:rsidR="00CE5AD5" w:rsidRPr="00045DB2">
        <w:t>6</w:t>
      </w:r>
      <w:r w:rsidR="00CA78E0" w:rsidRPr="00045DB2">
        <w:t xml:space="preserve"> cm/s to </w:t>
      </w:r>
      <w:r w:rsidR="00CE5AD5" w:rsidRPr="00045DB2">
        <w:t>3</w:t>
      </w:r>
      <w:r w:rsidR="00CA78E0" w:rsidRPr="00045DB2">
        <w:t>.</w:t>
      </w:r>
      <w:r w:rsidR="00CE5AD5" w:rsidRPr="00045DB2">
        <w:t>3</w:t>
      </w:r>
      <w:r w:rsidR="00CA78E0" w:rsidRPr="00045DB2">
        <w:t xml:space="preserve"> cm/s</w:t>
      </w:r>
      <w:r w:rsidR="00C20972" w:rsidRPr="00045DB2">
        <w:t>, and the most common speed is 5.6 cm/s</w:t>
      </w:r>
      <w:r w:rsidR="00CA78E0" w:rsidRPr="00045DB2">
        <w:t>.</w:t>
      </w:r>
    </w:p>
    <w:p w14:paraId="661FD747" w14:textId="77777777" w:rsidR="00972117" w:rsidRPr="00045DB2" w:rsidRDefault="00972117" w:rsidP="00045DB2"/>
    <w:p w14:paraId="5F249AA9" w14:textId="48239DE7" w:rsidR="00510170" w:rsidRPr="00045DB2" w:rsidRDefault="00980D8E" w:rsidP="00045DB2">
      <w:r w:rsidRPr="00045DB2">
        <w:t xml:space="preserve">[Place </w:t>
      </w:r>
      <w:r w:rsidRPr="00045DB2">
        <w:rPr>
          <w:b/>
        </w:rPr>
        <w:t>Figure 1</w:t>
      </w:r>
      <w:r w:rsidRPr="00045DB2">
        <w:t xml:space="preserve"> here]</w:t>
      </w:r>
    </w:p>
    <w:p w14:paraId="09618147" w14:textId="77777777" w:rsidR="00510170" w:rsidRPr="00045DB2" w:rsidRDefault="00510170" w:rsidP="00045DB2"/>
    <w:p w14:paraId="43568793" w14:textId="33117134" w:rsidR="00262C79" w:rsidRPr="00045DB2" w:rsidRDefault="003A0CB4" w:rsidP="00045DB2">
      <w:pPr>
        <w:rPr>
          <w:highlight w:val="yellow"/>
        </w:rPr>
      </w:pPr>
      <w:r w:rsidRPr="00045DB2">
        <w:rPr>
          <w:highlight w:val="yellow"/>
        </w:rPr>
        <w:t>2</w:t>
      </w:r>
      <w:r w:rsidR="00FD4B83" w:rsidRPr="00045DB2">
        <w:rPr>
          <w:highlight w:val="yellow"/>
        </w:rPr>
        <w:t xml:space="preserve">.2. </w:t>
      </w:r>
      <w:r w:rsidR="00262C79" w:rsidRPr="00045DB2">
        <w:rPr>
          <w:highlight w:val="yellow"/>
        </w:rPr>
        <w:t>Materials</w:t>
      </w:r>
    </w:p>
    <w:p w14:paraId="137425E7" w14:textId="77777777" w:rsidR="009024C8" w:rsidRPr="00045DB2" w:rsidRDefault="009024C8" w:rsidP="00045DB2">
      <w:pPr>
        <w:rPr>
          <w:highlight w:val="yellow"/>
        </w:rPr>
      </w:pPr>
    </w:p>
    <w:p w14:paraId="009DABC8" w14:textId="4769E9AE" w:rsidR="00110BB4" w:rsidRPr="00045DB2" w:rsidRDefault="00110BB4" w:rsidP="00045DB2">
      <w:pPr>
        <w:rPr>
          <w:highlight w:val="yellow"/>
        </w:rPr>
      </w:pPr>
      <w:r w:rsidRPr="00045DB2">
        <w:rPr>
          <w:highlight w:val="yellow"/>
        </w:rPr>
        <w:t xml:space="preserve">2.2.1. Prepare the following materials: weights, wire for holding </w:t>
      </w:r>
      <w:r w:rsidR="001A39D9" w:rsidRPr="00045DB2">
        <w:rPr>
          <w:highlight w:val="yellow"/>
        </w:rPr>
        <w:t>weights</w:t>
      </w:r>
      <w:r w:rsidRPr="00045DB2">
        <w:rPr>
          <w:highlight w:val="yellow"/>
        </w:rPr>
        <w:t>, steel gator clip, and clinical adhesive tape.</w:t>
      </w:r>
    </w:p>
    <w:p w14:paraId="4EDE658A" w14:textId="77777777" w:rsidR="000E1A1E" w:rsidRPr="00045DB2" w:rsidRDefault="000E1A1E" w:rsidP="00045DB2"/>
    <w:p w14:paraId="62160385" w14:textId="2C2CD302" w:rsidR="001C1235" w:rsidRPr="00045DB2" w:rsidRDefault="00D47441" w:rsidP="00045DB2">
      <w:pPr>
        <w:rPr>
          <w:highlight w:val="yellow"/>
        </w:rPr>
      </w:pPr>
      <w:r w:rsidRPr="00045DB2">
        <w:t xml:space="preserve">NOTE: </w:t>
      </w:r>
      <w:r w:rsidR="00262C79" w:rsidRPr="00045DB2">
        <w:t xml:space="preserve">The weights are steel cylinders of different </w:t>
      </w:r>
      <w:r w:rsidR="00CA78E0" w:rsidRPr="00045DB2">
        <w:t>mass</w:t>
      </w:r>
      <w:r w:rsidR="00262C79" w:rsidRPr="00045DB2">
        <w:t xml:space="preserve"> (5, 10, 15, 20, 25, </w:t>
      </w:r>
      <w:r w:rsidR="00CA78E0" w:rsidRPr="00045DB2">
        <w:t xml:space="preserve">and </w:t>
      </w:r>
      <w:r w:rsidR="00262C79" w:rsidRPr="00045DB2">
        <w:t xml:space="preserve">50 g), with a </w:t>
      </w:r>
      <w:r w:rsidR="0022714A" w:rsidRPr="00C5269D">
        <w:t xml:space="preserve">5 mm diameter </w:t>
      </w:r>
      <w:r w:rsidR="00262C79" w:rsidRPr="00045DB2">
        <w:t>hole</w:t>
      </w:r>
      <w:r w:rsidR="00133F63" w:rsidRPr="00045DB2">
        <w:t xml:space="preserve"> </w:t>
      </w:r>
      <w:r w:rsidR="00262C79" w:rsidRPr="00045DB2">
        <w:t xml:space="preserve">in the </w:t>
      </w:r>
      <w:r w:rsidR="00606A43" w:rsidRPr="00045DB2">
        <w:t xml:space="preserve">center </w:t>
      </w:r>
      <w:r w:rsidR="007C7F3C">
        <w:t>to</w:t>
      </w:r>
      <w:r w:rsidR="00CA78E0" w:rsidRPr="00045DB2">
        <w:t xml:space="preserve"> </w:t>
      </w:r>
      <w:r w:rsidR="00891FFC">
        <w:t xml:space="preserve">string </w:t>
      </w:r>
      <w:r w:rsidR="007C7F3C">
        <w:t>them</w:t>
      </w:r>
      <w:r w:rsidR="00CA78E0" w:rsidRPr="00045DB2">
        <w:t xml:space="preserve"> </w:t>
      </w:r>
      <w:r w:rsidR="00795892" w:rsidRPr="00045DB2">
        <w:t xml:space="preserve">on </w:t>
      </w:r>
      <w:r w:rsidR="00CA78E0" w:rsidRPr="00045DB2">
        <w:t xml:space="preserve">a steel </w:t>
      </w:r>
      <w:r w:rsidR="00262C79" w:rsidRPr="00045DB2">
        <w:t>wire</w:t>
      </w:r>
      <w:r w:rsidR="00CA78E0" w:rsidRPr="00045DB2">
        <w:t xml:space="preserve"> (</w:t>
      </w:r>
      <w:r w:rsidR="006F204E" w:rsidRPr="00045DB2">
        <w:rPr>
          <w:b/>
          <w:bCs/>
        </w:rPr>
        <w:t xml:space="preserve">Table of </w:t>
      </w:r>
      <w:r w:rsidR="00220BB5">
        <w:rPr>
          <w:b/>
          <w:bCs/>
        </w:rPr>
        <w:t>M</w:t>
      </w:r>
      <w:r w:rsidR="006F204E" w:rsidRPr="00045DB2">
        <w:rPr>
          <w:b/>
          <w:bCs/>
        </w:rPr>
        <w:t>aterials</w:t>
      </w:r>
      <w:r w:rsidR="00CA78E0" w:rsidRPr="00045DB2">
        <w:t xml:space="preserve">). </w:t>
      </w:r>
      <w:r w:rsidR="001C1235" w:rsidRPr="00045DB2">
        <w:t>The wire to hold the weights is made of steel with a diameter of 1</w:t>
      </w:r>
      <w:r w:rsidR="00420FCA">
        <w:t>–</w:t>
      </w:r>
      <w:r w:rsidR="001C1235" w:rsidRPr="00045DB2">
        <w:t>1.5 mm and a length of 5</w:t>
      </w:r>
      <w:r w:rsidR="00420FCA">
        <w:t>–</w:t>
      </w:r>
      <w:r w:rsidR="001C1235" w:rsidRPr="00045DB2">
        <w:t>10 cm, depending on the number of weights to be loaded.</w:t>
      </w:r>
    </w:p>
    <w:p w14:paraId="62789151" w14:textId="77777777" w:rsidR="001C1235" w:rsidRPr="00045DB2" w:rsidRDefault="001C1235" w:rsidP="00045DB2">
      <w:pPr>
        <w:rPr>
          <w:highlight w:val="yellow"/>
        </w:rPr>
      </w:pPr>
    </w:p>
    <w:p w14:paraId="6B753AAC" w14:textId="4EA7CD7D" w:rsidR="000E1A1E" w:rsidRPr="00045DB2" w:rsidRDefault="001C1235" w:rsidP="00045DB2">
      <w:r w:rsidRPr="00045DB2">
        <w:rPr>
          <w:highlight w:val="yellow"/>
        </w:rPr>
        <w:t xml:space="preserve">2.2.2. Cut a piece of clinical adhesive tape </w:t>
      </w:r>
      <w:r w:rsidRPr="00045DB2">
        <w:t>(</w:t>
      </w:r>
      <w:r w:rsidR="006F204E" w:rsidRPr="00045DB2">
        <w:rPr>
          <w:b/>
          <w:bCs/>
        </w:rPr>
        <w:t xml:space="preserve">Table of </w:t>
      </w:r>
      <w:r w:rsidR="00220BB5">
        <w:rPr>
          <w:b/>
          <w:bCs/>
        </w:rPr>
        <w:t>M</w:t>
      </w:r>
      <w:r w:rsidR="006F204E" w:rsidRPr="00045DB2">
        <w:rPr>
          <w:b/>
          <w:bCs/>
        </w:rPr>
        <w:t>aterials</w:t>
      </w:r>
      <w:r w:rsidRPr="00045DB2">
        <w:t xml:space="preserve">: Elastic adhesive bandage 6 cm x 2.5 m) </w:t>
      </w:r>
      <w:r w:rsidRPr="00045DB2">
        <w:rPr>
          <w:highlight w:val="yellow"/>
        </w:rPr>
        <w:t>of approximately 3.0</w:t>
      </w:r>
      <w:r w:rsidR="00420FCA">
        <w:rPr>
          <w:highlight w:val="yellow"/>
        </w:rPr>
        <w:t>–</w:t>
      </w:r>
      <w:r w:rsidRPr="00045DB2">
        <w:rPr>
          <w:highlight w:val="yellow"/>
        </w:rPr>
        <w:t xml:space="preserve">3.5 </w:t>
      </w:r>
      <w:r w:rsidR="0088292C">
        <w:rPr>
          <w:highlight w:val="yellow"/>
        </w:rPr>
        <w:t xml:space="preserve">cm </w:t>
      </w:r>
      <w:r w:rsidRPr="00045DB2">
        <w:rPr>
          <w:highlight w:val="yellow"/>
        </w:rPr>
        <w:t>x 1.0</w:t>
      </w:r>
      <w:r w:rsidR="00420FCA">
        <w:rPr>
          <w:highlight w:val="yellow"/>
        </w:rPr>
        <w:t>–</w:t>
      </w:r>
      <w:r w:rsidRPr="00045DB2">
        <w:rPr>
          <w:highlight w:val="yellow"/>
        </w:rPr>
        <w:t xml:space="preserve">1.5 cm </w:t>
      </w:r>
      <w:r w:rsidR="00640A25" w:rsidRPr="00045DB2">
        <w:rPr>
          <w:highlight w:val="yellow"/>
        </w:rPr>
        <w:t xml:space="preserve">size </w:t>
      </w:r>
      <w:r w:rsidRPr="00045DB2">
        <w:rPr>
          <w:highlight w:val="yellow"/>
        </w:rPr>
        <w:t>and attach it around the animal’s tail to hold the weights.</w:t>
      </w:r>
      <w:r w:rsidR="000E1A1E" w:rsidRPr="00045DB2">
        <w:t xml:space="preserve"> Be sure not to over-tighten</w:t>
      </w:r>
      <w:r w:rsidR="001B6C8F" w:rsidRPr="00045DB2">
        <w:t xml:space="preserve"> as </w:t>
      </w:r>
      <w:r w:rsidR="00E521D7" w:rsidRPr="00045DB2">
        <w:t>it</w:t>
      </w:r>
      <w:r w:rsidR="001B6C8F" w:rsidRPr="00045DB2">
        <w:t xml:space="preserve"> may l</w:t>
      </w:r>
      <w:r w:rsidR="00EF639E" w:rsidRPr="00045DB2">
        <w:t xml:space="preserve">ead to </w:t>
      </w:r>
      <w:r w:rsidR="000E1A1E" w:rsidRPr="00045DB2">
        <w:t>blood flow restriction.</w:t>
      </w:r>
    </w:p>
    <w:p w14:paraId="245EC1E9" w14:textId="77777777" w:rsidR="000E1A1E" w:rsidRPr="00045DB2" w:rsidRDefault="000E1A1E" w:rsidP="00045DB2"/>
    <w:p w14:paraId="2DC0F06B" w14:textId="0F2F4B0C" w:rsidR="000E1A1E" w:rsidRPr="00045DB2" w:rsidRDefault="000E1A1E" w:rsidP="00045DB2">
      <w:r w:rsidRPr="00045DB2">
        <w:t>NOTE: At first, the animals’ behavior is to fight against it and bite the tape, but after a couple of days, they tolerate it, showing no signs of stress and grooming as usual.</w:t>
      </w:r>
    </w:p>
    <w:p w14:paraId="56704146" w14:textId="7AD00B5D" w:rsidR="001C1235" w:rsidRPr="00045DB2" w:rsidRDefault="001C1235" w:rsidP="00045DB2"/>
    <w:p w14:paraId="1A50EA92" w14:textId="1683257B" w:rsidR="001C1235" w:rsidRPr="00045DB2" w:rsidRDefault="001C1235" w:rsidP="00045DB2">
      <w:r w:rsidRPr="00045DB2">
        <w:rPr>
          <w:highlight w:val="yellow"/>
        </w:rPr>
        <w:t xml:space="preserve">2.2.3. Insert the desired weights in the wire and hook </w:t>
      </w:r>
      <w:r w:rsidR="00832B4B" w:rsidRPr="00045DB2">
        <w:rPr>
          <w:highlight w:val="yellow"/>
        </w:rPr>
        <w:t xml:space="preserve">the </w:t>
      </w:r>
      <w:r w:rsidRPr="00045DB2">
        <w:rPr>
          <w:highlight w:val="yellow"/>
        </w:rPr>
        <w:t>gator clip</w:t>
      </w:r>
      <w:r w:rsidR="008476F9" w:rsidRPr="00045DB2">
        <w:t xml:space="preserve"> (</w:t>
      </w:r>
      <w:r w:rsidR="006F204E" w:rsidRPr="00045DB2">
        <w:rPr>
          <w:b/>
          <w:bCs/>
        </w:rPr>
        <w:t xml:space="preserve">Table of </w:t>
      </w:r>
      <w:r w:rsidR="00220BB5">
        <w:rPr>
          <w:b/>
          <w:bCs/>
        </w:rPr>
        <w:t>M</w:t>
      </w:r>
      <w:r w:rsidR="006F204E" w:rsidRPr="00045DB2">
        <w:rPr>
          <w:b/>
          <w:bCs/>
        </w:rPr>
        <w:t>aterials</w:t>
      </w:r>
      <w:r w:rsidR="008476F9" w:rsidRPr="00045DB2">
        <w:t xml:space="preserve">: Steel </w:t>
      </w:r>
      <w:r w:rsidR="008476F9" w:rsidRPr="00045DB2">
        <w:lastRenderedPageBreak/>
        <w:t xml:space="preserve">gator clip and </w:t>
      </w:r>
      <w:r w:rsidR="008476F9" w:rsidRPr="00045DB2">
        <w:rPr>
          <w:rFonts w:eastAsia="Times New Roman"/>
          <w:color w:val="000000"/>
          <w:lang w:eastAsia="es-ES"/>
        </w:rPr>
        <w:t xml:space="preserve">wire for holding </w:t>
      </w:r>
      <w:r w:rsidR="00D7196F" w:rsidRPr="00045DB2">
        <w:rPr>
          <w:rFonts w:eastAsia="Times New Roman"/>
          <w:color w:val="000000"/>
          <w:lang w:eastAsia="es-ES"/>
        </w:rPr>
        <w:t>weights</w:t>
      </w:r>
      <w:r w:rsidR="008476F9" w:rsidRPr="00045DB2">
        <w:t>)</w:t>
      </w:r>
      <w:r w:rsidRPr="00045DB2">
        <w:t>.</w:t>
      </w:r>
    </w:p>
    <w:p w14:paraId="717DC3D7" w14:textId="77777777" w:rsidR="00167860" w:rsidRPr="00045DB2" w:rsidRDefault="00167860" w:rsidP="00045DB2"/>
    <w:p w14:paraId="6626F514" w14:textId="18FEDC3C" w:rsidR="008476F9" w:rsidRPr="00045DB2" w:rsidRDefault="00D47441" w:rsidP="00045DB2">
      <w:pPr>
        <w:rPr>
          <w:highlight w:val="yellow"/>
        </w:rPr>
      </w:pPr>
      <w:r w:rsidRPr="00045DB2">
        <w:rPr>
          <w:highlight w:val="yellow"/>
        </w:rPr>
        <w:t>2.2.</w:t>
      </w:r>
      <w:r w:rsidR="001C1235" w:rsidRPr="00045DB2">
        <w:rPr>
          <w:highlight w:val="yellow"/>
        </w:rPr>
        <w:t>4</w:t>
      </w:r>
      <w:r w:rsidRPr="00045DB2">
        <w:rPr>
          <w:highlight w:val="yellow"/>
        </w:rPr>
        <w:t xml:space="preserve">. </w:t>
      </w:r>
      <w:r w:rsidR="00167860" w:rsidRPr="00045DB2">
        <w:rPr>
          <w:highlight w:val="yellow"/>
        </w:rPr>
        <w:t>Clamp t</w:t>
      </w:r>
      <w:r w:rsidR="00CA78E0" w:rsidRPr="00045DB2">
        <w:rPr>
          <w:highlight w:val="yellow"/>
        </w:rPr>
        <w:t xml:space="preserve">he </w:t>
      </w:r>
      <w:r w:rsidR="001C1235" w:rsidRPr="00045DB2">
        <w:rPr>
          <w:highlight w:val="yellow"/>
        </w:rPr>
        <w:t>gator to the</w:t>
      </w:r>
      <w:r w:rsidR="00CA78E0" w:rsidRPr="00045DB2">
        <w:rPr>
          <w:highlight w:val="yellow"/>
        </w:rPr>
        <w:t xml:space="preserve"> clinical </w:t>
      </w:r>
      <w:r w:rsidR="00262C79" w:rsidRPr="00045DB2">
        <w:rPr>
          <w:highlight w:val="yellow"/>
        </w:rPr>
        <w:t xml:space="preserve">tape </w:t>
      </w:r>
      <w:r w:rsidR="00CA78E0" w:rsidRPr="00045DB2">
        <w:rPr>
          <w:highlight w:val="yellow"/>
        </w:rPr>
        <w:t xml:space="preserve">attached to </w:t>
      </w:r>
      <w:r w:rsidR="00262C79" w:rsidRPr="00045DB2">
        <w:rPr>
          <w:highlight w:val="yellow"/>
        </w:rPr>
        <w:t>the animal’s tail.</w:t>
      </w:r>
    </w:p>
    <w:p w14:paraId="6B238A6A" w14:textId="77777777" w:rsidR="008476F9" w:rsidRPr="00045DB2" w:rsidRDefault="008476F9" w:rsidP="00045DB2">
      <w:pPr>
        <w:rPr>
          <w:highlight w:val="yellow"/>
        </w:rPr>
      </w:pPr>
    </w:p>
    <w:p w14:paraId="20510D81" w14:textId="247817B4" w:rsidR="00262C79" w:rsidRPr="00045DB2" w:rsidRDefault="008476F9" w:rsidP="00045DB2">
      <w:pPr>
        <w:rPr>
          <w:rFonts w:eastAsia="Times New Roman"/>
          <w:color w:val="000000"/>
          <w:lang w:eastAsia="es-ES"/>
        </w:rPr>
      </w:pPr>
      <w:r w:rsidRPr="00045DB2">
        <w:rPr>
          <w:highlight w:val="yellow"/>
        </w:rPr>
        <w:t xml:space="preserve">2.2.5. </w:t>
      </w:r>
      <w:r w:rsidR="00CA78E0" w:rsidRPr="00045DB2">
        <w:rPr>
          <w:highlight w:val="yellow"/>
        </w:rPr>
        <w:t>Immediately a</w:t>
      </w:r>
      <w:r w:rsidR="00262C79" w:rsidRPr="00045DB2">
        <w:rPr>
          <w:highlight w:val="yellow"/>
        </w:rPr>
        <w:t>fter climbing the required rungs,</w:t>
      </w:r>
      <w:r w:rsidR="00CA78E0" w:rsidRPr="00045DB2">
        <w:rPr>
          <w:highlight w:val="yellow"/>
        </w:rPr>
        <w:t xml:space="preserve"> </w:t>
      </w:r>
      <w:r w:rsidR="00A519A0" w:rsidRPr="00045DB2">
        <w:rPr>
          <w:highlight w:val="yellow"/>
        </w:rPr>
        <w:t xml:space="preserve">remove </w:t>
      </w:r>
      <w:r w:rsidR="00262C79" w:rsidRPr="00045DB2">
        <w:rPr>
          <w:highlight w:val="yellow"/>
        </w:rPr>
        <w:t xml:space="preserve">the clamp </w:t>
      </w:r>
      <w:r w:rsidR="00CA78E0" w:rsidRPr="00045DB2">
        <w:rPr>
          <w:highlight w:val="yellow"/>
        </w:rPr>
        <w:t xml:space="preserve">and </w:t>
      </w:r>
      <w:r w:rsidR="00A519A0" w:rsidRPr="00045DB2">
        <w:rPr>
          <w:highlight w:val="yellow"/>
        </w:rPr>
        <w:t xml:space="preserve">allow </w:t>
      </w:r>
      <w:r w:rsidR="00CA78E0" w:rsidRPr="00045DB2">
        <w:rPr>
          <w:highlight w:val="yellow"/>
        </w:rPr>
        <w:t xml:space="preserve">the </w:t>
      </w:r>
      <w:r w:rsidR="00262C79" w:rsidRPr="00045DB2">
        <w:rPr>
          <w:highlight w:val="yellow"/>
        </w:rPr>
        <w:t>animal</w:t>
      </w:r>
      <w:r w:rsidR="00A519A0" w:rsidRPr="00045DB2">
        <w:rPr>
          <w:highlight w:val="yellow"/>
        </w:rPr>
        <w:t xml:space="preserve"> to</w:t>
      </w:r>
      <w:r w:rsidR="00262C79" w:rsidRPr="00045DB2">
        <w:rPr>
          <w:highlight w:val="yellow"/>
        </w:rPr>
        <w:t xml:space="preserve"> rest with the clinical tape on the tail, but without the weight</w:t>
      </w:r>
      <w:r w:rsidR="00311ACD" w:rsidRPr="00045DB2">
        <w:rPr>
          <w:highlight w:val="yellow"/>
        </w:rPr>
        <w:t xml:space="preserve"> (</w:t>
      </w:r>
      <w:r w:rsidR="00311ACD" w:rsidRPr="00045DB2">
        <w:rPr>
          <w:b/>
          <w:bCs/>
          <w:highlight w:val="yellow"/>
        </w:rPr>
        <w:t>Figure 1</w:t>
      </w:r>
      <w:r w:rsidR="00311ACD" w:rsidRPr="00045DB2">
        <w:rPr>
          <w:highlight w:val="yellow"/>
        </w:rPr>
        <w:t>)</w:t>
      </w:r>
      <w:r w:rsidR="00262C79" w:rsidRPr="00045DB2">
        <w:rPr>
          <w:highlight w:val="yellow"/>
        </w:rPr>
        <w:t>.</w:t>
      </w:r>
    </w:p>
    <w:p w14:paraId="52A81A6A" w14:textId="77777777" w:rsidR="00383036" w:rsidRPr="00045DB2" w:rsidRDefault="00383036" w:rsidP="00045DB2"/>
    <w:p w14:paraId="1DAF82D5" w14:textId="0453B448" w:rsidR="009337DC" w:rsidRPr="00045DB2" w:rsidRDefault="003A0CB4" w:rsidP="00045DB2">
      <w:r w:rsidRPr="00045DB2">
        <w:rPr>
          <w:highlight w:val="yellow"/>
        </w:rPr>
        <w:t>3</w:t>
      </w:r>
      <w:r w:rsidR="00FD4B83" w:rsidRPr="00045DB2">
        <w:rPr>
          <w:highlight w:val="yellow"/>
        </w:rPr>
        <w:t xml:space="preserve">. </w:t>
      </w:r>
      <w:r w:rsidR="00F5340A" w:rsidRPr="00045DB2">
        <w:rPr>
          <w:b/>
          <w:bCs/>
          <w:highlight w:val="yellow"/>
        </w:rPr>
        <w:t>A</w:t>
      </w:r>
      <w:r w:rsidR="000F11E6" w:rsidRPr="00045DB2">
        <w:rPr>
          <w:b/>
          <w:bCs/>
          <w:highlight w:val="yellow"/>
        </w:rPr>
        <w:t>cclimati</w:t>
      </w:r>
      <w:r w:rsidR="00CE380D" w:rsidRPr="00045DB2">
        <w:rPr>
          <w:b/>
          <w:bCs/>
          <w:highlight w:val="yellow"/>
        </w:rPr>
        <w:t>z</w:t>
      </w:r>
      <w:r w:rsidR="000F11E6" w:rsidRPr="00045DB2">
        <w:rPr>
          <w:b/>
          <w:bCs/>
          <w:highlight w:val="yellow"/>
        </w:rPr>
        <w:t>ation</w:t>
      </w:r>
    </w:p>
    <w:p w14:paraId="6AAF3FE1" w14:textId="77777777" w:rsidR="000F11E6" w:rsidRPr="00045DB2" w:rsidRDefault="000F11E6" w:rsidP="00045DB2"/>
    <w:p w14:paraId="713AD674" w14:textId="06629759" w:rsidR="009337DC" w:rsidRPr="00045DB2" w:rsidRDefault="00D938E2" w:rsidP="00045DB2">
      <w:r w:rsidRPr="00045DB2">
        <w:t xml:space="preserve">NOTE: </w:t>
      </w:r>
      <w:r w:rsidR="00950A03" w:rsidRPr="00045DB2">
        <w:t>P</w:t>
      </w:r>
      <w:r w:rsidR="009337DC" w:rsidRPr="00045DB2">
        <w:t xml:space="preserve">roper </w:t>
      </w:r>
      <w:r w:rsidR="00606A43" w:rsidRPr="00045DB2">
        <w:t xml:space="preserve">acclimatization </w:t>
      </w:r>
      <w:r w:rsidR="009337DC" w:rsidRPr="00045DB2">
        <w:t xml:space="preserve">is essential to avoid </w:t>
      </w:r>
      <w:r w:rsidR="00071F8F" w:rsidRPr="00045DB2">
        <w:t xml:space="preserve">exercise </w:t>
      </w:r>
      <w:r w:rsidR="009337DC" w:rsidRPr="00045DB2">
        <w:t xml:space="preserve">rejection and to </w:t>
      </w:r>
      <w:r w:rsidR="00606A43" w:rsidRPr="00045DB2">
        <w:t xml:space="preserve">minimize </w:t>
      </w:r>
      <w:r w:rsidR="009337DC" w:rsidRPr="00045DB2">
        <w:t xml:space="preserve">stress. </w:t>
      </w:r>
      <w:r w:rsidR="00606A43" w:rsidRPr="00045DB2">
        <w:t xml:space="preserve">Acclimatization </w:t>
      </w:r>
      <w:r w:rsidR="009337DC" w:rsidRPr="00045DB2">
        <w:t xml:space="preserve">is a crucial </w:t>
      </w:r>
      <w:r w:rsidR="00A33377" w:rsidRPr="00045DB2">
        <w:t>stage</w:t>
      </w:r>
      <w:r w:rsidR="009337DC" w:rsidRPr="00045DB2">
        <w:t xml:space="preserve"> </w:t>
      </w:r>
      <w:r w:rsidR="00071F8F" w:rsidRPr="00045DB2">
        <w:t>before resistance evaluation test</w:t>
      </w:r>
      <w:r w:rsidR="00F937DC" w:rsidRPr="00045DB2">
        <w:t>s</w:t>
      </w:r>
      <w:r w:rsidR="00071F8F" w:rsidRPr="00045DB2">
        <w:t xml:space="preserve"> or training protocols are performed </w:t>
      </w:r>
      <w:r w:rsidR="009337DC" w:rsidRPr="00045DB2">
        <w:t xml:space="preserve">and </w:t>
      </w:r>
      <w:r w:rsidR="003A72EF" w:rsidRPr="00045DB2">
        <w:t>adequate time</w:t>
      </w:r>
      <w:r w:rsidR="004419BF" w:rsidRPr="00045DB2">
        <w:t xml:space="preserve"> </w:t>
      </w:r>
      <w:r w:rsidR="009337DC" w:rsidRPr="00045DB2">
        <w:t>should be spent to achieve behavioral signs of comfort in the animals.</w:t>
      </w:r>
      <w:r w:rsidR="00311ACD" w:rsidRPr="00045DB2">
        <w:t xml:space="preserve"> </w:t>
      </w:r>
      <w:r w:rsidRPr="00045DB2">
        <w:t>Details of d</w:t>
      </w:r>
      <w:r w:rsidR="00311ACD" w:rsidRPr="00045DB2">
        <w:t xml:space="preserve">aily </w:t>
      </w:r>
      <w:r w:rsidR="00606A43" w:rsidRPr="00045DB2">
        <w:t xml:space="preserve">acclimatization </w:t>
      </w:r>
      <w:r w:rsidR="00C809C0" w:rsidRPr="00045DB2">
        <w:t xml:space="preserve">with </w:t>
      </w:r>
      <w:r w:rsidR="005E0018" w:rsidRPr="00045DB2">
        <w:t xml:space="preserve">the </w:t>
      </w:r>
      <w:r w:rsidR="00C809C0" w:rsidRPr="00045DB2">
        <w:t xml:space="preserve">static ladder </w:t>
      </w:r>
      <w:r w:rsidR="005537C1" w:rsidRPr="00045DB2">
        <w:t xml:space="preserve">are </w:t>
      </w:r>
      <w:r w:rsidR="00311ACD" w:rsidRPr="00045DB2">
        <w:t xml:space="preserve">in </w:t>
      </w:r>
      <w:r w:rsidR="00A179E7" w:rsidRPr="00045DB2">
        <w:rPr>
          <w:b/>
          <w:bCs/>
        </w:rPr>
        <w:t>T</w:t>
      </w:r>
      <w:r w:rsidR="00311ACD" w:rsidRPr="00045DB2">
        <w:rPr>
          <w:b/>
          <w:bCs/>
        </w:rPr>
        <w:t xml:space="preserve">able </w:t>
      </w:r>
      <w:r w:rsidR="003A3ADE" w:rsidRPr="00045DB2">
        <w:rPr>
          <w:b/>
          <w:bCs/>
        </w:rPr>
        <w:t>1</w:t>
      </w:r>
      <w:r w:rsidR="00C809C0" w:rsidRPr="00045DB2">
        <w:t xml:space="preserve"> and with </w:t>
      </w:r>
      <w:r w:rsidR="005E0018" w:rsidRPr="00045DB2">
        <w:t xml:space="preserve">the </w:t>
      </w:r>
      <w:r w:rsidR="00C809C0" w:rsidRPr="00045DB2">
        <w:t xml:space="preserve">dynamic ladder </w:t>
      </w:r>
      <w:r w:rsidR="0092005A" w:rsidRPr="00045DB2">
        <w:t>are</w:t>
      </w:r>
      <w:r w:rsidR="00C809C0" w:rsidRPr="00045DB2">
        <w:t xml:space="preserve"> in </w:t>
      </w:r>
      <w:r w:rsidR="00077992" w:rsidRPr="00045DB2">
        <w:rPr>
          <w:b/>
          <w:bCs/>
        </w:rPr>
        <w:t xml:space="preserve">Table </w:t>
      </w:r>
      <w:r w:rsidR="003A3ADE" w:rsidRPr="00045DB2">
        <w:rPr>
          <w:b/>
          <w:bCs/>
        </w:rPr>
        <w:t>2</w:t>
      </w:r>
      <w:r w:rsidR="00311ACD" w:rsidRPr="00045DB2">
        <w:t>.</w:t>
      </w:r>
    </w:p>
    <w:p w14:paraId="21DA65C2" w14:textId="77777777" w:rsidR="00510170" w:rsidRPr="00045DB2" w:rsidRDefault="00510170" w:rsidP="00045DB2">
      <w:pPr>
        <w:rPr>
          <w:highlight w:val="yellow"/>
        </w:rPr>
      </w:pPr>
    </w:p>
    <w:p w14:paraId="2CAD5979" w14:textId="1A37D067" w:rsidR="00875FA9" w:rsidRPr="00045DB2" w:rsidRDefault="003A0CB4" w:rsidP="00045DB2">
      <w:pPr>
        <w:rPr>
          <w:highlight w:val="yellow"/>
        </w:rPr>
      </w:pPr>
      <w:r w:rsidRPr="00045DB2">
        <w:rPr>
          <w:highlight w:val="yellow"/>
        </w:rPr>
        <w:t>3</w:t>
      </w:r>
      <w:r w:rsidR="00875FA9" w:rsidRPr="00045DB2">
        <w:rPr>
          <w:highlight w:val="yellow"/>
        </w:rPr>
        <w:t xml:space="preserve">.1. </w:t>
      </w:r>
      <w:r w:rsidR="0022086D" w:rsidRPr="00045DB2">
        <w:rPr>
          <w:highlight w:val="yellow"/>
        </w:rPr>
        <w:t>A</w:t>
      </w:r>
      <w:r w:rsidR="009337DC" w:rsidRPr="00045DB2">
        <w:rPr>
          <w:highlight w:val="yellow"/>
        </w:rPr>
        <w:t xml:space="preserve">ccustom the animals to stay in the resting </w:t>
      </w:r>
      <w:r w:rsidR="00950A03" w:rsidRPr="00045DB2">
        <w:rPr>
          <w:highlight w:val="yellow"/>
        </w:rPr>
        <w:t>area</w:t>
      </w:r>
      <w:r w:rsidR="009337DC" w:rsidRPr="00045DB2">
        <w:rPr>
          <w:highlight w:val="yellow"/>
        </w:rPr>
        <w:t xml:space="preserve"> at the top of the ladder</w:t>
      </w:r>
      <w:r w:rsidR="001611B6" w:rsidRPr="00045DB2">
        <w:rPr>
          <w:highlight w:val="yellow"/>
        </w:rPr>
        <w:t xml:space="preserve"> (</w:t>
      </w:r>
      <w:r w:rsidR="008E79A8" w:rsidRPr="00045DB2">
        <w:rPr>
          <w:highlight w:val="yellow"/>
        </w:rPr>
        <w:t>static or dynamic</w:t>
      </w:r>
      <w:r w:rsidR="001611B6" w:rsidRPr="00045DB2">
        <w:rPr>
          <w:highlight w:val="yellow"/>
        </w:rPr>
        <w:t>)</w:t>
      </w:r>
      <w:r w:rsidR="009337DC" w:rsidRPr="00045DB2">
        <w:rPr>
          <w:highlight w:val="yellow"/>
        </w:rPr>
        <w:t xml:space="preserve">. </w:t>
      </w:r>
      <w:r w:rsidR="00D411DA" w:rsidRPr="00045DB2">
        <w:rPr>
          <w:highlight w:val="yellow"/>
        </w:rPr>
        <w:t>L</w:t>
      </w:r>
      <w:r w:rsidR="009337DC" w:rsidRPr="00045DB2">
        <w:rPr>
          <w:highlight w:val="yellow"/>
        </w:rPr>
        <w:t xml:space="preserve">eave the animals in this place in groups of four, with </w:t>
      </w:r>
      <w:r w:rsidR="00A33377" w:rsidRPr="00045DB2">
        <w:rPr>
          <w:highlight w:val="yellow"/>
        </w:rPr>
        <w:t xml:space="preserve">bedding </w:t>
      </w:r>
      <w:r w:rsidR="009337DC" w:rsidRPr="00045DB2">
        <w:rPr>
          <w:highlight w:val="yellow"/>
        </w:rPr>
        <w:t xml:space="preserve">from their cage, for 15 min </w:t>
      </w:r>
      <w:r w:rsidR="00451A0E" w:rsidRPr="00045DB2">
        <w:rPr>
          <w:highlight w:val="yellow"/>
        </w:rPr>
        <w:t>every</w:t>
      </w:r>
      <w:r w:rsidR="00990092" w:rsidRPr="00045DB2">
        <w:rPr>
          <w:highlight w:val="yellow"/>
        </w:rPr>
        <w:t xml:space="preserve"> </w:t>
      </w:r>
      <w:r w:rsidR="009337DC" w:rsidRPr="00045DB2">
        <w:rPr>
          <w:highlight w:val="yellow"/>
        </w:rPr>
        <w:t xml:space="preserve">day. </w:t>
      </w:r>
      <w:r w:rsidR="00A33377" w:rsidRPr="00045DB2">
        <w:t>Usually, a</w:t>
      </w:r>
      <w:r w:rsidR="009337DC" w:rsidRPr="00045DB2">
        <w:t xml:space="preserve">fter </w:t>
      </w:r>
      <w:r w:rsidR="00A33377" w:rsidRPr="00045DB2">
        <w:t>3</w:t>
      </w:r>
      <w:r w:rsidR="00420FCA">
        <w:t>–</w:t>
      </w:r>
      <w:r w:rsidR="00A33377" w:rsidRPr="00045DB2">
        <w:t>5 days</w:t>
      </w:r>
      <w:r w:rsidR="009337DC" w:rsidRPr="00045DB2">
        <w:t xml:space="preserve">, the animals </w:t>
      </w:r>
      <w:r w:rsidR="00A33377" w:rsidRPr="00045DB2">
        <w:t>show no signs of stress</w:t>
      </w:r>
      <w:r w:rsidR="009337DC" w:rsidRPr="00045DB2">
        <w:t>.</w:t>
      </w:r>
    </w:p>
    <w:p w14:paraId="24A55DED" w14:textId="77777777" w:rsidR="00510170" w:rsidRPr="00045DB2" w:rsidRDefault="00510170" w:rsidP="00045DB2">
      <w:pPr>
        <w:rPr>
          <w:highlight w:val="yellow"/>
        </w:rPr>
      </w:pPr>
    </w:p>
    <w:p w14:paraId="330DC1BE" w14:textId="1BE42C38" w:rsidR="00C740CB" w:rsidRPr="00045DB2" w:rsidRDefault="003A0CB4" w:rsidP="00045DB2">
      <w:pPr>
        <w:rPr>
          <w:highlight w:val="yellow"/>
        </w:rPr>
      </w:pPr>
      <w:r w:rsidRPr="00045DB2">
        <w:rPr>
          <w:highlight w:val="yellow"/>
        </w:rPr>
        <w:t>3</w:t>
      </w:r>
      <w:r w:rsidR="00875FA9" w:rsidRPr="00045DB2">
        <w:rPr>
          <w:highlight w:val="yellow"/>
        </w:rPr>
        <w:t xml:space="preserve">.2. </w:t>
      </w:r>
      <w:r w:rsidR="0022086D" w:rsidRPr="00045DB2">
        <w:rPr>
          <w:highlight w:val="yellow"/>
        </w:rPr>
        <w:t>T</w:t>
      </w:r>
      <w:r w:rsidR="00F81BB6" w:rsidRPr="00045DB2">
        <w:rPr>
          <w:highlight w:val="yellow"/>
        </w:rPr>
        <w:t>each animals</w:t>
      </w:r>
      <w:r w:rsidR="009337DC" w:rsidRPr="00045DB2">
        <w:rPr>
          <w:highlight w:val="yellow"/>
        </w:rPr>
        <w:t xml:space="preserve"> to climb up</w:t>
      </w:r>
      <w:r w:rsidR="00950A03" w:rsidRPr="00045DB2">
        <w:rPr>
          <w:highlight w:val="yellow"/>
        </w:rPr>
        <w:t>, not down</w:t>
      </w:r>
      <w:r w:rsidR="008E79A8" w:rsidRPr="00045DB2">
        <w:rPr>
          <w:highlight w:val="yellow"/>
        </w:rPr>
        <w:t>, the ladder</w:t>
      </w:r>
      <w:r w:rsidR="009337DC" w:rsidRPr="00045DB2">
        <w:rPr>
          <w:highlight w:val="yellow"/>
        </w:rPr>
        <w:t>.</w:t>
      </w:r>
      <w:r w:rsidR="00875FA9" w:rsidRPr="00045DB2">
        <w:rPr>
          <w:highlight w:val="yellow"/>
        </w:rPr>
        <w:t xml:space="preserve"> U</w:t>
      </w:r>
      <w:r w:rsidR="00C54986" w:rsidRPr="00045DB2">
        <w:rPr>
          <w:highlight w:val="yellow"/>
        </w:rPr>
        <w:t xml:space="preserve">sing the static ladder, </w:t>
      </w:r>
      <w:r w:rsidR="009337DC" w:rsidRPr="00045DB2">
        <w:rPr>
          <w:highlight w:val="yellow"/>
        </w:rPr>
        <w:t xml:space="preserve">place the mice on a rung </w:t>
      </w:r>
      <w:r w:rsidR="008E79A8" w:rsidRPr="00045DB2">
        <w:rPr>
          <w:highlight w:val="yellow"/>
        </w:rPr>
        <w:t xml:space="preserve">close to </w:t>
      </w:r>
      <w:r w:rsidR="009337DC" w:rsidRPr="00045DB2">
        <w:rPr>
          <w:highlight w:val="yellow"/>
        </w:rPr>
        <w:t xml:space="preserve">the top of the ladder, from where they can see the resting </w:t>
      </w:r>
      <w:r w:rsidR="00950A03" w:rsidRPr="00045DB2">
        <w:rPr>
          <w:highlight w:val="yellow"/>
        </w:rPr>
        <w:t>area</w:t>
      </w:r>
      <w:r w:rsidR="009337DC" w:rsidRPr="00045DB2">
        <w:rPr>
          <w:highlight w:val="yellow"/>
        </w:rPr>
        <w:t xml:space="preserve">, and they </w:t>
      </w:r>
      <w:r w:rsidR="000D2CAF" w:rsidRPr="00045DB2">
        <w:rPr>
          <w:highlight w:val="yellow"/>
        </w:rPr>
        <w:t xml:space="preserve">will </w:t>
      </w:r>
      <w:r w:rsidR="009337DC" w:rsidRPr="00045DB2">
        <w:rPr>
          <w:highlight w:val="yellow"/>
        </w:rPr>
        <w:t xml:space="preserve">instinctively go to it. </w:t>
      </w:r>
      <w:r w:rsidR="00875FA9" w:rsidRPr="00045DB2">
        <w:rPr>
          <w:highlight w:val="yellow"/>
        </w:rPr>
        <w:t>T</w:t>
      </w:r>
      <w:r w:rsidR="008E79A8" w:rsidRPr="00045DB2">
        <w:rPr>
          <w:highlight w:val="yellow"/>
        </w:rPr>
        <w:t>hen</w:t>
      </w:r>
      <w:r w:rsidR="00420FCA">
        <w:rPr>
          <w:highlight w:val="yellow"/>
        </w:rPr>
        <w:t>,</w:t>
      </w:r>
      <w:r w:rsidR="009337DC" w:rsidRPr="00045DB2">
        <w:rPr>
          <w:highlight w:val="yellow"/>
        </w:rPr>
        <w:t xml:space="preserve"> teach </w:t>
      </w:r>
      <w:r w:rsidR="008E79A8" w:rsidRPr="00045DB2">
        <w:rPr>
          <w:highlight w:val="yellow"/>
        </w:rPr>
        <w:t xml:space="preserve">them </w:t>
      </w:r>
      <w:r w:rsidR="009337DC" w:rsidRPr="00045DB2">
        <w:rPr>
          <w:highlight w:val="yellow"/>
        </w:rPr>
        <w:t xml:space="preserve">progressively to climb </w:t>
      </w:r>
      <w:r w:rsidR="00D51EE7" w:rsidRPr="00045DB2">
        <w:rPr>
          <w:highlight w:val="yellow"/>
        </w:rPr>
        <w:t xml:space="preserve">up </w:t>
      </w:r>
      <w:r w:rsidR="009337DC" w:rsidRPr="00045DB2">
        <w:rPr>
          <w:highlight w:val="yellow"/>
        </w:rPr>
        <w:t xml:space="preserve">from </w:t>
      </w:r>
      <w:r w:rsidR="00420FCA">
        <w:rPr>
          <w:highlight w:val="yellow"/>
        </w:rPr>
        <w:t>five</w:t>
      </w:r>
      <w:r w:rsidR="00420FCA" w:rsidRPr="00045DB2">
        <w:rPr>
          <w:highlight w:val="yellow"/>
        </w:rPr>
        <w:t xml:space="preserve"> </w:t>
      </w:r>
      <w:r w:rsidR="00C740CB" w:rsidRPr="00045DB2">
        <w:rPr>
          <w:highlight w:val="yellow"/>
        </w:rPr>
        <w:t>rungs (3</w:t>
      </w:r>
      <w:r w:rsidR="00721BA4" w:rsidRPr="00045DB2">
        <w:rPr>
          <w:highlight w:val="yellow"/>
        </w:rPr>
        <w:t>x</w:t>
      </w:r>
      <w:r w:rsidR="00C740CB" w:rsidRPr="00045DB2">
        <w:rPr>
          <w:highlight w:val="yellow"/>
        </w:rPr>
        <w:t>) the first day</w:t>
      </w:r>
      <w:r w:rsidR="009337DC" w:rsidRPr="00045DB2">
        <w:rPr>
          <w:highlight w:val="yellow"/>
        </w:rPr>
        <w:t xml:space="preserve">, </w:t>
      </w:r>
      <w:r w:rsidR="00C740CB" w:rsidRPr="00045DB2">
        <w:rPr>
          <w:highlight w:val="yellow"/>
        </w:rPr>
        <w:t xml:space="preserve">to </w:t>
      </w:r>
      <w:r w:rsidR="009337DC" w:rsidRPr="00045DB2">
        <w:rPr>
          <w:highlight w:val="yellow"/>
        </w:rPr>
        <w:t>10</w:t>
      </w:r>
      <w:r w:rsidR="00C740CB" w:rsidRPr="00045DB2">
        <w:rPr>
          <w:highlight w:val="yellow"/>
        </w:rPr>
        <w:t xml:space="preserve"> rungs (3</w:t>
      </w:r>
      <w:r w:rsidR="008E01A2" w:rsidRPr="00045DB2">
        <w:rPr>
          <w:highlight w:val="yellow"/>
        </w:rPr>
        <w:t>x</w:t>
      </w:r>
      <w:r w:rsidR="00C740CB" w:rsidRPr="00045DB2">
        <w:rPr>
          <w:highlight w:val="yellow"/>
        </w:rPr>
        <w:t xml:space="preserve">) </w:t>
      </w:r>
      <w:r w:rsidR="008E01A2" w:rsidRPr="00045DB2">
        <w:rPr>
          <w:highlight w:val="yellow"/>
        </w:rPr>
        <w:t xml:space="preserve">the </w:t>
      </w:r>
      <w:r w:rsidR="000E1A1E" w:rsidRPr="00045DB2">
        <w:rPr>
          <w:highlight w:val="yellow"/>
        </w:rPr>
        <w:t>following day</w:t>
      </w:r>
      <w:r w:rsidR="009337DC" w:rsidRPr="00045DB2">
        <w:rPr>
          <w:highlight w:val="yellow"/>
        </w:rPr>
        <w:t xml:space="preserve">, </w:t>
      </w:r>
      <w:r w:rsidR="008E01A2" w:rsidRPr="00045DB2">
        <w:rPr>
          <w:highlight w:val="yellow"/>
        </w:rPr>
        <w:t>up to</w:t>
      </w:r>
      <w:r w:rsidR="000E1A1E" w:rsidRPr="00045DB2">
        <w:rPr>
          <w:highlight w:val="yellow"/>
        </w:rPr>
        <w:t xml:space="preserve"> </w:t>
      </w:r>
      <w:r w:rsidR="009337DC" w:rsidRPr="00045DB2">
        <w:rPr>
          <w:highlight w:val="yellow"/>
        </w:rPr>
        <w:t>15 rungs</w:t>
      </w:r>
      <w:r w:rsidR="000E1A1E" w:rsidRPr="00045DB2">
        <w:rPr>
          <w:highlight w:val="yellow"/>
        </w:rPr>
        <w:t xml:space="preserve"> (3</w:t>
      </w:r>
      <w:r w:rsidR="008E01A2" w:rsidRPr="00045DB2">
        <w:rPr>
          <w:highlight w:val="yellow"/>
        </w:rPr>
        <w:t>x</w:t>
      </w:r>
      <w:r w:rsidR="000E1A1E" w:rsidRPr="00045DB2">
        <w:rPr>
          <w:highlight w:val="yellow"/>
        </w:rPr>
        <w:t xml:space="preserve">) </w:t>
      </w:r>
      <w:r w:rsidR="000E1A1E" w:rsidRPr="00045DB2">
        <w:t>(</w:t>
      </w:r>
      <w:r w:rsidR="00077992" w:rsidRPr="00045DB2">
        <w:rPr>
          <w:b/>
          <w:bCs/>
        </w:rPr>
        <w:t>Table 1</w:t>
      </w:r>
      <w:r w:rsidR="000E1A1E" w:rsidRPr="00045DB2">
        <w:t>).</w:t>
      </w:r>
    </w:p>
    <w:p w14:paraId="0F6AA8CF" w14:textId="1B812521" w:rsidR="00930848" w:rsidRPr="00045DB2" w:rsidRDefault="00930848" w:rsidP="00045DB2">
      <w:pPr>
        <w:rPr>
          <w:highlight w:val="yellow"/>
        </w:rPr>
      </w:pPr>
    </w:p>
    <w:p w14:paraId="17402120" w14:textId="5F210D8A" w:rsidR="009B237C" w:rsidRPr="00045DB2" w:rsidRDefault="00930848" w:rsidP="00045DB2">
      <w:pPr>
        <w:rPr>
          <w:highlight w:val="yellow"/>
        </w:rPr>
      </w:pPr>
      <w:r w:rsidRPr="00045DB2">
        <w:rPr>
          <w:highlight w:val="yellow"/>
        </w:rPr>
        <w:t>3.3. Use t</w:t>
      </w:r>
      <w:r w:rsidR="008E79A8" w:rsidRPr="00045DB2">
        <w:rPr>
          <w:highlight w:val="yellow"/>
        </w:rPr>
        <w:t>he same pro</w:t>
      </w:r>
      <w:r w:rsidRPr="00045DB2">
        <w:rPr>
          <w:highlight w:val="yellow"/>
        </w:rPr>
        <w:t>cedure with</w:t>
      </w:r>
      <w:r w:rsidR="008E79A8" w:rsidRPr="00045DB2">
        <w:rPr>
          <w:highlight w:val="yellow"/>
        </w:rPr>
        <w:t xml:space="preserve"> th</w:t>
      </w:r>
      <w:r w:rsidR="009B237C" w:rsidRPr="00045DB2">
        <w:rPr>
          <w:highlight w:val="yellow"/>
        </w:rPr>
        <w:t>e dynamic ladder, first without movement</w:t>
      </w:r>
      <w:r w:rsidR="00420FCA">
        <w:rPr>
          <w:highlight w:val="yellow"/>
        </w:rPr>
        <w:t>,</w:t>
      </w:r>
      <w:r w:rsidR="00B82747" w:rsidRPr="00045DB2">
        <w:rPr>
          <w:highlight w:val="yellow"/>
        </w:rPr>
        <w:t xml:space="preserve"> and t</w:t>
      </w:r>
      <w:r w:rsidR="009B237C" w:rsidRPr="00045DB2">
        <w:rPr>
          <w:highlight w:val="yellow"/>
        </w:rPr>
        <w:t xml:space="preserve">hen </w:t>
      </w:r>
      <w:r w:rsidR="000045FF" w:rsidRPr="00045DB2">
        <w:rPr>
          <w:highlight w:val="yellow"/>
        </w:rPr>
        <w:t xml:space="preserve">with </w:t>
      </w:r>
      <w:r w:rsidR="009B237C" w:rsidRPr="00045DB2">
        <w:rPr>
          <w:highlight w:val="yellow"/>
        </w:rPr>
        <w:t xml:space="preserve">the ladder </w:t>
      </w:r>
      <w:r w:rsidR="00FD374E" w:rsidRPr="00045DB2">
        <w:rPr>
          <w:highlight w:val="yellow"/>
        </w:rPr>
        <w:t xml:space="preserve">moving </w:t>
      </w:r>
      <w:r w:rsidR="009B237C" w:rsidRPr="00045DB2">
        <w:rPr>
          <w:highlight w:val="yellow"/>
        </w:rPr>
        <w:t xml:space="preserve">at </w:t>
      </w:r>
      <w:r w:rsidR="00BC0F79" w:rsidRPr="00045DB2">
        <w:rPr>
          <w:highlight w:val="yellow"/>
        </w:rPr>
        <w:t>5</w:t>
      </w:r>
      <w:r w:rsidR="00D610DC" w:rsidRPr="00045DB2">
        <w:rPr>
          <w:highlight w:val="yellow"/>
        </w:rPr>
        <w:t>.</w:t>
      </w:r>
      <w:r w:rsidR="00BC0F79" w:rsidRPr="00045DB2">
        <w:rPr>
          <w:highlight w:val="yellow"/>
        </w:rPr>
        <w:t>4 cm/s and 6</w:t>
      </w:r>
      <w:r w:rsidR="00D610DC" w:rsidRPr="00045DB2">
        <w:rPr>
          <w:highlight w:val="yellow"/>
        </w:rPr>
        <w:t>.</w:t>
      </w:r>
      <w:r w:rsidR="00BC0F79" w:rsidRPr="00045DB2">
        <w:rPr>
          <w:highlight w:val="yellow"/>
        </w:rPr>
        <w:t>6 cm/s</w:t>
      </w:r>
      <w:r w:rsidR="00030EC6" w:rsidRPr="00045DB2">
        <w:rPr>
          <w:highlight w:val="yellow"/>
        </w:rPr>
        <w:t xml:space="preserve"> </w:t>
      </w:r>
      <w:r w:rsidR="00857FD2" w:rsidRPr="00045DB2">
        <w:rPr>
          <w:highlight w:val="yellow"/>
        </w:rPr>
        <w:t>and the animals climb</w:t>
      </w:r>
      <w:r w:rsidR="0074197E" w:rsidRPr="00045DB2">
        <w:rPr>
          <w:highlight w:val="yellow"/>
        </w:rPr>
        <w:t>ing</w:t>
      </w:r>
      <w:r w:rsidR="00857FD2" w:rsidRPr="00045DB2">
        <w:rPr>
          <w:highlight w:val="yellow"/>
        </w:rPr>
        <w:t xml:space="preserve"> up </w:t>
      </w:r>
      <w:r w:rsidR="009B237C" w:rsidRPr="00045DB2">
        <w:rPr>
          <w:highlight w:val="yellow"/>
        </w:rPr>
        <w:t xml:space="preserve">for </w:t>
      </w:r>
      <w:r w:rsidR="00C54986" w:rsidRPr="00045DB2">
        <w:rPr>
          <w:highlight w:val="yellow"/>
        </w:rPr>
        <w:t xml:space="preserve">2 min, completing </w:t>
      </w:r>
      <w:r w:rsidR="00420FCA">
        <w:rPr>
          <w:highlight w:val="yellow"/>
        </w:rPr>
        <w:t>five</w:t>
      </w:r>
      <w:r w:rsidR="00420FCA" w:rsidRPr="00045DB2">
        <w:rPr>
          <w:highlight w:val="yellow"/>
        </w:rPr>
        <w:t xml:space="preserve"> </w:t>
      </w:r>
      <w:r w:rsidR="00C54986" w:rsidRPr="00045DB2">
        <w:rPr>
          <w:highlight w:val="yellow"/>
        </w:rPr>
        <w:t>series</w:t>
      </w:r>
      <w:r w:rsidR="000E1A1E" w:rsidRPr="00045DB2">
        <w:rPr>
          <w:highlight w:val="yellow"/>
        </w:rPr>
        <w:t xml:space="preserve"> </w:t>
      </w:r>
      <w:r w:rsidR="000E1A1E" w:rsidRPr="00045DB2">
        <w:t>(</w:t>
      </w:r>
      <w:r w:rsidR="00077992" w:rsidRPr="00045DB2">
        <w:rPr>
          <w:b/>
          <w:bCs/>
        </w:rPr>
        <w:t>Table 2</w:t>
      </w:r>
      <w:r w:rsidR="000E1A1E" w:rsidRPr="00045DB2">
        <w:t>)</w:t>
      </w:r>
      <w:r w:rsidR="00C54986" w:rsidRPr="00045DB2">
        <w:t>.</w:t>
      </w:r>
    </w:p>
    <w:p w14:paraId="366AE7D6" w14:textId="77777777" w:rsidR="00510170" w:rsidRPr="00045DB2" w:rsidRDefault="00510170" w:rsidP="00045DB2">
      <w:pPr>
        <w:rPr>
          <w:highlight w:val="yellow"/>
        </w:rPr>
      </w:pPr>
    </w:p>
    <w:p w14:paraId="163F5460" w14:textId="12115162" w:rsidR="00C86070" w:rsidRPr="00045DB2" w:rsidRDefault="003A0CB4" w:rsidP="00045DB2">
      <w:r w:rsidRPr="00045DB2">
        <w:rPr>
          <w:highlight w:val="yellow"/>
        </w:rPr>
        <w:t>3</w:t>
      </w:r>
      <w:r w:rsidR="00875FA9" w:rsidRPr="00045DB2">
        <w:rPr>
          <w:highlight w:val="yellow"/>
        </w:rPr>
        <w:t>.</w:t>
      </w:r>
      <w:r w:rsidR="00C86070" w:rsidRPr="00045DB2">
        <w:rPr>
          <w:highlight w:val="yellow"/>
        </w:rPr>
        <w:t>4</w:t>
      </w:r>
      <w:r w:rsidR="00875FA9" w:rsidRPr="00045DB2">
        <w:rPr>
          <w:highlight w:val="yellow"/>
        </w:rPr>
        <w:t xml:space="preserve">. </w:t>
      </w:r>
      <w:r w:rsidR="00D37543" w:rsidRPr="00045DB2">
        <w:rPr>
          <w:highlight w:val="yellow"/>
        </w:rPr>
        <w:t>A</w:t>
      </w:r>
      <w:r w:rsidR="004D7F3B" w:rsidRPr="00045DB2">
        <w:rPr>
          <w:highlight w:val="yellow"/>
        </w:rPr>
        <w:t>dapt</w:t>
      </w:r>
      <w:r w:rsidR="00D37543" w:rsidRPr="00045DB2">
        <w:rPr>
          <w:highlight w:val="yellow"/>
        </w:rPr>
        <w:t xml:space="preserve"> the animals to</w:t>
      </w:r>
      <w:r w:rsidR="004D7F3B" w:rsidRPr="00045DB2">
        <w:rPr>
          <w:highlight w:val="yellow"/>
        </w:rPr>
        <w:t xml:space="preserve"> </w:t>
      </w:r>
      <w:r w:rsidR="00467E11" w:rsidRPr="00045DB2">
        <w:rPr>
          <w:highlight w:val="yellow"/>
        </w:rPr>
        <w:t xml:space="preserve">carry </w:t>
      </w:r>
      <w:r w:rsidR="003835E6" w:rsidRPr="00045DB2">
        <w:rPr>
          <w:highlight w:val="yellow"/>
        </w:rPr>
        <w:t>weights</w:t>
      </w:r>
      <w:r w:rsidR="00E062EB" w:rsidRPr="00045DB2">
        <w:rPr>
          <w:highlight w:val="yellow"/>
        </w:rPr>
        <w:t>, starting f</w:t>
      </w:r>
      <w:r w:rsidR="0022086D" w:rsidRPr="00045DB2">
        <w:rPr>
          <w:highlight w:val="yellow"/>
        </w:rPr>
        <w:t xml:space="preserve">rom the third day of </w:t>
      </w:r>
      <w:r w:rsidR="00F21B2C" w:rsidRPr="00045DB2">
        <w:rPr>
          <w:highlight w:val="yellow"/>
        </w:rPr>
        <w:t>acclimatization</w:t>
      </w:r>
      <w:r w:rsidR="00E062EB" w:rsidRPr="00045DB2">
        <w:rPr>
          <w:highlight w:val="yellow"/>
        </w:rPr>
        <w:t>. S</w:t>
      </w:r>
      <w:r w:rsidR="0022086D" w:rsidRPr="00045DB2">
        <w:rPr>
          <w:highlight w:val="yellow"/>
        </w:rPr>
        <w:t>tick a</w:t>
      </w:r>
      <w:r w:rsidR="00467E11" w:rsidRPr="00045DB2">
        <w:rPr>
          <w:highlight w:val="yellow"/>
        </w:rPr>
        <w:t xml:space="preserve"> piece of </w:t>
      </w:r>
      <w:r w:rsidR="004D7F3B" w:rsidRPr="00045DB2">
        <w:rPr>
          <w:highlight w:val="yellow"/>
        </w:rPr>
        <w:t>c</w:t>
      </w:r>
      <w:r w:rsidR="009337DC" w:rsidRPr="00045DB2">
        <w:rPr>
          <w:highlight w:val="yellow"/>
        </w:rPr>
        <w:t>linical tape</w:t>
      </w:r>
      <w:r w:rsidR="00467E11" w:rsidRPr="00045DB2">
        <w:rPr>
          <w:highlight w:val="yellow"/>
        </w:rPr>
        <w:t xml:space="preserve"> to the </w:t>
      </w:r>
      <w:r w:rsidR="0022086D" w:rsidRPr="00045DB2">
        <w:rPr>
          <w:highlight w:val="yellow"/>
        </w:rPr>
        <w:t xml:space="preserve">base of the </w:t>
      </w:r>
      <w:r w:rsidR="00467E11" w:rsidRPr="00045DB2">
        <w:rPr>
          <w:highlight w:val="yellow"/>
        </w:rPr>
        <w:t>tail</w:t>
      </w:r>
      <w:r w:rsidR="003835E6" w:rsidRPr="00045DB2">
        <w:rPr>
          <w:highlight w:val="yellow"/>
        </w:rPr>
        <w:t xml:space="preserve"> </w:t>
      </w:r>
      <w:r w:rsidR="0022086D" w:rsidRPr="00045DB2">
        <w:rPr>
          <w:highlight w:val="yellow"/>
        </w:rPr>
        <w:t xml:space="preserve">which </w:t>
      </w:r>
      <w:r w:rsidR="00467E11" w:rsidRPr="00045DB2">
        <w:rPr>
          <w:highlight w:val="yellow"/>
        </w:rPr>
        <w:t>will be used to hold weights.</w:t>
      </w:r>
    </w:p>
    <w:p w14:paraId="1EE49727" w14:textId="77777777" w:rsidR="00510170" w:rsidRPr="00045DB2" w:rsidRDefault="00510170" w:rsidP="00045DB2">
      <w:pPr>
        <w:rPr>
          <w:highlight w:val="yellow"/>
        </w:rPr>
      </w:pPr>
    </w:p>
    <w:p w14:paraId="09745857" w14:textId="6F5BFB6E" w:rsidR="00EA15F3" w:rsidRPr="00045DB2" w:rsidRDefault="003A0CB4" w:rsidP="00045DB2">
      <w:r w:rsidRPr="00045DB2">
        <w:rPr>
          <w:highlight w:val="yellow"/>
        </w:rPr>
        <w:t>3</w:t>
      </w:r>
      <w:r w:rsidR="00875FA9" w:rsidRPr="00045DB2">
        <w:rPr>
          <w:highlight w:val="yellow"/>
        </w:rPr>
        <w:t>.</w:t>
      </w:r>
      <w:r w:rsidR="00FA70B5" w:rsidRPr="00045DB2">
        <w:rPr>
          <w:highlight w:val="yellow"/>
        </w:rPr>
        <w:t>5</w:t>
      </w:r>
      <w:r w:rsidR="00875FA9" w:rsidRPr="00045DB2">
        <w:rPr>
          <w:highlight w:val="yellow"/>
        </w:rPr>
        <w:t>. F</w:t>
      </w:r>
      <w:r w:rsidR="003835E6" w:rsidRPr="00045DB2">
        <w:rPr>
          <w:highlight w:val="yellow"/>
        </w:rPr>
        <w:t xml:space="preserve">rom the seventh day of </w:t>
      </w:r>
      <w:r w:rsidR="00F21B2C" w:rsidRPr="00045DB2">
        <w:rPr>
          <w:highlight w:val="yellow"/>
        </w:rPr>
        <w:t>acclimatization</w:t>
      </w:r>
      <w:r w:rsidR="003835E6" w:rsidRPr="00045DB2">
        <w:rPr>
          <w:highlight w:val="yellow"/>
        </w:rPr>
        <w:t xml:space="preserve">, </w:t>
      </w:r>
      <w:r w:rsidR="0022086D" w:rsidRPr="00045DB2">
        <w:rPr>
          <w:highlight w:val="yellow"/>
        </w:rPr>
        <w:t xml:space="preserve">attach </w:t>
      </w:r>
      <w:r w:rsidR="003835E6" w:rsidRPr="00045DB2">
        <w:rPr>
          <w:highlight w:val="yellow"/>
        </w:rPr>
        <w:t>small weights (5</w:t>
      </w:r>
      <w:r w:rsidR="00420FCA">
        <w:rPr>
          <w:highlight w:val="yellow"/>
        </w:rPr>
        <w:t>–</w:t>
      </w:r>
      <w:r w:rsidR="003835E6" w:rsidRPr="00045DB2">
        <w:rPr>
          <w:highlight w:val="yellow"/>
        </w:rPr>
        <w:t xml:space="preserve">10 g) to the clinical tape with a </w:t>
      </w:r>
      <w:r w:rsidR="0022086D" w:rsidRPr="00045DB2">
        <w:rPr>
          <w:highlight w:val="yellow"/>
        </w:rPr>
        <w:t xml:space="preserve">gator </w:t>
      </w:r>
      <w:r w:rsidR="003835E6" w:rsidRPr="00045DB2">
        <w:rPr>
          <w:highlight w:val="yellow"/>
        </w:rPr>
        <w:t>clip.</w:t>
      </w:r>
      <w:r w:rsidR="00875FA9" w:rsidRPr="00045DB2">
        <w:rPr>
          <w:highlight w:val="yellow"/>
        </w:rPr>
        <w:t xml:space="preserve"> </w:t>
      </w:r>
      <w:r w:rsidR="00A45F4E" w:rsidRPr="00045DB2">
        <w:t>Avoid p</w:t>
      </w:r>
      <w:r w:rsidR="003835E6" w:rsidRPr="00045DB2">
        <w:t>erform</w:t>
      </w:r>
      <w:r w:rsidR="0022086D" w:rsidRPr="00045DB2">
        <w:t xml:space="preserve">ing </w:t>
      </w:r>
      <w:r w:rsidR="003835E6" w:rsidRPr="00045DB2">
        <w:t xml:space="preserve">too many series, so </w:t>
      </w:r>
      <w:r w:rsidR="005D4D87" w:rsidRPr="00045DB2">
        <w:t xml:space="preserve">the </w:t>
      </w:r>
      <w:r w:rsidR="003835E6" w:rsidRPr="00045DB2">
        <w:t>adaptation is not transformed in</w:t>
      </w:r>
      <w:r w:rsidR="005D4D87" w:rsidRPr="00045DB2">
        <w:t>to</w:t>
      </w:r>
      <w:r w:rsidR="003835E6" w:rsidRPr="00045DB2">
        <w:t xml:space="preserve"> training.</w:t>
      </w:r>
    </w:p>
    <w:p w14:paraId="01E29B49" w14:textId="77777777" w:rsidR="00EA15F3" w:rsidRPr="00045DB2" w:rsidRDefault="00EA15F3" w:rsidP="00045DB2"/>
    <w:p w14:paraId="5D685C3A" w14:textId="218630C4" w:rsidR="00B703A2" w:rsidRPr="00045DB2" w:rsidRDefault="000E1A1E" w:rsidP="00045DB2">
      <w:r w:rsidRPr="00045DB2">
        <w:t>NOTE:</w:t>
      </w:r>
      <w:r w:rsidR="00EA15F3" w:rsidRPr="00045DB2">
        <w:t xml:space="preserve"> </w:t>
      </w:r>
      <w:bookmarkStart w:id="5" w:name="_Hlk83747340"/>
      <w:r w:rsidR="003A0CB4" w:rsidRPr="00045DB2">
        <w:t>Acclimati</w:t>
      </w:r>
      <w:r w:rsidR="00DD51D6" w:rsidRPr="00045DB2">
        <w:t>z</w:t>
      </w:r>
      <w:r w:rsidR="003A0CB4" w:rsidRPr="00045DB2">
        <w:t xml:space="preserve">ation of the control group is mandatory in case this group performs the </w:t>
      </w:r>
      <w:r w:rsidR="00EA15F3" w:rsidRPr="00045DB2">
        <w:t>resistance</w:t>
      </w:r>
      <w:r w:rsidR="003A0CB4" w:rsidRPr="00045DB2">
        <w:t xml:space="preserve"> test.</w:t>
      </w:r>
      <w:r w:rsidR="00EA15F3" w:rsidRPr="00045DB2">
        <w:t xml:space="preserve"> </w:t>
      </w:r>
      <w:r w:rsidR="003A0CB4" w:rsidRPr="00045DB2">
        <w:t xml:space="preserve">After this period, </w:t>
      </w:r>
      <w:r w:rsidR="00EA15F3" w:rsidRPr="00045DB2">
        <w:t xml:space="preserve">perform </w:t>
      </w:r>
      <w:r w:rsidR="003A0CB4" w:rsidRPr="00045DB2">
        <w:t xml:space="preserve">a </w:t>
      </w:r>
      <w:r w:rsidR="00BC5E6D" w:rsidRPr="00045DB2">
        <w:t>ladder-</w:t>
      </w:r>
      <w:r w:rsidR="003A0CB4" w:rsidRPr="00045DB2">
        <w:t>climbing reminder once a week.</w:t>
      </w:r>
      <w:bookmarkEnd w:id="5"/>
    </w:p>
    <w:p w14:paraId="3E001D12" w14:textId="77777777" w:rsidR="003835E6" w:rsidRPr="00045DB2" w:rsidRDefault="003835E6" w:rsidP="00045DB2"/>
    <w:p w14:paraId="5CFA8E15" w14:textId="6707A1B5" w:rsidR="002745C1" w:rsidRPr="00045DB2" w:rsidRDefault="00F5340A" w:rsidP="00045DB2">
      <w:r w:rsidRPr="00045DB2">
        <w:rPr>
          <w:highlight w:val="yellow"/>
        </w:rPr>
        <w:t xml:space="preserve">4. </w:t>
      </w:r>
      <w:r w:rsidR="005C597B">
        <w:rPr>
          <w:b/>
          <w:bCs/>
          <w:highlight w:val="yellow"/>
        </w:rPr>
        <w:t>R</w:t>
      </w:r>
      <w:r w:rsidR="000F11E6" w:rsidRPr="00045DB2">
        <w:rPr>
          <w:b/>
          <w:bCs/>
          <w:highlight w:val="yellow"/>
        </w:rPr>
        <w:t>esistance evaluation</w:t>
      </w:r>
    </w:p>
    <w:p w14:paraId="09F9FBB1" w14:textId="77777777" w:rsidR="008E681A" w:rsidRPr="00045DB2" w:rsidRDefault="008E681A" w:rsidP="00045DB2"/>
    <w:p w14:paraId="00A7347F" w14:textId="39733ECC" w:rsidR="008E681A" w:rsidRPr="00045DB2" w:rsidRDefault="008E681A" w:rsidP="00045DB2">
      <w:r w:rsidRPr="00045DB2">
        <w:rPr>
          <w:highlight w:val="yellow"/>
        </w:rPr>
        <w:t>4.1. Incremental tests to assess maximal strength</w:t>
      </w:r>
    </w:p>
    <w:p w14:paraId="153CF2DA" w14:textId="77777777" w:rsidR="008E681A" w:rsidRPr="00045DB2" w:rsidRDefault="008E681A" w:rsidP="00045DB2"/>
    <w:p w14:paraId="51E48B38" w14:textId="0F034E23" w:rsidR="0093422E" w:rsidRPr="00045DB2" w:rsidRDefault="00046D44" w:rsidP="00045DB2">
      <w:r w:rsidRPr="00045DB2">
        <w:t xml:space="preserve">NOTE: </w:t>
      </w:r>
      <w:r w:rsidR="00EA15F3" w:rsidRPr="00045DB2">
        <w:t xml:space="preserve">This test intends to determine the maximal resistance measured as the maximum weight at which the animals can climb 10 rungs on the static ladder, which defines the 10-repetition </w:t>
      </w:r>
      <w:r w:rsidR="00EA15F3" w:rsidRPr="00045DB2">
        <w:lastRenderedPageBreak/>
        <w:t>maximum (10</w:t>
      </w:r>
      <w:r w:rsidR="005C597B">
        <w:t xml:space="preserve"> </w:t>
      </w:r>
      <w:r w:rsidR="00EA15F3" w:rsidRPr="00045DB2">
        <w:t>RM)</w:t>
      </w:r>
      <w:r w:rsidR="00EA15F3"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ENpdGU+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</w:fldData>
        </w:fldChar>
      </w:r>
      <w:r w:rsidR="00EA15F3" w:rsidRPr="00045DB2">
        <w:instrText xml:space="preserve"> ADDIN EN.CITE </w:instrText>
      </w:r>
      <w:r w:rsidR="00EA15F3"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ENpdGU+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</w:fldData>
        </w:fldChar>
      </w:r>
      <w:r w:rsidR="00EA15F3" w:rsidRPr="00045DB2">
        <w:instrText xml:space="preserve"> ADDIN EN.CITE.DATA </w:instrText>
      </w:r>
      <w:r w:rsidR="00EA15F3" w:rsidRPr="00045DB2">
        <w:fldChar w:fldCharType="end"/>
      </w:r>
      <w:r w:rsidR="00EA15F3" w:rsidRPr="00045DB2">
        <w:fldChar w:fldCharType="separate"/>
      </w:r>
      <w:r w:rsidR="00EA15F3" w:rsidRPr="00045DB2">
        <w:rPr>
          <w:vertAlign w:val="superscript"/>
        </w:rPr>
        <w:t>4</w:t>
      </w:r>
      <w:r w:rsidR="00EA15F3" w:rsidRPr="00045DB2">
        <w:fldChar w:fldCharType="end"/>
      </w:r>
      <w:r w:rsidR="00EA15F3" w:rsidRPr="00045DB2">
        <w:t>. This protocol was adapted from previous studies (</w:t>
      </w:r>
      <w:r w:rsidR="004C4F92" w:rsidRPr="00045DB2">
        <w:t>r</w:t>
      </w:r>
      <w:r w:rsidR="00EA15F3" w:rsidRPr="00045DB2">
        <w:t xml:space="preserve">eviewed in Kregel et al. </w:t>
      </w:r>
      <w:r w:rsidR="00EA15F3" w:rsidRPr="00045DB2">
        <w:fldChar w:fldCharType="begin"/>
      </w:r>
      <w:r w:rsidR="003004D5" w:rsidRPr="00045DB2">
        <w:instrText xml:space="preserve"> ADDIN EN.CITE &lt;EndNote&gt;&lt;Cite&gt;&lt;Author&gt;Kregel&lt;/Author&gt;&lt;Year&gt;2006&lt;/Year&gt;&lt;RecNum&gt;4022&lt;/RecNum&gt;&lt;DisplayText&gt;&lt;style face="superscript"&gt;15&lt;/style&gt;&lt;/DisplayText&gt;&lt;record&gt;&lt;rec-number&gt;4022&lt;/rec-number&gt;&lt;foreign-keys&gt;&lt;key app="EN" db-id="ezp2zz9d3r9vwneepzbv2ptls2rr0srrwwxt" timestamp="1626868002"&gt;4022&lt;/key&gt;&lt;/foreign-keys&gt;&lt;ref-type name="Journal Article"&gt;17&lt;/ref-type&gt;&lt;contributors&gt;&lt;authors&gt;&lt;author&gt;Kregel, Kevin C&lt;/author&gt;&lt;author&gt;Allen, David L&lt;/author&gt;&lt;author&gt;Booth, Frank W&lt;/author&gt;&lt;author&gt;Fleshner, Monika R&lt;/author&gt;&lt;author&gt;Henriksen, Erik J&lt;/author&gt;&lt;author&gt;Musch, TI&lt;/author&gt;&lt;author&gt;O’Leary, DS&lt;/author&gt;&lt;author&gt;Parks, CM&lt;/author&gt;&lt;author&gt;Poole, DC&lt;/author&gt;&lt;author&gt;Ra’anan, AW&lt;/author&gt;&lt;/authors&gt;&lt;/contributors&gt;&lt;titles&gt;&lt;title&gt;Resource book for the design of animal exercise protocols&lt;/title&gt;&lt;secondary-title&gt;American Physiological Society&lt;/secondary-title&gt;&lt;/titles&gt;&lt;periodical&gt;&lt;full-title&gt;American Physiological Society&lt;/full-title&gt;&lt;/periodical&gt;&lt;volume&gt;152&lt;/volume&gt;&lt;dates&gt;&lt;year&gt;2006&lt;/year&gt;&lt;/dates&gt;&lt;urls&gt;&lt;/urls&gt;&lt;/record&gt;&lt;/Cite&gt;&lt;/EndNote&gt;</w:instrText>
      </w:r>
      <w:r w:rsidR="00EA15F3" w:rsidRPr="00045DB2">
        <w:fldChar w:fldCharType="separate"/>
      </w:r>
      <w:r w:rsidR="003004D5" w:rsidRPr="00045DB2">
        <w:rPr>
          <w:noProof/>
          <w:vertAlign w:val="superscript"/>
        </w:rPr>
        <w:t>15</w:t>
      </w:r>
      <w:r w:rsidR="00EA15F3" w:rsidRPr="00045DB2">
        <w:fldChar w:fldCharType="end"/>
      </w:r>
      <w:r w:rsidR="00EA15F3" w:rsidRPr="00045DB2">
        <w:t>).</w:t>
      </w:r>
    </w:p>
    <w:p w14:paraId="30A3AACC" w14:textId="77777777" w:rsidR="00510170" w:rsidRPr="00045DB2" w:rsidRDefault="00510170" w:rsidP="00045DB2"/>
    <w:p w14:paraId="3B441331" w14:textId="5AB07C6D" w:rsidR="000F2CA7" w:rsidRPr="00045DB2" w:rsidRDefault="000F2CA7" w:rsidP="00045DB2">
      <w:pPr>
        <w:rPr>
          <w:highlight w:val="yellow"/>
        </w:rPr>
      </w:pPr>
      <w:r w:rsidRPr="00045DB2">
        <w:rPr>
          <w:highlight w:val="yellow"/>
        </w:rPr>
        <w:t xml:space="preserve">4.1.1. </w:t>
      </w:r>
      <w:r w:rsidR="00FE766E" w:rsidRPr="00045DB2">
        <w:rPr>
          <w:highlight w:val="yellow"/>
        </w:rPr>
        <w:t>For w</w:t>
      </w:r>
      <w:r w:rsidR="00944A99" w:rsidRPr="00045DB2">
        <w:rPr>
          <w:highlight w:val="yellow"/>
        </w:rPr>
        <w:t>arm</w:t>
      </w:r>
      <w:r w:rsidR="00FE766E" w:rsidRPr="00045DB2">
        <w:rPr>
          <w:highlight w:val="yellow"/>
        </w:rPr>
        <w:t>ing</w:t>
      </w:r>
      <w:r w:rsidR="00944A99" w:rsidRPr="00045DB2">
        <w:rPr>
          <w:highlight w:val="yellow"/>
        </w:rPr>
        <w:t xml:space="preserve">‐up </w:t>
      </w:r>
      <w:r w:rsidR="00EA15F3" w:rsidRPr="00045DB2">
        <w:rPr>
          <w:highlight w:val="yellow"/>
        </w:rPr>
        <w:t xml:space="preserve">perform </w:t>
      </w:r>
      <w:r w:rsidR="00420FCA">
        <w:rPr>
          <w:highlight w:val="yellow"/>
        </w:rPr>
        <w:t>three</w:t>
      </w:r>
      <w:r w:rsidR="00420FCA" w:rsidRPr="00045DB2">
        <w:rPr>
          <w:highlight w:val="yellow"/>
        </w:rPr>
        <w:t xml:space="preserve"> </w:t>
      </w:r>
      <w:r w:rsidR="00944A99" w:rsidRPr="00045DB2">
        <w:rPr>
          <w:highlight w:val="yellow"/>
        </w:rPr>
        <w:t>series of 10</w:t>
      </w:r>
      <w:r w:rsidR="006A60DD" w:rsidRPr="00045DB2">
        <w:rPr>
          <w:highlight w:val="yellow"/>
        </w:rPr>
        <w:t>-</w:t>
      </w:r>
      <w:r w:rsidR="00944A99" w:rsidRPr="00045DB2">
        <w:rPr>
          <w:highlight w:val="yellow"/>
        </w:rPr>
        <w:t>repetitions, 10 steps/repetition, without external load</w:t>
      </w:r>
      <w:r w:rsidR="00C30F45" w:rsidRPr="00045DB2">
        <w:rPr>
          <w:highlight w:val="yellow"/>
        </w:rPr>
        <w:t xml:space="preserve">. For the first series </w:t>
      </w:r>
      <w:r w:rsidR="00EA15F3" w:rsidRPr="00045DB2">
        <w:rPr>
          <w:highlight w:val="yellow"/>
        </w:rPr>
        <w:t xml:space="preserve">set </w:t>
      </w:r>
      <w:r w:rsidR="00C30F45" w:rsidRPr="00045DB2">
        <w:rPr>
          <w:highlight w:val="yellow"/>
        </w:rPr>
        <w:t xml:space="preserve">the slope </w:t>
      </w:r>
      <w:r w:rsidR="001E4523" w:rsidRPr="00045DB2">
        <w:rPr>
          <w:highlight w:val="yellow"/>
        </w:rPr>
        <w:t>at 90°</w:t>
      </w:r>
      <w:r w:rsidR="00FD5CE4" w:rsidRPr="00045DB2">
        <w:rPr>
          <w:highlight w:val="yellow"/>
        </w:rPr>
        <w:t xml:space="preserve">, </w:t>
      </w:r>
      <w:r w:rsidR="00EA15F3" w:rsidRPr="00045DB2">
        <w:rPr>
          <w:highlight w:val="yellow"/>
        </w:rPr>
        <w:t>and the</w:t>
      </w:r>
      <w:r w:rsidR="00F669E5" w:rsidRPr="00045DB2">
        <w:rPr>
          <w:highlight w:val="yellow"/>
        </w:rPr>
        <w:t>reafter</w:t>
      </w:r>
      <w:r w:rsidR="00EA15F3" w:rsidRPr="00045DB2">
        <w:rPr>
          <w:highlight w:val="yellow"/>
        </w:rPr>
        <w:t xml:space="preserve"> at </w:t>
      </w:r>
      <w:r w:rsidR="00FD5CE4" w:rsidRPr="00045DB2">
        <w:rPr>
          <w:highlight w:val="yellow"/>
        </w:rPr>
        <w:t>85°</w:t>
      </w:r>
      <w:r w:rsidR="00EA15F3" w:rsidRPr="00045DB2">
        <w:rPr>
          <w:highlight w:val="yellow"/>
        </w:rPr>
        <w:t>.</w:t>
      </w:r>
      <w:r w:rsidR="00F669E5" w:rsidRPr="00045DB2">
        <w:rPr>
          <w:highlight w:val="yellow"/>
        </w:rPr>
        <w:t xml:space="preserve"> Allow a rest period of </w:t>
      </w:r>
      <w:r w:rsidR="00944A99" w:rsidRPr="00045DB2">
        <w:rPr>
          <w:highlight w:val="yellow"/>
        </w:rPr>
        <w:t>60 s between series.</w:t>
      </w:r>
    </w:p>
    <w:p w14:paraId="0B1F11E7" w14:textId="77777777" w:rsidR="00510170" w:rsidRPr="00045DB2" w:rsidRDefault="00510170" w:rsidP="00045DB2">
      <w:pPr>
        <w:rPr>
          <w:highlight w:val="yellow"/>
        </w:rPr>
      </w:pPr>
    </w:p>
    <w:p w14:paraId="542D1A5E" w14:textId="40C1E5D6" w:rsidR="00845021" w:rsidRPr="00045DB2" w:rsidRDefault="000F2CA7" w:rsidP="00045DB2">
      <w:pPr>
        <w:rPr>
          <w:highlight w:val="yellow"/>
        </w:rPr>
      </w:pPr>
      <w:r w:rsidRPr="00045DB2">
        <w:rPr>
          <w:highlight w:val="yellow"/>
        </w:rPr>
        <w:t>4.1.2.</w:t>
      </w:r>
      <w:r w:rsidR="00F669E5" w:rsidRPr="00045DB2">
        <w:rPr>
          <w:highlight w:val="yellow"/>
        </w:rPr>
        <w:t xml:space="preserve"> Set the slope at 85° </w:t>
      </w:r>
      <w:r w:rsidR="00845021" w:rsidRPr="00045DB2">
        <w:t>(</w:t>
      </w:r>
      <w:r w:rsidR="00F669E5" w:rsidRPr="00045DB2">
        <w:t>to prevent the weights from grazing or hooking on the rungs of the ladder</w:t>
      </w:r>
      <w:r w:rsidR="00845021" w:rsidRPr="00045DB2">
        <w:t>).</w:t>
      </w:r>
    </w:p>
    <w:p w14:paraId="10FFC811" w14:textId="77777777" w:rsidR="006B1574" w:rsidRPr="00045DB2" w:rsidRDefault="006B1574" w:rsidP="00045DB2">
      <w:pPr>
        <w:rPr>
          <w:highlight w:val="yellow"/>
        </w:rPr>
      </w:pPr>
    </w:p>
    <w:p w14:paraId="3BA45209" w14:textId="3FA256F0" w:rsidR="00963400" w:rsidRDefault="006B1574" w:rsidP="001233F5">
      <w:r w:rsidRPr="00045DB2">
        <w:rPr>
          <w:highlight w:val="yellow"/>
        </w:rPr>
        <w:t>4.1.3</w:t>
      </w:r>
      <w:r w:rsidR="00F2087F" w:rsidRPr="00045DB2">
        <w:rPr>
          <w:highlight w:val="yellow"/>
        </w:rPr>
        <w:t>.</w:t>
      </w:r>
      <w:r w:rsidRPr="00045DB2">
        <w:rPr>
          <w:highlight w:val="yellow"/>
        </w:rPr>
        <w:t xml:space="preserve"> </w:t>
      </w:r>
      <w:r w:rsidR="00963400" w:rsidRPr="00045DB2">
        <w:rPr>
          <w:highlight w:val="yellow"/>
        </w:rPr>
        <w:t>Attach the tape around the animal’s tail to hold the weights and prepare the weights</w:t>
      </w:r>
      <w:r w:rsidR="00963400" w:rsidRPr="00045DB2">
        <w:t xml:space="preserve"> as explained in</w:t>
      </w:r>
      <w:r w:rsidR="00765E54" w:rsidRPr="00045DB2">
        <w:t xml:space="preserve"> steps</w:t>
      </w:r>
      <w:r w:rsidR="00963400" w:rsidRPr="00045DB2">
        <w:t xml:space="preserve"> 2.2.2</w:t>
      </w:r>
      <w:r w:rsidR="00420FCA">
        <w:t>–</w:t>
      </w:r>
      <w:r w:rsidR="00963400" w:rsidRPr="00045DB2">
        <w:t>2.2.4.</w:t>
      </w:r>
    </w:p>
    <w:p w14:paraId="6CE15EE8" w14:textId="77777777" w:rsidR="00D02310" w:rsidRPr="00045DB2" w:rsidRDefault="00D02310" w:rsidP="00045DB2">
      <w:pPr>
        <w:rPr>
          <w:highlight w:val="yellow"/>
        </w:rPr>
      </w:pPr>
    </w:p>
    <w:p w14:paraId="565514BB" w14:textId="0B172E2A" w:rsidR="006B1574" w:rsidRPr="00045DB2" w:rsidRDefault="00963400" w:rsidP="00045DB2">
      <w:pPr>
        <w:rPr>
          <w:highlight w:val="yellow"/>
        </w:rPr>
      </w:pPr>
      <w:r w:rsidRPr="00045DB2">
        <w:rPr>
          <w:highlight w:val="yellow"/>
        </w:rPr>
        <w:t xml:space="preserve">4.1.4. </w:t>
      </w:r>
      <w:r w:rsidR="00845021" w:rsidRPr="00045DB2">
        <w:rPr>
          <w:highlight w:val="yellow"/>
        </w:rPr>
        <w:t>Start the test with an external load of 10 g and p</w:t>
      </w:r>
      <w:r w:rsidR="00F669E5" w:rsidRPr="00045DB2">
        <w:rPr>
          <w:highlight w:val="yellow"/>
        </w:rPr>
        <w:t xml:space="preserve">erform </w:t>
      </w:r>
      <w:r w:rsidR="00835D5F" w:rsidRPr="00045DB2">
        <w:rPr>
          <w:highlight w:val="yellow"/>
        </w:rPr>
        <w:t>one</w:t>
      </w:r>
      <w:r w:rsidR="006B1574" w:rsidRPr="00045DB2">
        <w:rPr>
          <w:highlight w:val="yellow"/>
        </w:rPr>
        <w:t xml:space="preserve"> </w:t>
      </w:r>
      <w:r w:rsidR="00DA14C0" w:rsidRPr="00045DB2">
        <w:rPr>
          <w:highlight w:val="yellow"/>
        </w:rPr>
        <w:t>series of 10 steps</w:t>
      </w:r>
      <w:r w:rsidR="008C697C" w:rsidRPr="00045DB2">
        <w:rPr>
          <w:highlight w:val="yellow"/>
        </w:rPr>
        <w:t>.</w:t>
      </w:r>
    </w:p>
    <w:p w14:paraId="1691D654" w14:textId="77777777" w:rsidR="006B1574" w:rsidRPr="00045DB2" w:rsidRDefault="006B1574" w:rsidP="00045DB2">
      <w:pPr>
        <w:rPr>
          <w:highlight w:val="yellow"/>
        </w:rPr>
      </w:pPr>
    </w:p>
    <w:p w14:paraId="377A3F9A" w14:textId="51EDF9E5" w:rsidR="006B1574" w:rsidRPr="00045DB2" w:rsidRDefault="00963400" w:rsidP="00045DB2">
      <w:pPr>
        <w:rPr>
          <w:highlight w:val="yellow"/>
        </w:rPr>
      </w:pPr>
      <w:r w:rsidRPr="00045DB2">
        <w:rPr>
          <w:highlight w:val="yellow"/>
        </w:rPr>
        <w:t xml:space="preserve">4.1.5. </w:t>
      </w:r>
      <w:r w:rsidR="006B1574" w:rsidRPr="00045DB2">
        <w:rPr>
          <w:highlight w:val="yellow"/>
        </w:rPr>
        <w:t>Remove the weight and allow a rest period of 120 s in the resting area.</w:t>
      </w:r>
    </w:p>
    <w:p w14:paraId="159DF0FB" w14:textId="77777777" w:rsidR="006B1574" w:rsidRPr="00045DB2" w:rsidRDefault="006B1574" w:rsidP="00045DB2">
      <w:pPr>
        <w:rPr>
          <w:highlight w:val="yellow"/>
        </w:rPr>
      </w:pPr>
    </w:p>
    <w:p w14:paraId="068FDB04" w14:textId="79A9FBA7" w:rsidR="006B1574" w:rsidRPr="00045DB2" w:rsidRDefault="00963400" w:rsidP="00045DB2">
      <w:pPr>
        <w:rPr>
          <w:highlight w:val="yellow"/>
        </w:rPr>
      </w:pPr>
      <w:r w:rsidRPr="00045DB2">
        <w:rPr>
          <w:highlight w:val="yellow"/>
        </w:rPr>
        <w:t xml:space="preserve">4.1.6. </w:t>
      </w:r>
      <w:r w:rsidR="006B1574" w:rsidRPr="00045DB2">
        <w:rPr>
          <w:highlight w:val="yellow"/>
        </w:rPr>
        <w:t xml:space="preserve">Perform successive series of 10 steps increasing the external load by 5 g until exhaustion. Allow the resting period </w:t>
      </w:r>
      <w:r w:rsidR="009F4725" w:rsidRPr="00045DB2">
        <w:rPr>
          <w:highlight w:val="yellow"/>
        </w:rPr>
        <w:t xml:space="preserve">(120 s) </w:t>
      </w:r>
      <w:r w:rsidR="006B1574" w:rsidRPr="00045DB2">
        <w:rPr>
          <w:highlight w:val="yellow"/>
        </w:rPr>
        <w:t>between series.</w:t>
      </w:r>
    </w:p>
    <w:p w14:paraId="64E1A19B" w14:textId="77777777" w:rsidR="006B1574" w:rsidRPr="00045DB2" w:rsidRDefault="006B1574" w:rsidP="00045DB2">
      <w:pPr>
        <w:rPr>
          <w:highlight w:val="yellow"/>
        </w:rPr>
      </w:pPr>
    </w:p>
    <w:p w14:paraId="2AFC36B6" w14:textId="4A7EDF34" w:rsidR="009F4725" w:rsidRPr="00045DB2" w:rsidRDefault="00963400" w:rsidP="00045DB2">
      <w:r w:rsidRPr="00045DB2">
        <w:rPr>
          <w:highlight w:val="yellow"/>
        </w:rPr>
        <w:t xml:space="preserve">4.1.7. </w:t>
      </w:r>
      <w:r w:rsidR="00DA14C0" w:rsidRPr="00045DB2">
        <w:rPr>
          <w:highlight w:val="yellow"/>
        </w:rPr>
        <w:t>I</w:t>
      </w:r>
      <w:r w:rsidR="00944A99" w:rsidRPr="00045DB2">
        <w:rPr>
          <w:highlight w:val="yellow"/>
        </w:rPr>
        <w:t xml:space="preserve">f </w:t>
      </w:r>
      <w:r w:rsidR="00590F2C" w:rsidRPr="00045DB2">
        <w:rPr>
          <w:highlight w:val="yellow"/>
        </w:rPr>
        <w:t xml:space="preserve">one animal </w:t>
      </w:r>
      <w:r w:rsidR="009F4725" w:rsidRPr="00045DB2">
        <w:rPr>
          <w:highlight w:val="yellow"/>
        </w:rPr>
        <w:t xml:space="preserve">fails </w:t>
      </w:r>
      <w:r w:rsidR="00944A99" w:rsidRPr="00045DB2">
        <w:rPr>
          <w:highlight w:val="yellow"/>
        </w:rPr>
        <w:t>to climb 10 steps with a particular weight load, allow</w:t>
      </w:r>
      <w:r w:rsidR="009F4725" w:rsidRPr="00045DB2">
        <w:rPr>
          <w:highlight w:val="yellow"/>
        </w:rPr>
        <w:t xml:space="preserve"> for</w:t>
      </w:r>
      <w:r w:rsidR="00944A99" w:rsidRPr="00045DB2">
        <w:rPr>
          <w:highlight w:val="yellow"/>
        </w:rPr>
        <w:t xml:space="preserve"> another </w:t>
      </w:r>
      <w:r w:rsidR="009F4725" w:rsidRPr="00045DB2">
        <w:rPr>
          <w:highlight w:val="yellow"/>
        </w:rPr>
        <w:t xml:space="preserve">attempt </w:t>
      </w:r>
      <w:r w:rsidR="00944A99" w:rsidRPr="00045DB2">
        <w:rPr>
          <w:highlight w:val="yellow"/>
        </w:rPr>
        <w:t xml:space="preserve">with the same load after 120 s of rest. </w:t>
      </w:r>
      <w:r w:rsidR="002932B1" w:rsidRPr="00045DB2">
        <w:rPr>
          <w:highlight w:val="yellow"/>
        </w:rPr>
        <w:t xml:space="preserve">If it succeeds to climb with the load, it continues the test with the next load. </w:t>
      </w:r>
      <w:r w:rsidR="00944A99" w:rsidRPr="00045DB2">
        <w:rPr>
          <w:highlight w:val="yellow"/>
        </w:rPr>
        <w:t xml:space="preserve">If </w:t>
      </w:r>
      <w:r w:rsidR="00590F2C" w:rsidRPr="00045DB2">
        <w:rPr>
          <w:highlight w:val="yellow"/>
        </w:rPr>
        <w:t xml:space="preserve">it </w:t>
      </w:r>
      <w:r w:rsidR="009F4725" w:rsidRPr="00045DB2">
        <w:rPr>
          <w:highlight w:val="yellow"/>
        </w:rPr>
        <w:t xml:space="preserve">fails </w:t>
      </w:r>
      <w:r w:rsidR="00944A99" w:rsidRPr="00045DB2">
        <w:rPr>
          <w:highlight w:val="yellow"/>
        </w:rPr>
        <w:t xml:space="preserve">again, </w:t>
      </w:r>
      <w:r w:rsidR="009F4725" w:rsidRPr="00045DB2">
        <w:rPr>
          <w:highlight w:val="yellow"/>
        </w:rPr>
        <w:t xml:space="preserve">record </w:t>
      </w:r>
      <w:r w:rsidR="00944A99" w:rsidRPr="00045DB2">
        <w:rPr>
          <w:highlight w:val="yellow"/>
        </w:rPr>
        <w:t xml:space="preserve">the weight load of the last </w:t>
      </w:r>
      <w:r w:rsidR="00420FCA" w:rsidRPr="00045DB2">
        <w:rPr>
          <w:highlight w:val="yellow"/>
        </w:rPr>
        <w:t>complet</w:t>
      </w:r>
      <w:r w:rsidR="00420FCA">
        <w:rPr>
          <w:highlight w:val="yellow"/>
        </w:rPr>
        <w:t>ed</w:t>
      </w:r>
      <w:r w:rsidR="00420FCA" w:rsidRPr="00045DB2">
        <w:rPr>
          <w:highlight w:val="yellow"/>
        </w:rPr>
        <w:t xml:space="preserve"> </w:t>
      </w:r>
      <w:r w:rsidR="00944A99" w:rsidRPr="00045DB2">
        <w:rPr>
          <w:highlight w:val="yellow"/>
        </w:rPr>
        <w:t xml:space="preserve">series </w:t>
      </w:r>
      <w:r w:rsidR="009F4725" w:rsidRPr="00045DB2">
        <w:rPr>
          <w:highlight w:val="yellow"/>
        </w:rPr>
        <w:t xml:space="preserve">as the </w:t>
      </w:r>
      <w:r w:rsidR="00944A99" w:rsidRPr="00045DB2">
        <w:rPr>
          <w:highlight w:val="yellow"/>
        </w:rPr>
        <w:t>maximal weight load.</w:t>
      </w:r>
    </w:p>
    <w:p w14:paraId="7C5F0595" w14:textId="77777777" w:rsidR="009F4725" w:rsidRPr="00045DB2" w:rsidRDefault="009F4725" w:rsidP="00045DB2"/>
    <w:p w14:paraId="596B98F0" w14:textId="0045A590" w:rsidR="004B554B" w:rsidRPr="00045DB2" w:rsidRDefault="008C697C" w:rsidP="00045DB2">
      <w:r w:rsidRPr="00045DB2">
        <w:t xml:space="preserve">4.1.8. </w:t>
      </w:r>
      <w:r w:rsidR="00234F2B" w:rsidRPr="00045DB2">
        <w:t xml:space="preserve">The test result can be expressed as absolute </w:t>
      </w:r>
      <w:r w:rsidR="009F4725" w:rsidRPr="00045DB2">
        <w:t>external weight</w:t>
      </w:r>
      <w:r w:rsidR="00234F2B" w:rsidRPr="00045DB2">
        <w:t xml:space="preserve"> (g), as maximum load in relation to body weight (%)</w:t>
      </w:r>
      <w:r w:rsidR="009B5462" w:rsidRPr="00045DB2">
        <w:t>,</w:t>
      </w:r>
      <w:r w:rsidR="00234F2B" w:rsidRPr="00045DB2">
        <w:t xml:space="preserve"> or </w:t>
      </w:r>
      <w:r w:rsidR="009F4725" w:rsidRPr="00045DB2">
        <w:t xml:space="preserve">as </w:t>
      </w:r>
      <w:r w:rsidR="00234F2B" w:rsidRPr="00045DB2">
        <w:t>the mass lifted per gram of body weight</w:t>
      </w:r>
      <w:r w:rsidR="00A5550A" w:rsidRPr="00045DB2">
        <w:t>, a</w:t>
      </w:r>
      <w:r w:rsidR="00820D53" w:rsidRPr="00045DB2">
        <w:t>s per</w:t>
      </w:r>
      <w:r w:rsidR="00A5550A" w:rsidRPr="00045DB2">
        <w:t xml:space="preserve"> the discretion of the researcher</w:t>
      </w:r>
      <w:r w:rsidR="00234F2B" w:rsidRPr="00045DB2">
        <w:t>.</w:t>
      </w:r>
    </w:p>
    <w:p w14:paraId="4E5C3AF6" w14:textId="77777777" w:rsidR="004B554B" w:rsidRPr="00045DB2" w:rsidRDefault="004B554B" w:rsidP="00045DB2"/>
    <w:p w14:paraId="7498C832" w14:textId="739EB4E9" w:rsidR="00CF3211" w:rsidRPr="00045DB2" w:rsidRDefault="00A5550A" w:rsidP="00045DB2">
      <w:r w:rsidRPr="00045DB2">
        <w:t>N</w:t>
      </w:r>
      <w:r w:rsidR="00981EB8" w:rsidRPr="00045DB2">
        <w:t>OTE</w:t>
      </w:r>
      <w:r w:rsidRPr="00045DB2">
        <w:t>: The previous protocol</w:t>
      </w:r>
      <w:r w:rsidR="002337D9" w:rsidRPr="00045DB2">
        <w:rPr>
          <w:vertAlign w:val="superscript"/>
        </w:rPr>
        <w:t>16</w:t>
      </w:r>
      <w:r w:rsidRPr="00045DB2">
        <w:t xml:space="preserve"> represents a model on which numerous modifications are possible</w:t>
      </w:r>
      <w:r w:rsidR="00E44F14">
        <w:t xml:space="preserve"> f</w:t>
      </w:r>
      <w:r w:rsidR="00FE766E" w:rsidRPr="00045DB2">
        <w:t xml:space="preserve">or example, </w:t>
      </w:r>
      <w:r w:rsidR="006B08EB" w:rsidRPr="00045DB2">
        <w:t>to</w:t>
      </w:r>
      <w:r w:rsidR="00BE6271" w:rsidRPr="00045DB2">
        <w:t xml:space="preserve"> assess </w:t>
      </w:r>
      <w:r w:rsidR="002B1FF8" w:rsidRPr="00045DB2">
        <w:t xml:space="preserve">the </w:t>
      </w:r>
      <w:r w:rsidR="00BE6271" w:rsidRPr="00045DB2">
        <w:t xml:space="preserve">maximal resistance of genetically modified mice </w:t>
      </w:r>
      <w:r w:rsidR="00B703A2" w:rsidRPr="00045DB2">
        <w:t xml:space="preserve">with </w:t>
      </w:r>
      <w:r w:rsidR="00F21E8D" w:rsidRPr="00045DB2">
        <w:t>neuromuscular</w:t>
      </w:r>
      <w:r w:rsidR="00B703A2" w:rsidRPr="00045DB2">
        <w:t xml:space="preserve"> </w:t>
      </w:r>
      <w:r w:rsidR="00F21E8D" w:rsidRPr="00045DB2">
        <w:t>disabilities</w:t>
      </w:r>
      <w:r w:rsidR="00FE766E" w:rsidRPr="00045DB2">
        <w:t>. These</w:t>
      </w:r>
      <w:r w:rsidR="00BE6271" w:rsidRPr="00045DB2">
        <w:t xml:space="preserve"> </w:t>
      </w:r>
      <w:r w:rsidR="00FE766E" w:rsidRPr="00045DB2">
        <w:t xml:space="preserve">animals are </w:t>
      </w:r>
      <w:r w:rsidR="00CF3211" w:rsidRPr="00045DB2">
        <w:t>not able to climb with external load</w:t>
      </w:r>
      <w:r w:rsidR="00BE6271" w:rsidRPr="00045DB2">
        <w:t>s</w:t>
      </w:r>
      <w:r w:rsidR="0047287F" w:rsidRPr="00045DB2">
        <w:t xml:space="preserve"> </w:t>
      </w:r>
      <w:r w:rsidR="00BE6271" w:rsidRPr="00045DB2">
        <w:t xml:space="preserve">and </w:t>
      </w:r>
      <w:r w:rsidR="0047287F" w:rsidRPr="00045DB2">
        <w:t>ha</w:t>
      </w:r>
      <w:r w:rsidR="00FE766E" w:rsidRPr="00045DB2">
        <w:t>ve</w:t>
      </w:r>
      <w:r w:rsidR="0047287F" w:rsidRPr="00045DB2">
        <w:t xml:space="preserve"> difficulties </w:t>
      </w:r>
      <w:r w:rsidR="00231B14" w:rsidRPr="00045DB2">
        <w:t>climbing</w:t>
      </w:r>
      <w:r w:rsidR="0047287F" w:rsidRPr="00045DB2">
        <w:t xml:space="preserve"> </w:t>
      </w:r>
      <w:r w:rsidR="00371378" w:rsidRPr="00045DB2">
        <w:t>10</w:t>
      </w:r>
      <w:r w:rsidR="00A33820" w:rsidRPr="00045DB2">
        <w:t xml:space="preserve"> rungs with </w:t>
      </w:r>
      <w:r w:rsidR="00B703A2" w:rsidRPr="00045DB2">
        <w:t xml:space="preserve">the ladder </w:t>
      </w:r>
      <w:r w:rsidR="00BE6271" w:rsidRPr="00045DB2">
        <w:t>set at 90° of slope</w:t>
      </w:r>
      <w:r w:rsidR="006E3358" w:rsidRPr="00045DB2">
        <w:t xml:space="preserve"> (unpublished data)</w:t>
      </w:r>
      <w:r w:rsidR="00B703A2" w:rsidRPr="00045DB2">
        <w:t xml:space="preserve">. The protocol </w:t>
      </w:r>
      <w:r w:rsidR="00BE6271" w:rsidRPr="00045DB2">
        <w:t xml:space="preserve">consisted of </w:t>
      </w:r>
      <w:r w:rsidR="00C46729" w:rsidRPr="00045DB2">
        <w:t xml:space="preserve">climbing </w:t>
      </w:r>
      <w:r w:rsidR="00420FCA">
        <w:t>five</w:t>
      </w:r>
      <w:r w:rsidR="00420FCA" w:rsidRPr="00045DB2">
        <w:t xml:space="preserve"> </w:t>
      </w:r>
      <w:r w:rsidR="00BE6271" w:rsidRPr="00045DB2">
        <w:t xml:space="preserve">steps </w:t>
      </w:r>
      <w:r w:rsidR="00092382" w:rsidRPr="00045DB2">
        <w:t>with</w:t>
      </w:r>
      <w:r w:rsidR="00BE6271" w:rsidRPr="00045DB2">
        <w:t xml:space="preserve">out </w:t>
      </w:r>
      <w:r w:rsidR="00092382" w:rsidRPr="00045DB2">
        <w:t>external</w:t>
      </w:r>
      <w:r w:rsidR="001A1204" w:rsidRPr="00045DB2">
        <w:t xml:space="preserve"> load</w:t>
      </w:r>
      <w:r w:rsidR="00BE6271" w:rsidRPr="00045DB2">
        <w:t xml:space="preserve">, starting </w:t>
      </w:r>
      <w:r w:rsidR="00C46729" w:rsidRPr="00045DB2">
        <w:t xml:space="preserve">with a slope of </w:t>
      </w:r>
      <w:r w:rsidR="00131DC2" w:rsidRPr="00045DB2">
        <w:t>11</w:t>
      </w:r>
      <w:r w:rsidR="00C46729" w:rsidRPr="00045DB2">
        <w:t>0°</w:t>
      </w:r>
      <w:r w:rsidR="00BE6271" w:rsidRPr="00045DB2">
        <w:t xml:space="preserve">. The slope </w:t>
      </w:r>
      <w:r w:rsidR="00C57551">
        <w:t>decreased</w:t>
      </w:r>
      <w:r w:rsidR="00C57551" w:rsidRPr="00045DB2">
        <w:t xml:space="preserve"> </w:t>
      </w:r>
      <w:r w:rsidR="00BE6271" w:rsidRPr="00045DB2">
        <w:t>5° in each series until 85</w:t>
      </w:r>
      <w:r w:rsidR="00A54CE9" w:rsidRPr="00045DB2">
        <w:t>°</w:t>
      </w:r>
      <w:r w:rsidR="00AA3E7E">
        <w:t xml:space="preserve"> with </w:t>
      </w:r>
      <w:r w:rsidR="00EA028E" w:rsidRPr="00045DB2">
        <w:t xml:space="preserve">120 s </w:t>
      </w:r>
      <w:r w:rsidR="00AA3E7E">
        <w:t>rest</w:t>
      </w:r>
      <w:r w:rsidR="00EA028E" w:rsidRPr="00045DB2">
        <w:t xml:space="preserve"> after each series. In this case, maximal resistance was expressed as the accumulated number of steps climbed (without considering repetitions after failures).</w:t>
      </w:r>
      <w:r w:rsidR="001A1204" w:rsidRPr="00045DB2">
        <w:t xml:space="preserve"> </w:t>
      </w:r>
      <w:r w:rsidR="006D522D" w:rsidRPr="00045DB2">
        <w:t xml:space="preserve">The </w:t>
      </w:r>
      <w:r w:rsidR="001A1204" w:rsidRPr="00045DB2">
        <w:t xml:space="preserve">wild-type </w:t>
      </w:r>
      <w:r w:rsidR="006D522D" w:rsidRPr="00045DB2">
        <w:t>control group</w:t>
      </w:r>
      <w:r w:rsidR="001A1204" w:rsidRPr="00045DB2">
        <w:t>, after reaching the 85° slope,</w:t>
      </w:r>
      <w:r w:rsidR="006D522D" w:rsidRPr="00045DB2">
        <w:t xml:space="preserve"> </w:t>
      </w:r>
      <w:r w:rsidR="00BC0731" w:rsidRPr="00045DB2">
        <w:t>can</w:t>
      </w:r>
      <w:r w:rsidR="00BA416E" w:rsidRPr="00045DB2">
        <w:t xml:space="preserve"> continue</w:t>
      </w:r>
      <w:r w:rsidR="006D522D" w:rsidRPr="00045DB2">
        <w:t xml:space="preserve"> with the test </w:t>
      </w:r>
      <w:r w:rsidR="00510254" w:rsidRPr="00045DB2">
        <w:t xml:space="preserve">by </w:t>
      </w:r>
      <w:r w:rsidR="006D522D" w:rsidRPr="00045DB2">
        <w:t>adding external weight to the tail, following previous protocol, until exhaustion.</w:t>
      </w:r>
      <w:r w:rsidR="00565522" w:rsidRPr="00045DB2">
        <w:t xml:space="preserve"> </w:t>
      </w:r>
    </w:p>
    <w:p w14:paraId="74CD2D42" w14:textId="77777777" w:rsidR="00510170" w:rsidRPr="00045DB2" w:rsidRDefault="00510170" w:rsidP="00045DB2"/>
    <w:p w14:paraId="6A258600" w14:textId="69E47058" w:rsidR="003B3DEA" w:rsidRPr="00045DB2" w:rsidRDefault="00107C2C" w:rsidP="00045DB2">
      <w:pPr>
        <w:rPr>
          <w:highlight w:val="yellow"/>
        </w:rPr>
      </w:pPr>
      <w:r w:rsidRPr="00045DB2">
        <w:rPr>
          <w:highlight w:val="yellow"/>
        </w:rPr>
        <w:t xml:space="preserve">4.2. </w:t>
      </w:r>
      <w:r w:rsidR="00EA028E" w:rsidRPr="00045DB2">
        <w:rPr>
          <w:highlight w:val="yellow"/>
        </w:rPr>
        <w:t>Maximal endurance-resistance test</w:t>
      </w:r>
      <w:r w:rsidR="00F85804" w:rsidRPr="00045DB2">
        <w:rPr>
          <w:highlight w:val="yellow"/>
        </w:rPr>
        <w:t xml:space="preserve"> with the static ladder</w:t>
      </w:r>
    </w:p>
    <w:p w14:paraId="7341ECFB" w14:textId="77777777" w:rsidR="00510170" w:rsidRPr="00045DB2" w:rsidRDefault="00510170" w:rsidP="00045DB2">
      <w:pPr>
        <w:rPr>
          <w:highlight w:val="yellow"/>
        </w:rPr>
      </w:pPr>
    </w:p>
    <w:p w14:paraId="349FF436" w14:textId="660F92BF" w:rsidR="00835D5F" w:rsidRPr="00045DB2" w:rsidRDefault="00107C2C" w:rsidP="00045DB2">
      <w:pPr>
        <w:rPr>
          <w:highlight w:val="yellow"/>
        </w:rPr>
      </w:pPr>
      <w:r w:rsidRPr="00045DB2">
        <w:rPr>
          <w:highlight w:val="yellow"/>
        </w:rPr>
        <w:t xml:space="preserve">4.2.1. </w:t>
      </w:r>
      <w:r w:rsidR="00835D5F" w:rsidRPr="00045DB2">
        <w:rPr>
          <w:highlight w:val="yellow"/>
        </w:rPr>
        <w:t xml:space="preserve">For warming‐up perform </w:t>
      </w:r>
      <w:r w:rsidR="00420FCA">
        <w:rPr>
          <w:highlight w:val="yellow"/>
        </w:rPr>
        <w:t>three</w:t>
      </w:r>
      <w:r w:rsidR="00420FCA" w:rsidRPr="00045DB2">
        <w:rPr>
          <w:highlight w:val="yellow"/>
        </w:rPr>
        <w:t xml:space="preserve"> </w:t>
      </w:r>
      <w:r w:rsidR="00835D5F" w:rsidRPr="00045DB2">
        <w:rPr>
          <w:highlight w:val="yellow"/>
        </w:rPr>
        <w:t>series of 10</w:t>
      </w:r>
      <w:r w:rsidR="00461AA6" w:rsidRPr="00045DB2">
        <w:rPr>
          <w:highlight w:val="yellow"/>
        </w:rPr>
        <w:t>-</w:t>
      </w:r>
      <w:r w:rsidR="00835D5F" w:rsidRPr="00045DB2">
        <w:rPr>
          <w:highlight w:val="yellow"/>
        </w:rPr>
        <w:t>repetitions, 10 steps/repetition, without external load. For the first series</w:t>
      </w:r>
      <w:r w:rsidR="00420FCA">
        <w:rPr>
          <w:highlight w:val="yellow"/>
        </w:rPr>
        <w:t>,</w:t>
      </w:r>
      <w:r w:rsidR="00835D5F" w:rsidRPr="00045DB2">
        <w:rPr>
          <w:highlight w:val="yellow"/>
        </w:rPr>
        <w:t xml:space="preserve"> set the slope at 90°, and thereafter at 85°. Allow a rest period of 60 s between series.</w:t>
      </w:r>
    </w:p>
    <w:p w14:paraId="3DCC29DC" w14:textId="77777777" w:rsidR="00835D5F" w:rsidRPr="00045DB2" w:rsidRDefault="00835D5F" w:rsidP="00045DB2">
      <w:pPr>
        <w:rPr>
          <w:highlight w:val="yellow"/>
        </w:rPr>
      </w:pPr>
    </w:p>
    <w:p w14:paraId="4C3C672E" w14:textId="7E7DA0D2" w:rsidR="00835D5F" w:rsidRPr="00045DB2" w:rsidRDefault="00107C2C" w:rsidP="00045DB2">
      <w:pPr>
        <w:rPr>
          <w:highlight w:val="yellow"/>
        </w:rPr>
      </w:pPr>
      <w:r w:rsidRPr="00045DB2">
        <w:rPr>
          <w:highlight w:val="yellow"/>
        </w:rPr>
        <w:t xml:space="preserve">4.2.2. </w:t>
      </w:r>
      <w:r w:rsidR="00835D5F" w:rsidRPr="00045DB2">
        <w:rPr>
          <w:highlight w:val="yellow"/>
        </w:rPr>
        <w:t xml:space="preserve">Set </w:t>
      </w:r>
      <w:r w:rsidR="005D583B" w:rsidRPr="00045DB2">
        <w:rPr>
          <w:highlight w:val="yellow"/>
        </w:rPr>
        <w:t xml:space="preserve">the slope </w:t>
      </w:r>
      <w:r w:rsidR="00835D5F" w:rsidRPr="00045DB2">
        <w:rPr>
          <w:highlight w:val="yellow"/>
        </w:rPr>
        <w:t xml:space="preserve">at </w:t>
      </w:r>
      <w:r w:rsidR="005D583B" w:rsidRPr="00045DB2">
        <w:rPr>
          <w:highlight w:val="yellow"/>
        </w:rPr>
        <w:t>85°</w:t>
      </w:r>
      <w:r w:rsidR="008C697C" w:rsidRPr="00045DB2">
        <w:rPr>
          <w:highlight w:val="yellow"/>
        </w:rPr>
        <w:t>.</w:t>
      </w:r>
    </w:p>
    <w:p w14:paraId="09A9F44C" w14:textId="77777777" w:rsidR="00835D5F" w:rsidRPr="00045DB2" w:rsidRDefault="00835D5F" w:rsidP="00045DB2">
      <w:pPr>
        <w:rPr>
          <w:highlight w:val="yellow"/>
        </w:rPr>
      </w:pPr>
    </w:p>
    <w:p w14:paraId="1A962EDE" w14:textId="348F86A9" w:rsidR="000479D1" w:rsidRPr="00045DB2" w:rsidRDefault="00835D5F" w:rsidP="00045DB2">
      <w:r w:rsidRPr="00045DB2">
        <w:rPr>
          <w:highlight w:val="yellow"/>
        </w:rPr>
        <w:t>4.2.3. Clip the weight on the clinical tape placed around the tail of the mouse.</w:t>
      </w:r>
    </w:p>
    <w:p w14:paraId="4BAE7395" w14:textId="77777777" w:rsidR="000479D1" w:rsidRPr="00045DB2" w:rsidRDefault="000479D1" w:rsidP="00045DB2"/>
    <w:p w14:paraId="2064C022" w14:textId="012DCA4E" w:rsidR="00835D5F" w:rsidRPr="00045DB2" w:rsidRDefault="004B554B" w:rsidP="00045DB2">
      <w:r w:rsidRPr="00045DB2">
        <w:t>N</w:t>
      </w:r>
      <w:r w:rsidR="000479D1" w:rsidRPr="00045DB2">
        <w:t>OTE</w:t>
      </w:r>
      <w:r w:rsidRPr="00045DB2">
        <w:t>: Depending on the age and the characteristics of the animals, the external load can be the maximum weight obtained in a previous incremental test, a percentage of it (e.g., 50%), or a percentage of body weight (</w:t>
      </w:r>
      <w:r w:rsidR="008C697C" w:rsidRPr="00045DB2">
        <w:t>e.g.</w:t>
      </w:r>
      <w:r w:rsidR="00B31A88">
        <w:t>,</w:t>
      </w:r>
      <w:r w:rsidR="008C697C" w:rsidRPr="00045DB2">
        <w:t xml:space="preserve"> </w:t>
      </w:r>
      <w:r w:rsidRPr="00045DB2">
        <w:t>100</w:t>
      </w:r>
      <w:r w:rsidR="00B31A88">
        <w:t>%–</w:t>
      </w:r>
      <w:r w:rsidRPr="00045DB2">
        <w:t>200%). I</w:t>
      </w:r>
      <w:r w:rsidR="00835D5F" w:rsidRPr="00045DB2">
        <w:t>f this test is performed after a period of training, it is recommended to use the same load as in the initial test to assess the changes.</w:t>
      </w:r>
    </w:p>
    <w:p w14:paraId="78D8A291" w14:textId="77777777" w:rsidR="00835D5F" w:rsidRPr="00045DB2" w:rsidRDefault="00835D5F" w:rsidP="00045DB2">
      <w:pPr>
        <w:rPr>
          <w:highlight w:val="yellow"/>
        </w:rPr>
      </w:pPr>
    </w:p>
    <w:p w14:paraId="77ABE6A2" w14:textId="54B6BBB2" w:rsidR="00835D5F" w:rsidRPr="00045DB2" w:rsidRDefault="00835D5F" w:rsidP="00045DB2">
      <w:pPr>
        <w:rPr>
          <w:highlight w:val="yellow"/>
        </w:rPr>
      </w:pPr>
      <w:r w:rsidRPr="00045DB2">
        <w:rPr>
          <w:highlight w:val="yellow"/>
        </w:rPr>
        <w:t>4.2.4. P</w:t>
      </w:r>
      <w:r w:rsidR="005D583B" w:rsidRPr="00045DB2">
        <w:rPr>
          <w:highlight w:val="yellow"/>
        </w:rPr>
        <w:t xml:space="preserve">erform </w:t>
      </w:r>
      <w:r w:rsidR="0083505A" w:rsidRPr="00045DB2">
        <w:rPr>
          <w:highlight w:val="yellow"/>
        </w:rPr>
        <w:t xml:space="preserve">consecutive </w:t>
      </w:r>
      <w:r w:rsidR="005D583B" w:rsidRPr="00045DB2">
        <w:rPr>
          <w:highlight w:val="yellow"/>
        </w:rPr>
        <w:t>series of 10 steps</w:t>
      </w:r>
      <w:r w:rsidR="007630F4" w:rsidRPr="00045DB2">
        <w:rPr>
          <w:highlight w:val="yellow"/>
        </w:rPr>
        <w:t xml:space="preserve"> until exhaustion</w:t>
      </w:r>
      <w:r w:rsidR="004B554B" w:rsidRPr="00045DB2">
        <w:rPr>
          <w:highlight w:val="yellow"/>
        </w:rPr>
        <w:t>. N</w:t>
      </w:r>
      <w:r w:rsidR="0083505A" w:rsidRPr="00045DB2">
        <w:rPr>
          <w:highlight w:val="yellow"/>
        </w:rPr>
        <w:t xml:space="preserve">o resting time </w:t>
      </w:r>
      <w:r w:rsidR="004B554B" w:rsidRPr="00045DB2">
        <w:rPr>
          <w:highlight w:val="yellow"/>
        </w:rPr>
        <w:t xml:space="preserve">is allowed </w:t>
      </w:r>
      <w:r w:rsidR="0083505A" w:rsidRPr="00045DB2">
        <w:rPr>
          <w:highlight w:val="yellow"/>
        </w:rPr>
        <w:t>after each series</w:t>
      </w:r>
      <w:r w:rsidR="004B554B" w:rsidRPr="00045DB2">
        <w:rPr>
          <w:highlight w:val="yellow"/>
        </w:rPr>
        <w:t>.</w:t>
      </w:r>
    </w:p>
    <w:p w14:paraId="32AA7CF3" w14:textId="4D785887" w:rsidR="004B554B" w:rsidRPr="00045DB2" w:rsidRDefault="004B554B" w:rsidP="00045DB2">
      <w:pPr>
        <w:rPr>
          <w:highlight w:val="yellow"/>
        </w:rPr>
      </w:pPr>
    </w:p>
    <w:p w14:paraId="1CE90278" w14:textId="1D2A178E" w:rsidR="004B554B" w:rsidRPr="00045DB2" w:rsidRDefault="004B554B" w:rsidP="00045DB2">
      <w:pPr>
        <w:rPr>
          <w:highlight w:val="yellow"/>
        </w:rPr>
      </w:pPr>
      <w:r w:rsidRPr="00045DB2">
        <w:t xml:space="preserve">4.2.5. The test result </w:t>
      </w:r>
      <w:r w:rsidR="00F85804" w:rsidRPr="00045DB2">
        <w:t>is the number of climbed rungs</w:t>
      </w:r>
      <w:r w:rsidRPr="00045DB2">
        <w:t>.</w:t>
      </w:r>
      <w:r w:rsidR="00F85804" w:rsidRPr="00045DB2">
        <w:t xml:space="preserve"> If this test is performed </w:t>
      </w:r>
      <w:r w:rsidR="00A42995">
        <w:t xml:space="preserve">before and </w:t>
      </w:r>
      <w:r w:rsidR="00F85804" w:rsidRPr="00045DB2">
        <w:t>after a period of training, it is recommended to use the same load.</w:t>
      </w:r>
    </w:p>
    <w:p w14:paraId="4836F916" w14:textId="77777777" w:rsidR="00835D5F" w:rsidRPr="00045DB2" w:rsidRDefault="00835D5F" w:rsidP="00045DB2">
      <w:pPr>
        <w:rPr>
          <w:highlight w:val="yellow"/>
        </w:rPr>
      </w:pPr>
    </w:p>
    <w:p w14:paraId="1EF93AF1" w14:textId="13878B52" w:rsidR="00EF5341" w:rsidRPr="00045DB2" w:rsidRDefault="00107C2C" w:rsidP="00045DB2">
      <w:r w:rsidRPr="00045DB2">
        <w:rPr>
          <w:highlight w:val="yellow"/>
        </w:rPr>
        <w:t>4.3.</w:t>
      </w:r>
      <w:r w:rsidR="00F85804" w:rsidRPr="00045DB2">
        <w:rPr>
          <w:highlight w:val="yellow"/>
        </w:rPr>
        <w:t xml:space="preserve"> Maximal endurance-resistance test with the dynamic ladder</w:t>
      </w:r>
    </w:p>
    <w:p w14:paraId="75A350F1" w14:textId="77777777" w:rsidR="00EF5341" w:rsidRPr="00045DB2" w:rsidRDefault="00EF5341" w:rsidP="00045DB2"/>
    <w:p w14:paraId="47C50319" w14:textId="18AB4BA9" w:rsidR="00F85804" w:rsidRPr="00045DB2" w:rsidRDefault="00EF5341" w:rsidP="00045DB2">
      <w:r w:rsidRPr="00045DB2">
        <w:t xml:space="preserve">NOTE: </w:t>
      </w:r>
      <w:r w:rsidR="00B57352" w:rsidRPr="00045DB2">
        <w:t>The</w:t>
      </w:r>
      <w:r w:rsidR="00F85804" w:rsidRPr="00045DB2">
        <w:t xml:space="preserve"> use of the</w:t>
      </w:r>
      <w:r w:rsidR="00B57352" w:rsidRPr="00045DB2">
        <w:t xml:space="preserve"> dynamic </w:t>
      </w:r>
      <w:r w:rsidR="00107C2C" w:rsidRPr="00045DB2">
        <w:t xml:space="preserve">ladder </w:t>
      </w:r>
      <w:r w:rsidR="00F85804" w:rsidRPr="00045DB2">
        <w:t>allows the researcher to control the climbing speed.</w:t>
      </w:r>
    </w:p>
    <w:p w14:paraId="35D44747" w14:textId="77777777" w:rsidR="00BD370C" w:rsidRPr="00045DB2" w:rsidRDefault="00BD370C" w:rsidP="00045DB2"/>
    <w:p w14:paraId="25ACC190" w14:textId="47261AFC" w:rsidR="00BD370C" w:rsidRPr="00045DB2" w:rsidRDefault="00BD370C" w:rsidP="00045DB2">
      <w:r w:rsidRPr="00045DB2">
        <w:rPr>
          <w:highlight w:val="yellow"/>
        </w:rPr>
        <w:t>4.3.1. Set the slope at 85°.</w:t>
      </w:r>
    </w:p>
    <w:p w14:paraId="37FC3073" w14:textId="77777777" w:rsidR="00BD370C" w:rsidRPr="00045DB2" w:rsidRDefault="00BD370C" w:rsidP="00045DB2"/>
    <w:p w14:paraId="6B5AD3DF" w14:textId="4D53B9CC" w:rsidR="00BD370C" w:rsidRPr="00045DB2" w:rsidRDefault="00BD370C" w:rsidP="00045DB2">
      <w:r w:rsidRPr="00045DB2">
        <w:rPr>
          <w:highlight w:val="yellow"/>
        </w:rPr>
        <w:t>4.3.2. Set the speed at 4.2 cm/s.</w:t>
      </w:r>
    </w:p>
    <w:p w14:paraId="0AA2CAC2" w14:textId="77777777" w:rsidR="00BD370C" w:rsidRPr="00045DB2" w:rsidRDefault="00BD370C" w:rsidP="00045DB2"/>
    <w:p w14:paraId="241AB5B0" w14:textId="014B7FB3" w:rsidR="00F85804" w:rsidRPr="00045DB2" w:rsidRDefault="00BD370C" w:rsidP="00045DB2">
      <w:r w:rsidRPr="00045DB2">
        <w:rPr>
          <w:highlight w:val="yellow"/>
        </w:rPr>
        <w:t xml:space="preserve">4.3.3. For warming‐up perform </w:t>
      </w:r>
      <w:r w:rsidR="00B31A88">
        <w:rPr>
          <w:highlight w:val="yellow"/>
        </w:rPr>
        <w:t>three</w:t>
      </w:r>
      <w:r w:rsidR="00B31A88" w:rsidRPr="00045DB2">
        <w:rPr>
          <w:highlight w:val="yellow"/>
        </w:rPr>
        <w:t xml:space="preserve"> </w:t>
      </w:r>
      <w:r w:rsidRPr="00045DB2">
        <w:rPr>
          <w:highlight w:val="yellow"/>
        </w:rPr>
        <w:t>series of 100 steps, without external load. Allow a rest period of 60 s between series.</w:t>
      </w:r>
    </w:p>
    <w:p w14:paraId="49E7C001" w14:textId="274691C3" w:rsidR="00BD370C" w:rsidRPr="00045DB2" w:rsidRDefault="00BD370C" w:rsidP="00045DB2"/>
    <w:p w14:paraId="5BB65031" w14:textId="486EA169" w:rsidR="00B61F8E" w:rsidRPr="00045DB2" w:rsidRDefault="00BD370C" w:rsidP="00045DB2">
      <w:r w:rsidRPr="00045DB2">
        <w:rPr>
          <w:highlight w:val="yellow"/>
        </w:rPr>
        <w:t>4.3.4. Clip the weight on the clinical tape placed around the tail of the mouse.</w:t>
      </w:r>
    </w:p>
    <w:p w14:paraId="2C6044F7" w14:textId="77777777" w:rsidR="00B61F8E" w:rsidRPr="00045DB2" w:rsidRDefault="00B61F8E" w:rsidP="00045DB2"/>
    <w:p w14:paraId="0231C567" w14:textId="57331981" w:rsidR="00BD370C" w:rsidRPr="00045DB2" w:rsidRDefault="00BD370C" w:rsidP="00045DB2">
      <w:r w:rsidRPr="00045DB2">
        <w:t>N</w:t>
      </w:r>
      <w:r w:rsidR="00B61F8E" w:rsidRPr="00045DB2">
        <w:t>OTE</w:t>
      </w:r>
      <w:r w:rsidRPr="00045DB2">
        <w:t>: Depending on the age and the characteristics of the animals, the external load can be the maximum weight obtained in a previous incremental test, a percentage of it (e.g., 50%), or a percentage of body weight (</w:t>
      </w:r>
      <w:r w:rsidR="008C697C" w:rsidRPr="00045DB2">
        <w:t>e.g.</w:t>
      </w:r>
      <w:r w:rsidR="00B31A88">
        <w:t>,</w:t>
      </w:r>
      <w:r w:rsidR="008C697C" w:rsidRPr="00045DB2">
        <w:t xml:space="preserve"> </w:t>
      </w:r>
      <w:r w:rsidRPr="00045DB2">
        <w:t>100</w:t>
      </w:r>
      <w:r w:rsidR="00B31A88">
        <w:t>%–</w:t>
      </w:r>
      <w:r w:rsidRPr="00045DB2">
        <w:t>200%). If this test is performed after a period of training, it is recommended to use the same load as in the initial test to assess the changes.</w:t>
      </w:r>
    </w:p>
    <w:p w14:paraId="57D5AFA4" w14:textId="35B5F18E" w:rsidR="00BD370C" w:rsidRPr="00045DB2" w:rsidRDefault="00BD370C" w:rsidP="00045DB2"/>
    <w:p w14:paraId="0F1A9971" w14:textId="72D66D96" w:rsidR="00162952" w:rsidRPr="00045DB2" w:rsidRDefault="00BD370C" w:rsidP="00045DB2">
      <w:r w:rsidRPr="00045DB2">
        <w:rPr>
          <w:highlight w:val="yellow"/>
        </w:rPr>
        <w:t xml:space="preserve">4.3.5. Start </w:t>
      </w:r>
      <w:r w:rsidR="00BE7FB6" w:rsidRPr="00045DB2">
        <w:rPr>
          <w:highlight w:val="yellow"/>
        </w:rPr>
        <w:t xml:space="preserve">at 4.2 cm/s and </w:t>
      </w:r>
      <w:r w:rsidR="009A374B">
        <w:rPr>
          <w:highlight w:val="yellow"/>
        </w:rPr>
        <w:t xml:space="preserve">increase </w:t>
      </w:r>
      <w:r w:rsidR="00BE7FB6" w:rsidRPr="00045DB2">
        <w:rPr>
          <w:highlight w:val="yellow"/>
        </w:rPr>
        <w:t xml:space="preserve">the speed by 1.2 cm/s </w:t>
      </w:r>
      <w:r w:rsidR="00E06C95" w:rsidRPr="00045DB2">
        <w:rPr>
          <w:highlight w:val="yellow"/>
        </w:rPr>
        <w:t xml:space="preserve">every 60 s </w:t>
      </w:r>
      <w:r w:rsidR="00BE7FB6" w:rsidRPr="00045DB2">
        <w:rPr>
          <w:highlight w:val="yellow"/>
        </w:rPr>
        <w:t xml:space="preserve">until </w:t>
      </w:r>
      <w:r w:rsidR="00E06C95" w:rsidRPr="00045DB2">
        <w:rPr>
          <w:highlight w:val="yellow"/>
        </w:rPr>
        <w:t>exhaustion</w:t>
      </w:r>
      <w:r w:rsidR="00DC463F" w:rsidRPr="00045DB2">
        <w:rPr>
          <w:highlight w:val="yellow"/>
        </w:rPr>
        <w:t>.</w:t>
      </w:r>
    </w:p>
    <w:p w14:paraId="1F45F559" w14:textId="55FC583B" w:rsidR="00682B78" w:rsidRPr="00045DB2" w:rsidRDefault="00682B78" w:rsidP="00045DB2"/>
    <w:p w14:paraId="78F42FE1" w14:textId="2A8F3B11" w:rsidR="00682B78" w:rsidRPr="00045DB2" w:rsidRDefault="004A63AD" w:rsidP="004B1D00">
      <w:pPr>
        <w:rPr>
          <w:highlight w:val="yellow"/>
        </w:rPr>
      </w:pPr>
      <w:r>
        <w:t>NOTE:</w:t>
      </w:r>
      <w:r w:rsidR="00682B78" w:rsidRPr="00045DB2">
        <w:t xml:space="preserve"> The test result is the exercise time, the number of </w:t>
      </w:r>
      <w:r w:rsidR="00682B78" w:rsidRPr="004B1D00">
        <w:t>rungs</w:t>
      </w:r>
      <w:r w:rsidR="004B1D00">
        <w:t xml:space="preserve"> </w:t>
      </w:r>
      <w:r w:rsidR="004B1D00" w:rsidRPr="004B1D00">
        <w:t>climbed</w:t>
      </w:r>
      <w:r w:rsidR="00682B78" w:rsidRPr="004B1D00">
        <w:t>, or the maximum speed. If this test is performed before and after a period of training, it is recommended to use t</w:t>
      </w:r>
      <w:r w:rsidR="00682B78" w:rsidRPr="00045DB2">
        <w:t>he same load.</w:t>
      </w:r>
    </w:p>
    <w:p w14:paraId="4CD1AD78" w14:textId="77777777" w:rsidR="00682B78" w:rsidRPr="00045DB2" w:rsidRDefault="00682B78" w:rsidP="00045DB2"/>
    <w:p w14:paraId="0120076D" w14:textId="019F2592" w:rsidR="0033771A" w:rsidRPr="00045DB2" w:rsidRDefault="00107C2C" w:rsidP="00045DB2">
      <w:pPr>
        <w:rPr>
          <w:b/>
          <w:bCs/>
          <w:highlight w:val="yellow"/>
        </w:rPr>
      </w:pPr>
      <w:bookmarkStart w:id="6" w:name="_Hlk83652251"/>
      <w:r w:rsidRPr="00045DB2">
        <w:rPr>
          <w:highlight w:val="yellow"/>
        </w:rPr>
        <w:t>5.</w:t>
      </w:r>
      <w:r w:rsidR="00DD375E" w:rsidRPr="00045DB2">
        <w:rPr>
          <w:highlight w:val="yellow"/>
        </w:rPr>
        <w:t xml:space="preserve"> </w:t>
      </w:r>
      <w:r w:rsidR="00AA70AA">
        <w:rPr>
          <w:b/>
          <w:bCs/>
          <w:highlight w:val="yellow"/>
        </w:rPr>
        <w:t>R</w:t>
      </w:r>
      <w:r w:rsidR="007957AA" w:rsidRPr="00045DB2">
        <w:rPr>
          <w:b/>
          <w:bCs/>
          <w:highlight w:val="yellow"/>
        </w:rPr>
        <w:t>esistance training with static ladder</w:t>
      </w:r>
    </w:p>
    <w:p w14:paraId="552D2B1F" w14:textId="77777777" w:rsidR="003316EA" w:rsidRDefault="003316EA" w:rsidP="00045DB2"/>
    <w:p w14:paraId="13D3F2AC" w14:textId="7DA8F0DC" w:rsidR="00510170" w:rsidRPr="00045DB2" w:rsidRDefault="00CB7D76" w:rsidP="00045DB2">
      <w:r w:rsidRPr="00045DB2">
        <w:t xml:space="preserve">NOTE: </w:t>
      </w:r>
      <w:r w:rsidR="00E123BE" w:rsidRPr="00045DB2">
        <w:t xml:space="preserve">Before starting the training period, </w:t>
      </w:r>
      <w:r w:rsidR="00944BFF" w:rsidRPr="00045DB2">
        <w:t xml:space="preserve">acclimatization </w:t>
      </w:r>
      <w:r w:rsidR="006D4DD8" w:rsidRPr="00045DB2">
        <w:t>(</w:t>
      </w:r>
      <w:r w:rsidR="00077992" w:rsidRPr="00045DB2">
        <w:rPr>
          <w:b/>
          <w:bCs/>
        </w:rPr>
        <w:t>Table 1</w:t>
      </w:r>
      <w:r w:rsidR="006D4DD8" w:rsidRPr="001860D9">
        <w:t>)</w:t>
      </w:r>
      <w:r w:rsidR="00E123BE" w:rsidRPr="001860D9">
        <w:t xml:space="preserve"> </w:t>
      </w:r>
      <w:r w:rsidR="00E123BE" w:rsidRPr="00045DB2">
        <w:t xml:space="preserve">and training planning are necessary. </w:t>
      </w:r>
      <w:r w:rsidR="004B396C" w:rsidRPr="00045DB2">
        <w:t xml:space="preserve">To reduce anxiety, </w:t>
      </w:r>
      <w:r w:rsidR="006D4DD8" w:rsidRPr="00045DB2">
        <w:t xml:space="preserve">adapt and train the </w:t>
      </w:r>
      <w:r w:rsidR="004B396C" w:rsidRPr="00045DB2">
        <w:t xml:space="preserve">mice in groups of </w:t>
      </w:r>
      <w:r w:rsidR="00143051">
        <w:t>four</w:t>
      </w:r>
      <w:r w:rsidR="00143051" w:rsidRPr="00045DB2">
        <w:t xml:space="preserve"> </w:t>
      </w:r>
      <w:r w:rsidR="004B396C" w:rsidRPr="00045DB2">
        <w:t xml:space="preserve">animals sharing the same </w:t>
      </w:r>
      <w:r w:rsidR="004B396C" w:rsidRPr="00045DB2">
        <w:lastRenderedPageBreak/>
        <w:t>cage.</w:t>
      </w:r>
    </w:p>
    <w:p w14:paraId="3D460252" w14:textId="77777777" w:rsidR="00E123BE" w:rsidRPr="00045DB2" w:rsidRDefault="00E123BE" w:rsidP="00045DB2"/>
    <w:p w14:paraId="41D3CB59" w14:textId="146F5290" w:rsidR="00E123BE" w:rsidRPr="00045DB2" w:rsidRDefault="00E123BE" w:rsidP="00045DB2">
      <w:pPr>
        <w:rPr>
          <w:highlight w:val="yellow"/>
        </w:rPr>
      </w:pPr>
      <w:r w:rsidRPr="00045DB2">
        <w:rPr>
          <w:highlight w:val="yellow"/>
        </w:rPr>
        <w:t xml:space="preserve">5.1. For warming‐up perform </w:t>
      </w:r>
      <w:r w:rsidR="00143051">
        <w:rPr>
          <w:highlight w:val="yellow"/>
        </w:rPr>
        <w:t>three</w:t>
      </w:r>
      <w:r w:rsidR="00143051" w:rsidRPr="00045DB2">
        <w:rPr>
          <w:highlight w:val="yellow"/>
        </w:rPr>
        <w:t xml:space="preserve"> </w:t>
      </w:r>
      <w:r w:rsidRPr="00045DB2">
        <w:rPr>
          <w:highlight w:val="yellow"/>
        </w:rPr>
        <w:t>series of 10 repetitions, 10 steps/repetition, without external load. For the first series set the slope at 90°, and thereafter at 85°. Allow a rest period of 60 s between series.</w:t>
      </w:r>
    </w:p>
    <w:p w14:paraId="752CF1B7" w14:textId="77777777" w:rsidR="00E123BE" w:rsidRPr="00045DB2" w:rsidRDefault="00E123BE" w:rsidP="00045DB2">
      <w:pPr>
        <w:rPr>
          <w:highlight w:val="yellow"/>
        </w:rPr>
      </w:pPr>
    </w:p>
    <w:p w14:paraId="5841F842" w14:textId="0DBF0CB2" w:rsidR="00E123BE" w:rsidRPr="00045DB2" w:rsidRDefault="00E123BE" w:rsidP="00045DB2">
      <w:r w:rsidRPr="00045DB2">
        <w:rPr>
          <w:highlight w:val="yellow"/>
        </w:rPr>
        <w:t xml:space="preserve">5.2. </w:t>
      </w:r>
      <w:r w:rsidR="00AB06F2" w:rsidRPr="00045DB2">
        <w:rPr>
          <w:highlight w:val="yellow"/>
        </w:rPr>
        <w:t>Training s</w:t>
      </w:r>
      <w:r w:rsidRPr="00045DB2">
        <w:rPr>
          <w:highlight w:val="yellow"/>
        </w:rPr>
        <w:t xml:space="preserve">ession </w:t>
      </w:r>
      <w:r w:rsidR="00AB06F2" w:rsidRPr="00045DB2">
        <w:rPr>
          <w:highlight w:val="yellow"/>
        </w:rPr>
        <w:t>starts i</w:t>
      </w:r>
      <w:r w:rsidRPr="00045DB2">
        <w:rPr>
          <w:highlight w:val="yellow"/>
        </w:rPr>
        <w:t>n the resting area</w:t>
      </w:r>
      <w:r w:rsidR="00AB06F2" w:rsidRPr="00045DB2">
        <w:rPr>
          <w:highlight w:val="yellow"/>
        </w:rPr>
        <w:t>.</w:t>
      </w:r>
      <w:r w:rsidRPr="00045DB2">
        <w:rPr>
          <w:highlight w:val="yellow"/>
        </w:rPr>
        <w:t xml:space="preserve"> </w:t>
      </w:r>
      <w:r w:rsidR="00AB06F2" w:rsidRPr="00045DB2">
        <w:rPr>
          <w:highlight w:val="yellow"/>
        </w:rPr>
        <w:t>C</w:t>
      </w:r>
      <w:r w:rsidRPr="00045DB2">
        <w:rPr>
          <w:highlight w:val="yellow"/>
        </w:rPr>
        <w:t>lip the gator with the weight on the clinical tape.</w:t>
      </w:r>
    </w:p>
    <w:p w14:paraId="75DDE2B3" w14:textId="77777777" w:rsidR="00E123BE" w:rsidRPr="00045DB2" w:rsidRDefault="00E123BE" w:rsidP="00045DB2"/>
    <w:p w14:paraId="5C4EEE5A" w14:textId="7556CCD9" w:rsidR="00E123BE" w:rsidRPr="00045DB2" w:rsidRDefault="00E123BE" w:rsidP="00045DB2">
      <w:r w:rsidRPr="00045DB2">
        <w:rPr>
          <w:highlight w:val="yellow"/>
        </w:rPr>
        <w:t>5.3. Gently place the mouse 10</w:t>
      </w:r>
      <w:r w:rsidR="00143051">
        <w:rPr>
          <w:highlight w:val="yellow"/>
        </w:rPr>
        <w:t>–</w:t>
      </w:r>
      <w:r w:rsidRPr="00045DB2">
        <w:rPr>
          <w:highlight w:val="yellow"/>
        </w:rPr>
        <w:t>20 rungs below the resting place. Allow the mouse to grip the rung and climb to the resting area.</w:t>
      </w:r>
    </w:p>
    <w:p w14:paraId="5B1AE050" w14:textId="77777777" w:rsidR="00E123BE" w:rsidRPr="00045DB2" w:rsidRDefault="00E123BE" w:rsidP="00045DB2"/>
    <w:p w14:paraId="311C534D" w14:textId="220716D6" w:rsidR="00E123BE" w:rsidRPr="00045DB2" w:rsidRDefault="00E123BE" w:rsidP="00045DB2">
      <w:r w:rsidRPr="00045DB2">
        <w:rPr>
          <w:highlight w:val="yellow"/>
        </w:rPr>
        <w:t>5.4. Repeat this process (</w:t>
      </w:r>
      <w:r w:rsidR="00143051">
        <w:rPr>
          <w:highlight w:val="yellow"/>
        </w:rPr>
        <w:t xml:space="preserve">step </w:t>
      </w:r>
      <w:r w:rsidRPr="00045DB2">
        <w:rPr>
          <w:highlight w:val="yellow"/>
        </w:rPr>
        <w:t>5.</w:t>
      </w:r>
      <w:r w:rsidR="00AB06F2" w:rsidRPr="00045DB2">
        <w:rPr>
          <w:highlight w:val="yellow"/>
        </w:rPr>
        <w:t>3</w:t>
      </w:r>
      <w:r w:rsidRPr="00045DB2">
        <w:rPr>
          <w:highlight w:val="yellow"/>
        </w:rPr>
        <w:t>) until the number of rungs in this series (e.g.,10 rungs x 10 series) is completed.</w:t>
      </w:r>
    </w:p>
    <w:p w14:paraId="26B47C94" w14:textId="77777777" w:rsidR="00E123BE" w:rsidRPr="00045DB2" w:rsidRDefault="00E123BE" w:rsidP="00045DB2"/>
    <w:p w14:paraId="751BF7CE" w14:textId="70762A60" w:rsidR="00E123BE" w:rsidRPr="00045DB2" w:rsidRDefault="00E123BE" w:rsidP="00045DB2">
      <w:pPr>
        <w:rPr>
          <w:highlight w:val="yellow"/>
        </w:rPr>
      </w:pPr>
      <w:r w:rsidRPr="00045DB2">
        <w:rPr>
          <w:highlight w:val="yellow"/>
        </w:rPr>
        <w:t>5.5. Remove the weight from the mouse tail and wait</w:t>
      </w:r>
      <w:r w:rsidR="0054535A" w:rsidRPr="00045DB2">
        <w:rPr>
          <w:highlight w:val="yellow"/>
        </w:rPr>
        <w:t xml:space="preserve"> for</w:t>
      </w:r>
      <w:r w:rsidRPr="00045DB2">
        <w:rPr>
          <w:highlight w:val="yellow"/>
        </w:rPr>
        <w:t xml:space="preserve"> </w:t>
      </w:r>
      <w:r w:rsidR="003F2AE0" w:rsidRPr="00045DB2">
        <w:rPr>
          <w:highlight w:val="yellow"/>
        </w:rPr>
        <w:t>1</w:t>
      </w:r>
      <w:r w:rsidRPr="00045DB2">
        <w:rPr>
          <w:highlight w:val="yellow"/>
        </w:rPr>
        <w:t>2</w:t>
      </w:r>
      <w:r w:rsidR="003F2AE0" w:rsidRPr="00045DB2">
        <w:rPr>
          <w:highlight w:val="yellow"/>
        </w:rPr>
        <w:t>0</w:t>
      </w:r>
      <w:r w:rsidRPr="00045DB2">
        <w:rPr>
          <w:highlight w:val="yellow"/>
        </w:rPr>
        <w:t xml:space="preserve"> </w:t>
      </w:r>
      <w:r w:rsidR="003F2AE0" w:rsidRPr="00045DB2">
        <w:rPr>
          <w:highlight w:val="yellow"/>
        </w:rPr>
        <w:t xml:space="preserve">s </w:t>
      </w:r>
      <w:r w:rsidRPr="00045DB2">
        <w:rPr>
          <w:highlight w:val="yellow"/>
        </w:rPr>
        <w:t>until the next series.</w:t>
      </w:r>
    </w:p>
    <w:p w14:paraId="327BE6C8" w14:textId="77777777" w:rsidR="00E123BE" w:rsidRPr="00045DB2" w:rsidRDefault="00E123BE" w:rsidP="00045DB2"/>
    <w:p w14:paraId="2D51B60E" w14:textId="1A1BAF91" w:rsidR="00E42EEB" w:rsidRPr="00045DB2" w:rsidRDefault="00AB06F2" w:rsidP="00045DB2">
      <w:r w:rsidRPr="00045DB2">
        <w:t xml:space="preserve">5.6. </w:t>
      </w:r>
      <w:r w:rsidRPr="00045DB2">
        <w:rPr>
          <w:highlight w:val="yellow"/>
        </w:rPr>
        <w:t>Increase the number of steps and the maximum weight loads of the series throughout the training period,</w:t>
      </w:r>
      <w:r w:rsidRPr="00045DB2">
        <w:t xml:space="preserve"> while maintaining the weekly schedule.</w:t>
      </w:r>
    </w:p>
    <w:p w14:paraId="3B09F0D7" w14:textId="77777777" w:rsidR="00AB06F2" w:rsidRPr="00045DB2" w:rsidRDefault="00AB06F2" w:rsidP="00045DB2">
      <w:pPr>
        <w:rPr>
          <w:highlight w:val="yellow"/>
        </w:rPr>
      </w:pPr>
    </w:p>
    <w:p w14:paraId="25421182" w14:textId="56104C9C" w:rsidR="00D7137F" w:rsidRPr="00045DB2" w:rsidRDefault="00AB06F2" w:rsidP="00045DB2">
      <w:pPr>
        <w:rPr>
          <w:strike/>
        </w:rPr>
      </w:pPr>
      <w:r w:rsidRPr="00045DB2">
        <w:t xml:space="preserve">NOTE: </w:t>
      </w:r>
      <w:r w:rsidR="00A27D52" w:rsidRPr="00045DB2">
        <w:t xml:space="preserve">An example of the variation of loads during a week planning is shown in </w:t>
      </w:r>
      <w:r w:rsidR="003A3ADE" w:rsidRPr="00045DB2">
        <w:rPr>
          <w:b/>
          <w:bCs/>
        </w:rPr>
        <w:t>Table 3</w:t>
      </w:r>
      <w:r w:rsidR="00A27D52" w:rsidRPr="00045DB2">
        <w:t xml:space="preserve">. </w:t>
      </w:r>
      <w:bookmarkStart w:id="7" w:name="_Hlk85195779"/>
      <w:r w:rsidR="006A7A20" w:rsidRPr="00045DB2">
        <w:t>Shortly, Tuesday and Friday with high weight load (40</w:t>
      </w:r>
      <w:r w:rsidR="006A7A20">
        <w:t>–</w:t>
      </w:r>
      <w:r w:rsidR="006A7A20" w:rsidRPr="00045DB2">
        <w:t>50 g) and a low number of steps (500</w:t>
      </w:r>
      <w:r w:rsidR="006A7A20">
        <w:t>–</w:t>
      </w:r>
      <w:r w:rsidR="006A7A20" w:rsidRPr="00045DB2">
        <w:t>400); Monday and Thursday with intermediate weight load (25</w:t>
      </w:r>
      <w:r w:rsidR="006A7A20">
        <w:t>–</w:t>
      </w:r>
      <w:r w:rsidR="006A7A20" w:rsidRPr="00045DB2">
        <w:t>35 g) and an intermediate number of steps (800</w:t>
      </w:r>
      <w:r w:rsidR="006A7A20">
        <w:t>–</w:t>
      </w:r>
      <w:r w:rsidR="006A7A20" w:rsidRPr="00045DB2">
        <w:t>600); and Wednesday without weight load but a high number of steps (2</w:t>
      </w:r>
      <w:r w:rsidR="006A7A20">
        <w:t>,</w:t>
      </w:r>
      <w:r w:rsidR="006A7A20" w:rsidRPr="00045DB2">
        <w:t xml:space="preserve">000). This </w:t>
      </w:r>
      <w:r w:rsidR="005E42C7">
        <w:t xml:space="preserve">design </w:t>
      </w:r>
      <w:r w:rsidR="006A7A20" w:rsidRPr="00045DB2">
        <w:t>facilitate</w:t>
      </w:r>
      <w:r w:rsidR="005E42C7">
        <w:t>s</w:t>
      </w:r>
      <w:r w:rsidR="006A7A20" w:rsidRPr="00045DB2">
        <w:t xml:space="preserve"> recovery from previous training sessions and avoid</w:t>
      </w:r>
      <w:r w:rsidR="00E12AC3">
        <w:t>s</w:t>
      </w:r>
      <w:r w:rsidR="006A7A20" w:rsidRPr="00045DB2">
        <w:t xml:space="preserve"> injuries and overtraining.</w:t>
      </w:r>
      <w:r w:rsidR="005E42C7">
        <w:t xml:space="preserve"> </w:t>
      </w:r>
      <w:r w:rsidR="00476335">
        <w:t>E</w:t>
      </w:r>
      <w:r w:rsidR="00476335" w:rsidRPr="00045DB2">
        <w:t xml:space="preserve">xamples of </w:t>
      </w:r>
      <w:r w:rsidR="00476335">
        <w:t>3</w:t>
      </w:r>
      <w:r w:rsidR="00476335" w:rsidRPr="00045DB2">
        <w:t xml:space="preserve"> weeks of training </w:t>
      </w:r>
      <w:r w:rsidR="00FB798D">
        <w:t xml:space="preserve">with multiple designs </w:t>
      </w:r>
      <w:bookmarkEnd w:id="7"/>
      <w:r w:rsidR="0072047F">
        <w:t>using the static ladder</w:t>
      </w:r>
      <w:r w:rsidR="00B1008E">
        <w:t xml:space="preserve"> </w:t>
      </w:r>
      <w:r w:rsidR="00476335">
        <w:t>are</w:t>
      </w:r>
      <w:r w:rsidR="00B1008E">
        <w:t xml:space="preserve"> shown in </w:t>
      </w:r>
      <w:r w:rsidR="004B396C" w:rsidRPr="00045DB2">
        <w:rPr>
          <w:b/>
          <w:bCs/>
        </w:rPr>
        <w:t xml:space="preserve">Table </w:t>
      </w:r>
      <w:r w:rsidR="00D0633F" w:rsidRPr="00045DB2">
        <w:rPr>
          <w:b/>
          <w:bCs/>
        </w:rPr>
        <w:t>4</w:t>
      </w:r>
      <w:r w:rsidR="004B396C" w:rsidRPr="00045DB2">
        <w:t xml:space="preserve"> (at the beginning, in the middle, and at the end of the training period, respectively)</w:t>
      </w:r>
      <w:r w:rsidR="004B396C"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4B396C" w:rsidRPr="00045DB2">
        <w:instrText xml:space="preserve"> ADDIN EN.CITE </w:instrText>
      </w:r>
      <w:r w:rsidR="004B396C"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4B396C" w:rsidRPr="00045DB2">
        <w:instrText xml:space="preserve"> ADDIN EN.CITE.DATA </w:instrText>
      </w:r>
      <w:r w:rsidR="004B396C" w:rsidRPr="00045DB2">
        <w:fldChar w:fldCharType="end"/>
      </w:r>
      <w:r w:rsidR="004B396C" w:rsidRPr="00045DB2">
        <w:fldChar w:fldCharType="separate"/>
      </w:r>
      <w:r w:rsidR="004B396C" w:rsidRPr="00045DB2">
        <w:rPr>
          <w:vertAlign w:val="superscript"/>
        </w:rPr>
        <w:t>4</w:t>
      </w:r>
      <w:r w:rsidR="004B396C" w:rsidRPr="00045DB2">
        <w:fldChar w:fldCharType="end"/>
      </w:r>
      <w:r w:rsidR="004B396C" w:rsidRPr="00045DB2">
        <w:t>.</w:t>
      </w:r>
      <w:r w:rsidR="006937D6" w:rsidRPr="00045DB2">
        <w:t xml:space="preserve"> </w:t>
      </w:r>
    </w:p>
    <w:bookmarkEnd w:id="6"/>
    <w:p w14:paraId="60B99FC2" w14:textId="77777777" w:rsidR="00510170" w:rsidRPr="00045DB2" w:rsidRDefault="00510170" w:rsidP="00045DB2"/>
    <w:p w14:paraId="47F96828" w14:textId="26575691" w:rsidR="00341AEB" w:rsidRPr="00045DB2" w:rsidRDefault="00341AEB" w:rsidP="00045DB2">
      <w:pPr>
        <w:rPr>
          <w:b/>
          <w:bCs/>
          <w:highlight w:val="yellow"/>
        </w:rPr>
      </w:pPr>
      <w:r w:rsidRPr="00045DB2">
        <w:rPr>
          <w:highlight w:val="yellow"/>
        </w:rPr>
        <w:t>6</w:t>
      </w:r>
      <w:r w:rsidR="00FD4B83" w:rsidRPr="00045DB2">
        <w:rPr>
          <w:highlight w:val="yellow"/>
        </w:rPr>
        <w:t>.</w:t>
      </w:r>
      <w:r w:rsidRPr="00045DB2">
        <w:rPr>
          <w:highlight w:val="yellow"/>
        </w:rPr>
        <w:t xml:space="preserve"> </w:t>
      </w:r>
      <w:r w:rsidR="00F51422">
        <w:rPr>
          <w:b/>
          <w:bCs/>
          <w:highlight w:val="yellow"/>
        </w:rPr>
        <w:t>R</w:t>
      </w:r>
      <w:r w:rsidR="00A31969" w:rsidRPr="00045DB2">
        <w:rPr>
          <w:b/>
          <w:bCs/>
          <w:highlight w:val="yellow"/>
        </w:rPr>
        <w:t xml:space="preserve">esistance training with dynamic </w:t>
      </w:r>
      <w:r w:rsidR="005746DB" w:rsidRPr="00045DB2">
        <w:rPr>
          <w:b/>
          <w:bCs/>
          <w:highlight w:val="yellow"/>
        </w:rPr>
        <w:t>ladder</w:t>
      </w:r>
    </w:p>
    <w:p w14:paraId="32E66909" w14:textId="77777777" w:rsidR="0033771A" w:rsidRPr="00045DB2" w:rsidRDefault="0033771A" w:rsidP="00045DB2">
      <w:pPr>
        <w:rPr>
          <w:highlight w:val="yellow"/>
        </w:rPr>
      </w:pPr>
    </w:p>
    <w:p w14:paraId="3B4C9CEC" w14:textId="0E85BE83" w:rsidR="001D3910" w:rsidRPr="00045DB2" w:rsidRDefault="00AF5076" w:rsidP="00045DB2">
      <w:r w:rsidRPr="00045DB2">
        <w:t xml:space="preserve">NOTE: </w:t>
      </w:r>
      <w:r w:rsidR="001D3910" w:rsidRPr="00045DB2">
        <w:t xml:space="preserve">After </w:t>
      </w:r>
      <w:r w:rsidR="006C213D" w:rsidRPr="00045DB2">
        <w:t>acclimatization</w:t>
      </w:r>
      <w:r w:rsidR="001D3910" w:rsidRPr="00045DB2">
        <w:t>, the training on the dynamic ladder is quite like the static</w:t>
      </w:r>
      <w:r w:rsidR="00A45F4E" w:rsidRPr="00045DB2">
        <w:t xml:space="preserve"> one</w:t>
      </w:r>
      <w:r w:rsidR="00321219" w:rsidRPr="00045DB2">
        <w:t xml:space="preserve"> (</w:t>
      </w:r>
      <w:r w:rsidR="00077992" w:rsidRPr="00045DB2">
        <w:rPr>
          <w:b/>
          <w:bCs/>
        </w:rPr>
        <w:t>Table 2</w:t>
      </w:r>
      <w:r w:rsidR="00321219" w:rsidRPr="00045DB2">
        <w:t>)</w:t>
      </w:r>
      <w:r w:rsidR="001D3910" w:rsidRPr="00045DB2">
        <w:t xml:space="preserve">. </w:t>
      </w:r>
      <w:r w:rsidR="00E876E5" w:rsidRPr="00045DB2">
        <w:t>Training is performed on 2</w:t>
      </w:r>
      <w:r w:rsidR="00EE0418">
        <w:t>–</w:t>
      </w:r>
      <w:r w:rsidR="00E876E5" w:rsidRPr="00045DB2">
        <w:t>4 mice at a time.</w:t>
      </w:r>
    </w:p>
    <w:p w14:paraId="57666982" w14:textId="041AD40C" w:rsidR="00510170" w:rsidRPr="00045DB2" w:rsidRDefault="00510170" w:rsidP="00045DB2">
      <w:pPr>
        <w:rPr>
          <w:highlight w:val="yellow"/>
        </w:rPr>
      </w:pPr>
    </w:p>
    <w:p w14:paraId="4CF50021" w14:textId="7058F8B7" w:rsidR="00341AEB" w:rsidRPr="00045DB2" w:rsidRDefault="00341AEB" w:rsidP="00045DB2">
      <w:pPr>
        <w:rPr>
          <w:highlight w:val="yellow"/>
        </w:rPr>
      </w:pPr>
      <w:r w:rsidRPr="00045DB2">
        <w:rPr>
          <w:highlight w:val="yellow"/>
        </w:rPr>
        <w:t>6.1. Set the slope to 85°, close the door to the resting area</w:t>
      </w:r>
      <w:r w:rsidR="00AF5076" w:rsidRPr="00045DB2">
        <w:rPr>
          <w:highlight w:val="yellow"/>
        </w:rPr>
        <w:t>,</w:t>
      </w:r>
      <w:r w:rsidRPr="00045DB2">
        <w:rPr>
          <w:highlight w:val="yellow"/>
        </w:rPr>
        <w:t xml:space="preserve"> and start the ladder at the desired speed (e.g.</w:t>
      </w:r>
      <w:r w:rsidR="00127734" w:rsidRPr="00045DB2">
        <w:rPr>
          <w:highlight w:val="yellow"/>
        </w:rPr>
        <w:t xml:space="preserve">, </w:t>
      </w:r>
      <w:r w:rsidRPr="00045DB2">
        <w:rPr>
          <w:highlight w:val="yellow"/>
        </w:rPr>
        <w:t>5.4 cm/s).</w:t>
      </w:r>
    </w:p>
    <w:p w14:paraId="5DA90C41" w14:textId="77777777" w:rsidR="00E876E5" w:rsidRPr="00045DB2" w:rsidRDefault="00E876E5" w:rsidP="00045DB2">
      <w:pPr>
        <w:rPr>
          <w:highlight w:val="yellow"/>
        </w:rPr>
      </w:pPr>
    </w:p>
    <w:p w14:paraId="14458A35" w14:textId="543AEBD8" w:rsidR="00341AEB" w:rsidRPr="00045DB2" w:rsidRDefault="00341AEB" w:rsidP="00045DB2">
      <w:pPr>
        <w:rPr>
          <w:highlight w:val="yellow"/>
        </w:rPr>
      </w:pPr>
      <w:r w:rsidRPr="00045DB2">
        <w:rPr>
          <w:highlight w:val="yellow"/>
        </w:rPr>
        <w:t>6.2. For warming‐up</w:t>
      </w:r>
      <w:r w:rsidR="000C06FA">
        <w:rPr>
          <w:highlight w:val="yellow"/>
        </w:rPr>
        <w:t xml:space="preserve"> </w:t>
      </w:r>
      <w:r w:rsidRPr="00045DB2">
        <w:rPr>
          <w:highlight w:val="yellow"/>
        </w:rPr>
        <w:t xml:space="preserve">perform </w:t>
      </w:r>
      <w:r w:rsidR="00EE0418">
        <w:rPr>
          <w:highlight w:val="yellow"/>
        </w:rPr>
        <w:t>three</w:t>
      </w:r>
      <w:r w:rsidR="00EE0418" w:rsidRPr="00045DB2">
        <w:rPr>
          <w:highlight w:val="yellow"/>
        </w:rPr>
        <w:t xml:space="preserve"> </w:t>
      </w:r>
      <w:r w:rsidRPr="00045DB2">
        <w:rPr>
          <w:highlight w:val="yellow"/>
        </w:rPr>
        <w:t>series of 100 steps, without external load. Allow a rest period of 60 s between series.</w:t>
      </w:r>
    </w:p>
    <w:p w14:paraId="7AA6DC61" w14:textId="77777777" w:rsidR="00510170" w:rsidRPr="00045DB2" w:rsidRDefault="00510170" w:rsidP="00045DB2">
      <w:pPr>
        <w:rPr>
          <w:highlight w:val="yellow"/>
        </w:rPr>
      </w:pPr>
    </w:p>
    <w:p w14:paraId="4A62F1FC" w14:textId="1A586626" w:rsidR="00341AEB" w:rsidRPr="00045DB2" w:rsidRDefault="00E876E5" w:rsidP="00045DB2">
      <w:r w:rsidRPr="00045DB2">
        <w:rPr>
          <w:highlight w:val="yellow"/>
        </w:rPr>
        <w:t xml:space="preserve">6.3. </w:t>
      </w:r>
      <w:r w:rsidR="00341AEB" w:rsidRPr="00045DB2">
        <w:rPr>
          <w:highlight w:val="yellow"/>
        </w:rPr>
        <w:t>When the mouse is in the resting area, clip the gator with the weight on the clinical tape.</w:t>
      </w:r>
      <w:r w:rsidRPr="00045DB2">
        <w:rPr>
          <w:highlight w:val="yellow"/>
        </w:rPr>
        <w:t xml:space="preserve"> Alternatively, the weight can be attached when the mouse </w:t>
      </w:r>
      <w:r w:rsidR="00723751" w:rsidRPr="00045DB2">
        <w:rPr>
          <w:highlight w:val="yellow"/>
        </w:rPr>
        <w:t xml:space="preserve">is </w:t>
      </w:r>
      <w:r w:rsidRPr="00045DB2">
        <w:rPr>
          <w:highlight w:val="yellow"/>
        </w:rPr>
        <w:t>on the ladder.</w:t>
      </w:r>
    </w:p>
    <w:p w14:paraId="2C512FC5" w14:textId="252BDCAF" w:rsidR="00E876E5" w:rsidRPr="00045DB2" w:rsidRDefault="00E876E5" w:rsidP="00045DB2"/>
    <w:p w14:paraId="1EBDFEF7" w14:textId="70048481" w:rsidR="00E876E5" w:rsidRPr="00045DB2" w:rsidRDefault="00E876E5" w:rsidP="00045DB2">
      <w:pPr>
        <w:rPr>
          <w:highlight w:val="yellow"/>
        </w:rPr>
      </w:pPr>
      <w:r w:rsidRPr="00045DB2">
        <w:rPr>
          <w:highlight w:val="yellow"/>
        </w:rPr>
        <w:t xml:space="preserve">6.4. Gently place the mouse at the top of the moving staircase with the weight on the tail. Allow the mice </w:t>
      </w:r>
      <w:r w:rsidR="00CC4612" w:rsidRPr="00045DB2">
        <w:rPr>
          <w:highlight w:val="yellow"/>
        </w:rPr>
        <w:t xml:space="preserve">to </w:t>
      </w:r>
      <w:r w:rsidRPr="00045DB2">
        <w:rPr>
          <w:highlight w:val="yellow"/>
        </w:rPr>
        <w:t>grip the rung and climb.</w:t>
      </w:r>
    </w:p>
    <w:p w14:paraId="56308925" w14:textId="77777777" w:rsidR="00341AEB" w:rsidRPr="00045DB2" w:rsidRDefault="00341AEB" w:rsidP="00045DB2">
      <w:pPr>
        <w:rPr>
          <w:highlight w:val="yellow"/>
        </w:rPr>
      </w:pPr>
    </w:p>
    <w:p w14:paraId="56709644" w14:textId="2855911E" w:rsidR="002C4F80" w:rsidRPr="00045DB2" w:rsidRDefault="00E876E5" w:rsidP="00045DB2">
      <w:pPr>
        <w:rPr>
          <w:highlight w:val="yellow"/>
        </w:rPr>
      </w:pPr>
      <w:r w:rsidRPr="00045DB2">
        <w:rPr>
          <w:highlight w:val="yellow"/>
        </w:rPr>
        <w:lastRenderedPageBreak/>
        <w:t xml:space="preserve">6.5. </w:t>
      </w:r>
      <w:r w:rsidR="001D3910" w:rsidRPr="00045DB2">
        <w:rPr>
          <w:highlight w:val="yellow"/>
        </w:rPr>
        <w:t>When the number of rungs in this series is reached</w:t>
      </w:r>
      <w:r w:rsidRPr="00045DB2">
        <w:rPr>
          <w:highlight w:val="yellow"/>
        </w:rPr>
        <w:t xml:space="preserve"> (e.g., 100)</w:t>
      </w:r>
      <w:r w:rsidR="001D3910" w:rsidRPr="00045DB2">
        <w:rPr>
          <w:highlight w:val="yellow"/>
        </w:rPr>
        <w:t xml:space="preserve">, the weights are removed, and the door is opened so that the </w:t>
      </w:r>
      <w:r w:rsidRPr="00045DB2">
        <w:rPr>
          <w:highlight w:val="yellow"/>
        </w:rPr>
        <w:t>animal</w:t>
      </w:r>
      <w:r w:rsidR="001D3910" w:rsidRPr="00045DB2">
        <w:rPr>
          <w:highlight w:val="yellow"/>
        </w:rPr>
        <w:t xml:space="preserve"> can go to the rest</w:t>
      </w:r>
      <w:r w:rsidRPr="00045DB2">
        <w:rPr>
          <w:highlight w:val="yellow"/>
        </w:rPr>
        <w:t>ing</w:t>
      </w:r>
      <w:r w:rsidR="001D3910" w:rsidRPr="00045DB2">
        <w:rPr>
          <w:highlight w:val="yellow"/>
        </w:rPr>
        <w:t xml:space="preserve"> area. The rest time is </w:t>
      </w:r>
      <w:r w:rsidR="003028AD" w:rsidRPr="00045DB2">
        <w:rPr>
          <w:highlight w:val="yellow"/>
        </w:rPr>
        <w:t>120 s</w:t>
      </w:r>
      <w:r w:rsidRPr="00045DB2">
        <w:rPr>
          <w:highlight w:val="yellow"/>
        </w:rPr>
        <w:t xml:space="preserve"> before </w:t>
      </w:r>
      <w:r w:rsidR="004E6D0B" w:rsidRPr="00045DB2">
        <w:rPr>
          <w:highlight w:val="yellow"/>
        </w:rPr>
        <w:t xml:space="preserve">the </w:t>
      </w:r>
      <w:r w:rsidRPr="00045DB2">
        <w:rPr>
          <w:highlight w:val="yellow"/>
        </w:rPr>
        <w:t>next series</w:t>
      </w:r>
      <w:r w:rsidR="001D3910" w:rsidRPr="00045DB2">
        <w:rPr>
          <w:highlight w:val="yellow"/>
        </w:rPr>
        <w:t>.</w:t>
      </w:r>
    </w:p>
    <w:p w14:paraId="2A5186FE" w14:textId="359A8064" w:rsidR="00604F54" w:rsidRPr="00045DB2" w:rsidRDefault="00604F54" w:rsidP="00045DB2">
      <w:pPr>
        <w:rPr>
          <w:highlight w:val="yellow"/>
        </w:rPr>
      </w:pPr>
    </w:p>
    <w:p w14:paraId="033C5400" w14:textId="3C5904FE" w:rsidR="00604F54" w:rsidRPr="00045DB2" w:rsidRDefault="00604F54" w:rsidP="00045DB2">
      <w:r w:rsidRPr="00045DB2">
        <w:t>NOTE: The number of steps climbed is counted as a function of the climbing time at the set speed.</w:t>
      </w:r>
    </w:p>
    <w:p w14:paraId="181E9E38" w14:textId="77777777" w:rsidR="002C4F80" w:rsidRPr="00045DB2" w:rsidRDefault="002C4F80" w:rsidP="00045DB2">
      <w:pPr>
        <w:rPr>
          <w:highlight w:val="yellow"/>
        </w:rPr>
      </w:pPr>
    </w:p>
    <w:p w14:paraId="538A2D25" w14:textId="50BEFC2D" w:rsidR="00AB0743" w:rsidRPr="00045DB2" w:rsidRDefault="002C4F80" w:rsidP="00045DB2">
      <w:r w:rsidRPr="00045DB2">
        <w:rPr>
          <w:highlight w:val="yellow"/>
        </w:rPr>
        <w:t xml:space="preserve">6.6. </w:t>
      </w:r>
      <w:r w:rsidR="003316EA">
        <w:rPr>
          <w:highlight w:val="yellow"/>
        </w:rPr>
        <w:t>Repeat t</w:t>
      </w:r>
      <w:r w:rsidR="001D3910" w:rsidRPr="00045DB2">
        <w:rPr>
          <w:highlight w:val="yellow"/>
        </w:rPr>
        <w:t>his procedure until the training session is completed.</w:t>
      </w:r>
      <w:r w:rsidR="00321219" w:rsidRPr="00045DB2">
        <w:rPr>
          <w:highlight w:val="yellow"/>
        </w:rPr>
        <w:t xml:space="preserve"> </w:t>
      </w:r>
      <w:r w:rsidR="00321219" w:rsidRPr="00045DB2">
        <w:t xml:space="preserve">The detailed daily training program is shown in </w:t>
      </w:r>
      <w:r w:rsidR="00321219" w:rsidRPr="00045DB2">
        <w:rPr>
          <w:b/>
          <w:bCs/>
        </w:rPr>
        <w:t xml:space="preserve">Table </w:t>
      </w:r>
      <w:r w:rsidR="003A3ADE" w:rsidRPr="00045DB2">
        <w:rPr>
          <w:b/>
          <w:bCs/>
        </w:rPr>
        <w:t>5</w:t>
      </w:r>
      <w:r w:rsidR="00321219" w:rsidRPr="00045DB2">
        <w:t>.</w:t>
      </w:r>
    </w:p>
    <w:p w14:paraId="3EF04B64" w14:textId="77777777" w:rsidR="002C209C" w:rsidRPr="00045DB2" w:rsidRDefault="002C209C" w:rsidP="00045DB2"/>
    <w:p w14:paraId="35D779E2" w14:textId="079B89EA" w:rsidR="002C7F1A" w:rsidRPr="00045DB2" w:rsidRDefault="002C4F80" w:rsidP="00045DB2">
      <w:pPr>
        <w:rPr>
          <w:b/>
          <w:bCs/>
        </w:rPr>
      </w:pPr>
      <w:r w:rsidRPr="00045DB2">
        <w:t>7</w:t>
      </w:r>
      <w:r w:rsidR="00A177F5" w:rsidRPr="00045DB2">
        <w:t>.</w:t>
      </w:r>
      <w:r w:rsidR="00FD4B83" w:rsidRPr="00045DB2">
        <w:t xml:space="preserve"> </w:t>
      </w:r>
      <w:r w:rsidR="0052220C" w:rsidRPr="00045DB2">
        <w:rPr>
          <w:b/>
          <w:bCs/>
        </w:rPr>
        <w:t>Evaluation of the c</w:t>
      </w:r>
      <w:r w:rsidR="005746DB" w:rsidRPr="00045DB2">
        <w:rPr>
          <w:b/>
          <w:bCs/>
        </w:rPr>
        <w:t>ross</w:t>
      </w:r>
      <w:r w:rsidR="0052220C" w:rsidRPr="00045DB2">
        <w:rPr>
          <w:b/>
          <w:bCs/>
        </w:rPr>
        <w:t xml:space="preserve">over effect of resistance </w:t>
      </w:r>
      <w:r w:rsidR="005746DB" w:rsidRPr="00045DB2">
        <w:rPr>
          <w:b/>
          <w:bCs/>
        </w:rPr>
        <w:t xml:space="preserve">training </w:t>
      </w:r>
      <w:r w:rsidR="0052220C" w:rsidRPr="00045DB2">
        <w:rPr>
          <w:b/>
          <w:bCs/>
        </w:rPr>
        <w:t xml:space="preserve">on </w:t>
      </w:r>
      <w:r w:rsidR="005746DB" w:rsidRPr="00045DB2">
        <w:rPr>
          <w:b/>
          <w:bCs/>
        </w:rPr>
        <w:t>endurance</w:t>
      </w:r>
      <w:r w:rsidR="0052220C" w:rsidRPr="00045DB2">
        <w:rPr>
          <w:b/>
          <w:bCs/>
        </w:rPr>
        <w:t xml:space="preserve"> performance</w:t>
      </w:r>
    </w:p>
    <w:p w14:paraId="2AD3F7E0" w14:textId="77777777" w:rsidR="0033771A" w:rsidRPr="00045DB2" w:rsidRDefault="0033771A" w:rsidP="00045DB2"/>
    <w:p w14:paraId="400D8BE4" w14:textId="02040981" w:rsidR="002C7F1A" w:rsidRPr="00045DB2" w:rsidRDefault="0052220C" w:rsidP="00045DB2">
      <w:r w:rsidRPr="00045DB2">
        <w:t>NOTE: For this</w:t>
      </w:r>
      <w:r w:rsidR="00890A78" w:rsidRPr="00045DB2">
        <w:t>,</w:t>
      </w:r>
      <w:r w:rsidRPr="00045DB2">
        <w:t xml:space="preserve"> </w:t>
      </w:r>
      <w:r w:rsidR="002C7F1A" w:rsidRPr="00045DB2">
        <w:t>an incremental treadmill test is performed</w:t>
      </w:r>
      <w:r w:rsidR="002C7F1A"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9833DF" w:rsidRPr="00045DB2">
        <w:instrText xml:space="preserve"> ADDIN EN.CITE </w:instrText>
      </w:r>
      <w:r w:rsidR="009833DF"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9833DF" w:rsidRPr="00045DB2">
        <w:instrText xml:space="preserve"> ADDIN EN.CITE.DATA </w:instrText>
      </w:r>
      <w:r w:rsidR="009833DF" w:rsidRPr="00045DB2">
        <w:fldChar w:fldCharType="end"/>
      </w:r>
      <w:r w:rsidR="002C7F1A" w:rsidRPr="00045DB2">
        <w:fldChar w:fldCharType="separate"/>
      </w:r>
      <w:r w:rsidR="002C7F1A" w:rsidRPr="00045DB2">
        <w:rPr>
          <w:vertAlign w:val="superscript"/>
        </w:rPr>
        <w:t>4</w:t>
      </w:r>
      <w:r w:rsidR="002C7F1A" w:rsidRPr="00045DB2">
        <w:fldChar w:fldCharType="end"/>
      </w:r>
      <w:r w:rsidR="002C7F1A" w:rsidRPr="00045DB2">
        <w:t>, after 24 h of rest.</w:t>
      </w:r>
    </w:p>
    <w:p w14:paraId="367DC937" w14:textId="77777777" w:rsidR="00510170" w:rsidRPr="00045DB2" w:rsidRDefault="00510170" w:rsidP="00045DB2"/>
    <w:p w14:paraId="65DD36B9" w14:textId="75ACF3D4" w:rsidR="002C7F1A" w:rsidRPr="00045DB2" w:rsidRDefault="007A1435" w:rsidP="00045DB2">
      <w:r w:rsidRPr="00045DB2">
        <w:t>7</w:t>
      </w:r>
      <w:r w:rsidR="002C7F1A" w:rsidRPr="00045DB2">
        <w:t xml:space="preserve">.1. After a warm-up of 3 min at 10 cm/s, </w:t>
      </w:r>
      <w:r w:rsidR="00B8209C" w:rsidRPr="00045DB2">
        <w:t xml:space="preserve">start </w:t>
      </w:r>
      <w:r w:rsidR="002C7F1A" w:rsidRPr="00045DB2">
        <w:t>the incremental tes</w:t>
      </w:r>
      <w:r w:rsidR="00B8209C" w:rsidRPr="00045DB2">
        <w:t>t</w:t>
      </w:r>
      <w:r w:rsidR="002C7F1A" w:rsidRPr="00045DB2">
        <w:t xml:space="preserve"> at 10 cm/s and 10° </w:t>
      </w:r>
      <w:r w:rsidR="006036F9" w:rsidRPr="00045DB2">
        <w:t xml:space="preserve">angle </w:t>
      </w:r>
      <w:r w:rsidR="002C7F1A" w:rsidRPr="00045DB2">
        <w:t>of inclination.</w:t>
      </w:r>
    </w:p>
    <w:p w14:paraId="17A2CBE2" w14:textId="77777777" w:rsidR="00510170" w:rsidRPr="00045DB2" w:rsidRDefault="00510170" w:rsidP="00045DB2"/>
    <w:p w14:paraId="663D6D23" w14:textId="0712F43F" w:rsidR="0052220C" w:rsidRPr="00045DB2" w:rsidRDefault="007A1435" w:rsidP="00045DB2">
      <w:r w:rsidRPr="00045DB2">
        <w:t>7</w:t>
      </w:r>
      <w:r w:rsidR="002C7F1A" w:rsidRPr="00045DB2">
        <w:t xml:space="preserve">.2. </w:t>
      </w:r>
      <w:r w:rsidR="009C3957" w:rsidRPr="00045DB2">
        <w:t>Increase t</w:t>
      </w:r>
      <w:r w:rsidR="002C7F1A" w:rsidRPr="00045DB2">
        <w:t xml:space="preserve">he speed by 3.33 cm/s </w:t>
      </w:r>
      <w:r w:rsidR="00A52356" w:rsidRPr="00045DB2">
        <w:t>every</w:t>
      </w:r>
      <w:r w:rsidR="0052220C" w:rsidRPr="00045DB2">
        <w:t xml:space="preserve"> 3 min</w:t>
      </w:r>
      <w:r w:rsidR="00A52356" w:rsidRPr="00045DB2">
        <w:t xml:space="preserve"> </w:t>
      </w:r>
      <w:r w:rsidR="002C7F1A" w:rsidRPr="00045DB2">
        <w:t>until exhaustion.</w:t>
      </w:r>
    </w:p>
    <w:p w14:paraId="56260451" w14:textId="77777777" w:rsidR="0052220C" w:rsidRPr="00045DB2" w:rsidRDefault="0052220C" w:rsidP="00045DB2"/>
    <w:p w14:paraId="172568E4" w14:textId="3007319C" w:rsidR="002C7F1A" w:rsidRPr="00045DB2" w:rsidRDefault="0052220C" w:rsidP="00045DB2">
      <w:r w:rsidRPr="00045DB2">
        <w:t xml:space="preserve">NOTE: </w:t>
      </w:r>
      <w:r w:rsidR="002C7F1A" w:rsidRPr="00045DB2">
        <w:t xml:space="preserve">No electric shocks are used, so a painter's brush is placed at the back of the treadmill to prevent the mice from running off </w:t>
      </w:r>
      <w:r w:rsidRPr="00045DB2">
        <w:t>it</w:t>
      </w:r>
      <w:r w:rsidR="002C7F1A" w:rsidRPr="00045DB2">
        <w:t>.</w:t>
      </w:r>
    </w:p>
    <w:p w14:paraId="5B9EA42D" w14:textId="77777777" w:rsidR="002C7F1A" w:rsidRPr="00045DB2" w:rsidRDefault="002C7F1A" w:rsidP="00045DB2"/>
    <w:p w14:paraId="2AF356E9" w14:textId="7D30BB79" w:rsidR="00510EA3" w:rsidRPr="00045DB2" w:rsidRDefault="007A1435" w:rsidP="00045DB2">
      <w:r w:rsidRPr="00045DB2">
        <w:t>8</w:t>
      </w:r>
      <w:r w:rsidR="002C7F1A" w:rsidRPr="00045DB2">
        <w:t xml:space="preserve">. </w:t>
      </w:r>
      <w:r w:rsidR="00B103AA" w:rsidRPr="00045DB2">
        <w:rPr>
          <w:b/>
          <w:bCs/>
        </w:rPr>
        <w:t>A</w:t>
      </w:r>
      <w:r w:rsidR="005746DB" w:rsidRPr="00045DB2">
        <w:rPr>
          <w:b/>
          <w:bCs/>
        </w:rPr>
        <w:t>nimal beha</w:t>
      </w:r>
      <w:r w:rsidR="000E5262" w:rsidRPr="00045DB2">
        <w:rPr>
          <w:b/>
          <w:bCs/>
        </w:rPr>
        <w:t>vior during procedures</w:t>
      </w:r>
    </w:p>
    <w:p w14:paraId="6D24315D" w14:textId="77777777" w:rsidR="0033771A" w:rsidRPr="00045DB2" w:rsidRDefault="0033771A" w:rsidP="00045DB2"/>
    <w:p w14:paraId="0607825D" w14:textId="393D8CF7" w:rsidR="00011C34" w:rsidRPr="00045DB2" w:rsidRDefault="00FA169B" w:rsidP="00045DB2">
      <w:r w:rsidRPr="00045DB2">
        <w:t xml:space="preserve">NOTE: </w:t>
      </w:r>
      <w:r w:rsidR="00011C34" w:rsidRPr="00045DB2">
        <w:t>Continuous monitoring of the adaptation of mice to training should be performed to detect extreme fatigue, overtraining</w:t>
      </w:r>
      <w:r w:rsidR="00194C31" w:rsidRPr="00045DB2">
        <w:t>,</w:t>
      </w:r>
      <w:r w:rsidR="00011C34" w:rsidRPr="00045DB2">
        <w:t xml:space="preserve"> or injury.</w:t>
      </w:r>
    </w:p>
    <w:p w14:paraId="012E7E99" w14:textId="77777777" w:rsidR="00510170" w:rsidRPr="00045DB2" w:rsidRDefault="00510170" w:rsidP="00045DB2"/>
    <w:p w14:paraId="448992C0" w14:textId="0870A037" w:rsidR="00B103AA" w:rsidRPr="00045DB2" w:rsidRDefault="007A1435" w:rsidP="00045DB2">
      <w:r w:rsidRPr="00045DB2">
        <w:t>8</w:t>
      </w:r>
      <w:r w:rsidR="00011C34" w:rsidRPr="00045DB2">
        <w:t xml:space="preserve">.1. </w:t>
      </w:r>
      <w:r w:rsidR="006360CF" w:rsidRPr="00045DB2">
        <w:t>Observe s</w:t>
      </w:r>
      <w:r w:rsidR="003B3DEA" w:rsidRPr="00045DB2">
        <w:t xml:space="preserve">igns of animal welfare, </w:t>
      </w:r>
      <w:r w:rsidR="00011C34" w:rsidRPr="00045DB2">
        <w:t xml:space="preserve">in </w:t>
      </w:r>
      <w:r w:rsidR="003B3DEA" w:rsidRPr="00045DB2">
        <w:t xml:space="preserve">particular grooming and refusal </w:t>
      </w:r>
      <w:r w:rsidR="00172842" w:rsidRPr="00045DB2">
        <w:t>to</w:t>
      </w:r>
      <w:r w:rsidR="003B3DEA" w:rsidRPr="00045DB2">
        <w:t xml:space="preserve"> train</w:t>
      </w:r>
      <w:r w:rsidRPr="00045DB2">
        <w:t>ing</w:t>
      </w:r>
      <w:r w:rsidR="003B3DEA" w:rsidRPr="00045DB2">
        <w:t xml:space="preserve">. </w:t>
      </w:r>
      <w:r w:rsidR="00011C34" w:rsidRPr="00045DB2">
        <w:t>The normal behavior of the mouse, after a series of intense training, is to remain inactive for about one minute due to fatigue.</w:t>
      </w:r>
      <w:r w:rsidR="00011C34" w:rsidRPr="00045DB2" w:rsidDel="00011C34">
        <w:t xml:space="preserve"> </w:t>
      </w:r>
      <w:r w:rsidR="003B3DEA" w:rsidRPr="00045DB2">
        <w:t>After that</w:t>
      </w:r>
      <w:r w:rsidR="00C35922" w:rsidRPr="00045DB2">
        <w:t>,</w:t>
      </w:r>
      <w:r w:rsidR="003B3DEA" w:rsidRPr="00045DB2">
        <w:t xml:space="preserve"> </w:t>
      </w:r>
      <w:r w:rsidR="00172842" w:rsidRPr="00045DB2">
        <w:t>they</w:t>
      </w:r>
      <w:r w:rsidR="003B3DEA" w:rsidRPr="00045DB2">
        <w:t xml:space="preserve"> start grooming, explor</w:t>
      </w:r>
      <w:r w:rsidR="00C35922" w:rsidRPr="00045DB2">
        <w:t>ing</w:t>
      </w:r>
      <w:r w:rsidR="00172842" w:rsidRPr="00045DB2">
        <w:t>,</w:t>
      </w:r>
      <w:r w:rsidR="003B3DEA" w:rsidRPr="00045DB2">
        <w:t xml:space="preserve"> or trying to </w:t>
      </w:r>
      <w:r w:rsidR="00172842" w:rsidRPr="00045DB2">
        <w:t xml:space="preserve">remove </w:t>
      </w:r>
      <w:r w:rsidR="003B3DEA" w:rsidRPr="00045DB2">
        <w:t>the tape on the tail.</w:t>
      </w:r>
    </w:p>
    <w:p w14:paraId="485457D0" w14:textId="77777777" w:rsidR="00077FC1" w:rsidRPr="00045DB2" w:rsidRDefault="00077FC1" w:rsidP="00045DB2"/>
    <w:p w14:paraId="136425A4" w14:textId="6FED53DB" w:rsidR="003B3DEA" w:rsidRPr="00045DB2" w:rsidRDefault="007A1435" w:rsidP="00045DB2">
      <w:r w:rsidRPr="00045DB2">
        <w:t>8</w:t>
      </w:r>
      <w:r w:rsidR="00B103AA" w:rsidRPr="00045DB2">
        <w:t xml:space="preserve">.2. </w:t>
      </w:r>
      <w:r w:rsidR="003B3DEA" w:rsidRPr="00045DB2">
        <w:t xml:space="preserve">In </w:t>
      </w:r>
      <w:r w:rsidR="00DA2D50" w:rsidRPr="00045DB2">
        <w:t xml:space="preserve">the </w:t>
      </w:r>
      <w:r w:rsidR="003B3DEA" w:rsidRPr="00045DB2">
        <w:t xml:space="preserve">case of a mouse </w:t>
      </w:r>
      <w:r w:rsidR="00A45F4E" w:rsidRPr="00045DB2">
        <w:t>refusing</w:t>
      </w:r>
      <w:r w:rsidR="003B3DEA" w:rsidRPr="00045DB2">
        <w:t xml:space="preserve"> to train a series, </w:t>
      </w:r>
      <w:r w:rsidR="00DA2D50" w:rsidRPr="00045DB2">
        <w:t xml:space="preserve">try giving </w:t>
      </w:r>
      <w:r w:rsidR="003B3DEA" w:rsidRPr="00045DB2">
        <w:t>longer rest</w:t>
      </w:r>
      <w:r w:rsidR="00A45F4E" w:rsidRPr="00045DB2">
        <w:t>s</w:t>
      </w:r>
      <w:r w:rsidR="003B3DEA" w:rsidRPr="00045DB2">
        <w:t xml:space="preserve"> or even not </w:t>
      </w:r>
      <w:r w:rsidR="00172842" w:rsidRPr="00045DB2">
        <w:t>perform</w:t>
      </w:r>
      <w:r w:rsidR="00C35922" w:rsidRPr="00045DB2">
        <w:t>ing</w:t>
      </w:r>
      <w:r w:rsidR="003B3DEA" w:rsidRPr="00045DB2">
        <w:t xml:space="preserve"> th</w:t>
      </w:r>
      <w:r w:rsidR="00890A78" w:rsidRPr="00045DB2">
        <w:t>e</w:t>
      </w:r>
      <w:r w:rsidR="003B3DEA" w:rsidRPr="00045DB2">
        <w:t xml:space="preserve"> series to prevent inhibition.</w:t>
      </w:r>
    </w:p>
    <w:p w14:paraId="3EFE53D0" w14:textId="77777777" w:rsidR="00077FC1" w:rsidRPr="00045DB2" w:rsidRDefault="00077FC1" w:rsidP="00045DB2"/>
    <w:p w14:paraId="4301CF2C" w14:textId="72F6A7E6" w:rsidR="003B3DEA" w:rsidRPr="00045DB2" w:rsidRDefault="007A1435" w:rsidP="00045DB2">
      <w:r w:rsidRPr="00045DB2">
        <w:t>8</w:t>
      </w:r>
      <w:r w:rsidR="00B103AA" w:rsidRPr="00045DB2">
        <w:t xml:space="preserve">.3. </w:t>
      </w:r>
      <w:r w:rsidR="003B3DEA" w:rsidRPr="00045DB2">
        <w:t>Occasionally, when carry</w:t>
      </w:r>
      <w:r w:rsidR="00C35922" w:rsidRPr="00045DB2">
        <w:t>ing</w:t>
      </w:r>
      <w:r w:rsidR="003B3DEA" w:rsidRPr="00045DB2">
        <w:t xml:space="preserve"> </w:t>
      </w:r>
      <w:r w:rsidR="00A45F4E" w:rsidRPr="00045DB2">
        <w:t xml:space="preserve">out </w:t>
      </w:r>
      <w:r w:rsidR="003B3DEA" w:rsidRPr="00045DB2">
        <w:t>lightweight</w:t>
      </w:r>
      <w:r w:rsidR="00172842" w:rsidRPr="00045DB2">
        <w:t xml:space="preserve"> exercise</w:t>
      </w:r>
      <w:r w:rsidR="00570FA8" w:rsidRPr="00045DB2">
        <w:t>s</w:t>
      </w:r>
      <w:r w:rsidR="003B3DEA" w:rsidRPr="00045DB2">
        <w:t xml:space="preserve">, gently </w:t>
      </w:r>
      <w:r w:rsidR="00A45F4E" w:rsidRPr="00045DB2">
        <w:t xml:space="preserve">push </w:t>
      </w:r>
      <w:r w:rsidR="003B3DEA" w:rsidRPr="00045DB2">
        <w:t>the animal’s tail</w:t>
      </w:r>
      <w:r w:rsidR="00C35922" w:rsidRPr="00045DB2">
        <w:t xml:space="preserve">, </w:t>
      </w:r>
      <w:r w:rsidR="003B3DEA" w:rsidRPr="00045DB2">
        <w:t xml:space="preserve">to encourage </w:t>
      </w:r>
      <w:r w:rsidR="00A45F4E" w:rsidRPr="00045DB2">
        <w:t xml:space="preserve">it to </w:t>
      </w:r>
      <w:r w:rsidR="003B3DEA" w:rsidRPr="00045DB2">
        <w:t>finish the series.</w:t>
      </w:r>
      <w:r w:rsidR="00C35922" w:rsidRPr="00045DB2">
        <w:t xml:space="preserve"> </w:t>
      </w:r>
      <w:r w:rsidR="00BE1E3A" w:rsidRPr="00045DB2">
        <w:t xml:space="preserve">The animals stop climbing because it is not a demanding task. </w:t>
      </w:r>
      <w:r w:rsidR="003B3DEA" w:rsidRPr="00045DB2">
        <w:t>Conversely, when animals are carrying a heavy load, gently shift the animal's weight to ease the load and encourage it to finish the series</w:t>
      </w:r>
      <w:r w:rsidR="003E1ED5" w:rsidRPr="00045DB2">
        <w:t xml:space="preserve">, and then </w:t>
      </w:r>
      <w:r w:rsidR="00F267D6" w:rsidRPr="00045DB2">
        <w:t>allow</w:t>
      </w:r>
      <w:r w:rsidR="00A45F4E" w:rsidRPr="00045DB2">
        <w:t xml:space="preserve"> </w:t>
      </w:r>
      <w:r w:rsidR="003E1ED5" w:rsidRPr="00045DB2">
        <w:t xml:space="preserve">the animal </w:t>
      </w:r>
      <w:r w:rsidR="00F267D6" w:rsidRPr="00045DB2">
        <w:t xml:space="preserve">to </w:t>
      </w:r>
      <w:r w:rsidR="003E1ED5" w:rsidRPr="00045DB2">
        <w:t>rest until the next training se</w:t>
      </w:r>
      <w:r w:rsidR="00C35922" w:rsidRPr="00045DB2">
        <w:t>s</w:t>
      </w:r>
      <w:r w:rsidR="003E1ED5" w:rsidRPr="00045DB2">
        <w:t>sion</w:t>
      </w:r>
      <w:r w:rsidR="003B3DEA" w:rsidRPr="00045DB2">
        <w:t>.</w:t>
      </w:r>
      <w:r w:rsidR="004C53E4" w:rsidRPr="00045DB2">
        <w:t xml:space="preserve"> The animals may stop or even attempt to descend</w:t>
      </w:r>
      <w:r w:rsidR="009B7062" w:rsidRPr="00045DB2">
        <w:t xml:space="preserve"> because of the heavy load</w:t>
      </w:r>
      <w:r w:rsidR="00EE0418">
        <w:t>.</w:t>
      </w:r>
    </w:p>
    <w:p w14:paraId="19535ABF" w14:textId="1B6C2EBE" w:rsidR="00B103AA" w:rsidRPr="00045DB2" w:rsidRDefault="00B103AA" w:rsidP="00045DB2"/>
    <w:p w14:paraId="2049E92C" w14:textId="2C52BA44" w:rsidR="00B103AA" w:rsidRPr="00045DB2" w:rsidRDefault="007A1435" w:rsidP="00045DB2">
      <w:pPr>
        <w:rPr>
          <w:b/>
          <w:bCs/>
        </w:rPr>
      </w:pPr>
      <w:bookmarkStart w:id="8" w:name="_Hlk83562703"/>
      <w:r w:rsidRPr="00045DB2">
        <w:t>9</w:t>
      </w:r>
      <w:r w:rsidR="00B103AA" w:rsidRPr="00045DB2">
        <w:t xml:space="preserve">. </w:t>
      </w:r>
      <w:r w:rsidR="00B103AA" w:rsidRPr="00045DB2">
        <w:rPr>
          <w:b/>
          <w:bCs/>
        </w:rPr>
        <w:t>S</w:t>
      </w:r>
      <w:r w:rsidR="00415046" w:rsidRPr="00045DB2">
        <w:rPr>
          <w:b/>
          <w:bCs/>
        </w:rPr>
        <w:t>afety procedures</w:t>
      </w:r>
    </w:p>
    <w:p w14:paraId="7808B665" w14:textId="77777777" w:rsidR="0033771A" w:rsidRPr="00045DB2" w:rsidRDefault="0033771A" w:rsidP="00045DB2"/>
    <w:p w14:paraId="378A595F" w14:textId="5C2261D9" w:rsidR="00B103AA" w:rsidRPr="00045DB2" w:rsidRDefault="007A1435" w:rsidP="00045DB2">
      <w:r w:rsidRPr="00045DB2">
        <w:t>9</w:t>
      </w:r>
      <w:r w:rsidR="00AA25AD" w:rsidRPr="00045DB2">
        <w:t>.1. Security procedures for researchers</w:t>
      </w:r>
      <w:r w:rsidR="00EE0418">
        <w:t>:</w:t>
      </w:r>
      <w:r w:rsidR="00845590" w:rsidRPr="00045DB2">
        <w:t xml:space="preserve"> </w:t>
      </w:r>
      <w:r w:rsidR="00453049" w:rsidRPr="00045DB2">
        <w:t xml:space="preserve">Conduct research in the animal facility laboratory and use hoods, hats, gloves, and masks. </w:t>
      </w:r>
      <w:r w:rsidR="00AA25AD" w:rsidRPr="00045DB2">
        <w:t xml:space="preserve">There are no additional requirements other than those </w:t>
      </w:r>
      <w:r w:rsidR="00AA25AD" w:rsidRPr="00045DB2">
        <w:lastRenderedPageBreak/>
        <w:t>specific to animal research.</w:t>
      </w:r>
    </w:p>
    <w:p w14:paraId="003F5BF3" w14:textId="77777777" w:rsidR="00510170" w:rsidRPr="00045DB2" w:rsidRDefault="00510170" w:rsidP="00045DB2"/>
    <w:bookmarkEnd w:id="3"/>
    <w:p w14:paraId="3775B05D" w14:textId="2E10AA49" w:rsidR="003B3DEA" w:rsidRPr="00045DB2" w:rsidRDefault="007A1435" w:rsidP="00045DB2">
      <w:r w:rsidRPr="00045DB2">
        <w:t>9</w:t>
      </w:r>
      <w:r w:rsidR="00AA25AD" w:rsidRPr="00045DB2">
        <w:t>.2. Security for animals</w:t>
      </w:r>
      <w:r w:rsidR="00EE0418">
        <w:t>:</w:t>
      </w:r>
      <w:r w:rsidR="000266AF" w:rsidRPr="00045DB2">
        <w:t xml:space="preserve"> </w:t>
      </w:r>
      <w:r w:rsidR="00AA25AD" w:rsidRPr="00045DB2">
        <w:t>During the test,</w:t>
      </w:r>
      <w:r w:rsidR="00355BC4" w:rsidRPr="00045DB2">
        <w:t xml:space="preserve"> place a hand</w:t>
      </w:r>
      <w:r w:rsidR="00AA25AD" w:rsidRPr="00045DB2">
        <w:t xml:space="preserve"> </w:t>
      </w:r>
      <w:r w:rsidR="00355BC4" w:rsidRPr="00045DB2">
        <w:t xml:space="preserve">under the weights to catch and hold the mice in case of exhaustion </w:t>
      </w:r>
      <w:r w:rsidR="00AA25AD" w:rsidRPr="00045DB2">
        <w:t xml:space="preserve">because the animal </w:t>
      </w:r>
      <w:r w:rsidR="00707187" w:rsidRPr="00045DB2">
        <w:t>is limited in its ability</w:t>
      </w:r>
      <w:r w:rsidR="00AA25AD" w:rsidRPr="00045DB2">
        <w:t xml:space="preserve"> to hold on to the rungs properly. </w:t>
      </w:r>
      <w:r w:rsidR="00033F67" w:rsidRPr="00045DB2">
        <w:t>P</w:t>
      </w:r>
      <w:r w:rsidR="00AA25AD" w:rsidRPr="00045DB2">
        <w:t>ay attention to the animals continuously</w:t>
      </w:r>
      <w:r w:rsidR="00033F67" w:rsidRPr="00045DB2">
        <w:t xml:space="preserve"> for potential risks during training </w:t>
      </w:r>
      <w:r w:rsidR="00D143AA" w:rsidRPr="00045DB2">
        <w:t xml:space="preserve">such as </w:t>
      </w:r>
      <w:r w:rsidR="00033F67" w:rsidRPr="00045DB2">
        <w:t>falls or jumps.</w:t>
      </w:r>
      <w:bookmarkEnd w:id="8"/>
    </w:p>
    <w:bookmarkEnd w:id="2"/>
    <w:bookmarkEnd w:id="4"/>
    <w:p w14:paraId="0C8D3CB9" w14:textId="77777777" w:rsidR="00AD4D9C" w:rsidRPr="00045DB2" w:rsidRDefault="00AD4D9C" w:rsidP="00045DB2"/>
    <w:p w14:paraId="08AF3300" w14:textId="619D51CE" w:rsidR="006E4797" w:rsidRDefault="00551D82" w:rsidP="00045DB2">
      <w:pPr>
        <w:pBdr>
          <w:top w:val="nil"/>
          <w:left w:val="nil"/>
          <w:bottom w:val="nil"/>
          <w:right w:val="nil"/>
          <w:between w:val="nil"/>
        </w:pBdr>
        <w:rPr>
          <w:b/>
        </w:rPr>
      </w:pPr>
      <w:r w:rsidRPr="00045DB2">
        <w:rPr>
          <w:b/>
        </w:rPr>
        <w:t>REPRESENTATIVE RESULTS:</w:t>
      </w:r>
    </w:p>
    <w:p w14:paraId="6B58279F" w14:textId="77777777" w:rsidR="006159FA" w:rsidRPr="00045DB2" w:rsidRDefault="006159FA" w:rsidP="00045DB2">
      <w:pPr>
        <w:pBdr>
          <w:top w:val="nil"/>
          <w:left w:val="nil"/>
          <w:bottom w:val="nil"/>
          <w:right w:val="nil"/>
          <w:between w:val="nil"/>
        </w:pBdr>
      </w:pPr>
    </w:p>
    <w:p w14:paraId="5C1B44E4" w14:textId="46FF5444" w:rsidR="005B7FEE" w:rsidRDefault="00642ED9">
      <w:r w:rsidRPr="00A40F05">
        <w:rPr>
          <w:b/>
          <w:bCs/>
        </w:rPr>
        <w:t>Results with static ladder</w:t>
      </w:r>
    </w:p>
    <w:p w14:paraId="40A4BEAA" w14:textId="046E5C6E" w:rsidR="00E162B9" w:rsidRPr="00045DB2" w:rsidRDefault="007854AC" w:rsidP="00045DB2">
      <w:r w:rsidRPr="00045DB2">
        <w:t xml:space="preserve">The progressive resistance training protocol </w:t>
      </w:r>
      <w:r w:rsidR="0049696A">
        <w:t xml:space="preserve">presented by </w:t>
      </w:r>
      <w:proofErr w:type="spellStart"/>
      <w:r w:rsidR="00E162B9" w:rsidRPr="00045DB2">
        <w:t>Codina</w:t>
      </w:r>
      <w:proofErr w:type="spellEnd"/>
      <w:r w:rsidR="00E162B9" w:rsidRPr="00045DB2">
        <w:t>-Martinez et al.</w:t>
      </w:r>
      <w:r w:rsidR="00E162B9"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9833DF" w:rsidRPr="00045DB2">
        <w:instrText xml:space="preserve"> ADDIN EN.CITE </w:instrText>
      </w:r>
      <w:r w:rsidR="009833DF"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9833DF" w:rsidRPr="00045DB2">
        <w:instrText xml:space="preserve"> ADDIN EN.CITE.DATA </w:instrText>
      </w:r>
      <w:r w:rsidR="009833DF" w:rsidRPr="00045DB2">
        <w:fldChar w:fldCharType="end"/>
      </w:r>
      <w:r w:rsidR="00E162B9" w:rsidRPr="00045DB2">
        <w:fldChar w:fldCharType="separate"/>
      </w:r>
      <w:r w:rsidR="00E2196B" w:rsidRPr="00045DB2">
        <w:rPr>
          <w:vertAlign w:val="superscript"/>
        </w:rPr>
        <w:t>4</w:t>
      </w:r>
      <w:r w:rsidR="00E162B9" w:rsidRPr="00045DB2">
        <w:fldChar w:fldCharType="end"/>
      </w:r>
      <w:r w:rsidRPr="00045DB2">
        <w:t xml:space="preserve"> (</w:t>
      </w:r>
      <w:r w:rsidRPr="00045DB2">
        <w:rPr>
          <w:b/>
          <w:bCs/>
        </w:rPr>
        <w:t>Table 4</w:t>
      </w:r>
      <w:r w:rsidRPr="00045DB2">
        <w:t>)</w:t>
      </w:r>
      <w:r w:rsidR="009D3E3D" w:rsidRPr="00045DB2">
        <w:t xml:space="preserve"> </w:t>
      </w:r>
      <w:r w:rsidRPr="00045DB2">
        <w:t>was tested in a preliminary study</w:t>
      </w:r>
      <w:r w:rsidR="00A96291" w:rsidRPr="00045DB2">
        <w:t xml:space="preserve"> </w:t>
      </w:r>
      <w:r w:rsidR="000E33B1" w:rsidRPr="00045DB2">
        <w:t xml:space="preserve">consisting </w:t>
      </w:r>
      <w:r w:rsidR="00167A1A" w:rsidRPr="00045DB2">
        <w:t xml:space="preserve">of 7 weeks of training </w:t>
      </w:r>
      <w:r w:rsidR="00A45F4E" w:rsidRPr="00045DB2">
        <w:t>o</w:t>
      </w:r>
      <w:r w:rsidR="00167A1A" w:rsidRPr="00045DB2">
        <w:t>n a static ladder with 6-</w:t>
      </w:r>
      <w:r w:rsidR="001D0499" w:rsidRPr="00045DB2">
        <w:t xml:space="preserve">months-old wild-type </w:t>
      </w:r>
      <w:r w:rsidR="00E162B9" w:rsidRPr="00045DB2">
        <w:t>C57BL6J mice</w:t>
      </w:r>
      <w:r w:rsidR="00167A1A" w:rsidRPr="00045DB2">
        <w:t xml:space="preserve"> (n</w:t>
      </w:r>
      <w:r w:rsidR="00EE0418">
        <w:t xml:space="preserve"> </w:t>
      </w:r>
      <w:r w:rsidR="00167A1A" w:rsidRPr="00045DB2">
        <w:t>=</w:t>
      </w:r>
      <w:r w:rsidR="00EE0418">
        <w:t xml:space="preserve"> </w:t>
      </w:r>
      <w:r w:rsidR="00167A1A" w:rsidRPr="00045DB2">
        <w:t>4)</w:t>
      </w:r>
      <w:r w:rsidR="00E162B9" w:rsidRPr="00045DB2">
        <w:t xml:space="preserve">. </w:t>
      </w:r>
      <w:r w:rsidR="00A96291" w:rsidRPr="00045DB2">
        <w:t xml:space="preserve">In this preliminary study, </w:t>
      </w:r>
      <w:r w:rsidR="001C2B99" w:rsidRPr="00045DB2">
        <w:t>incremental tests to assess maximal strength were performed</w:t>
      </w:r>
      <w:r w:rsidR="00A96291" w:rsidRPr="00045DB2">
        <w:t xml:space="preserve"> before and after the training period</w:t>
      </w:r>
      <w:r w:rsidR="001C2B99" w:rsidRPr="00045DB2">
        <w:t xml:space="preserve">. </w:t>
      </w:r>
      <w:r w:rsidR="00E162B9" w:rsidRPr="00045DB2">
        <w:t>We observed a 46.4% increase</w:t>
      </w:r>
      <w:r w:rsidR="00A3322E" w:rsidRPr="00045DB2">
        <w:t xml:space="preserve"> in </w:t>
      </w:r>
      <w:r w:rsidR="001C2B99" w:rsidRPr="00045DB2">
        <w:t>maximal strength</w:t>
      </w:r>
      <w:r w:rsidR="00E162B9" w:rsidRPr="00045DB2">
        <w:t>, meaning that at the end of the training period they were able to climb with 1.9 times their body weight</w:t>
      </w:r>
      <w:r w:rsidR="00A96291" w:rsidRPr="00045DB2">
        <w:t xml:space="preserve"> (unpublished data)</w:t>
      </w:r>
      <w:r w:rsidR="00E162B9" w:rsidRPr="00045DB2">
        <w:t>.</w:t>
      </w:r>
    </w:p>
    <w:p w14:paraId="45F5C4FB" w14:textId="77777777" w:rsidR="003F1E66" w:rsidRPr="00045DB2" w:rsidRDefault="003F1E66" w:rsidP="00045DB2"/>
    <w:p w14:paraId="311B76F9" w14:textId="552FB8CE" w:rsidR="008D73AE" w:rsidRPr="00045DB2" w:rsidRDefault="008D73AE" w:rsidP="0037262F">
      <w:r w:rsidRPr="00045DB2">
        <w:t xml:space="preserve">In the study of </w:t>
      </w:r>
      <w:proofErr w:type="spellStart"/>
      <w:r w:rsidRPr="00045DB2">
        <w:t>Codina</w:t>
      </w:r>
      <w:proofErr w:type="spellEnd"/>
      <w:r w:rsidRPr="00045DB2">
        <w:t>-Martínez et al.</w:t>
      </w:r>
      <w:r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Pr="00045DB2">
        <w:instrText xml:space="preserve"> ADDIN EN.CITE </w:instrText>
      </w:r>
      <w:r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Pr="00045DB2">
        <w:instrText xml:space="preserve"> ADDIN EN.CITE.DATA </w:instrText>
      </w:r>
      <w:r w:rsidRPr="00045DB2">
        <w:fldChar w:fldCharType="end"/>
      </w:r>
      <w:r w:rsidRPr="00045DB2">
        <w:fldChar w:fldCharType="separate"/>
      </w:r>
      <w:r w:rsidRPr="00045DB2">
        <w:rPr>
          <w:vertAlign w:val="superscript"/>
        </w:rPr>
        <w:t>4</w:t>
      </w:r>
      <w:r w:rsidRPr="00045DB2">
        <w:fldChar w:fldCharType="end"/>
      </w:r>
      <w:r w:rsidRPr="00045DB2">
        <w:t>, male mice (C57BL6</w:t>
      </w:r>
      <w:r w:rsidR="00C4143E">
        <w:t>N</w:t>
      </w:r>
      <w:r w:rsidRPr="00045DB2">
        <w:t xml:space="preserve">/129Sv) deficient in </w:t>
      </w:r>
      <w:r w:rsidRPr="00045DB2">
        <w:rPr>
          <w:i/>
          <w:iCs/>
        </w:rPr>
        <w:t>Atg4b</w:t>
      </w:r>
      <w:r w:rsidRPr="00045DB2">
        <w:fldChar w:fldCharType="begin"/>
      </w:r>
      <w:r w:rsidR="003004D5" w:rsidRPr="00045DB2">
        <w:instrText xml:space="preserve"> ADDIN EN.CITE &lt;EndNote&gt;&lt;Cite&gt;&lt;Author&gt;Marino&lt;/Author&gt;&lt;Year&gt;2010&lt;/Year&gt;&lt;RecNum&gt;4036&lt;/RecNum&gt;&lt;DisplayText&gt;&lt;style face="superscript"&gt;16&lt;/style&gt;&lt;/DisplayText&gt;&lt;record&gt;&lt;rec-number&gt;4036&lt;/rec-number&gt;&lt;foreign-keys&gt;&lt;key app="EN" db-id="ezp2zz9d3r9vwneepzbv2ptls2rr0srrwwxt" timestamp="1626868002"&gt;4036&lt;/key&gt;&lt;/foreign-keys&gt;&lt;ref-type name="Journal Article"&gt;17&lt;/ref-type&gt;&lt;contributors&gt;&lt;authors&gt;&lt;author&gt;Marino, G.&lt;/author&gt;&lt;author&gt;Fernandez, A. F.&lt;/author&gt;&lt;author&gt;Cabrera, S.&lt;/author&gt;&lt;author&gt;Lundberg, Y. W.&lt;/author&gt;&lt;author&gt;Cabanillas, R.&lt;/author&gt;&lt;author&gt;Rodriguez, F.&lt;/author&gt;&lt;author&gt;Salvador-Montoliu, N.&lt;/author&gt;&lt;author&gt;Vega, J. A.&lt;/author&gt;&lt;author&gt;Germana, A.&lt;/author&gt;&lt;author&gt;Fueyo, A.&lt;/author&gt;&lt;author&gt;Freije, J. M.&lt;/author&gt;&lt;author&gt;Lopez-Otin, C.&lt;/author&gt;&lt;/authors&gt;&lt;/contributors&gt;&lt;auth-address&gt;Departamento de Bioquimica y Biologia Molecular, Facultad de Medicina, Instituto Universitario de Oncologia, Universidad de Oviedo, 33006 Oviedo, Spain.&lt;/auth-address&gt;&lt;titles&gt;&lt;title&gt;Autophagy is essential for mouse sense of balance&lt;/title&gt;&lt;secondary-title&gt;J Clin Invest&lt;/secondary-title&gt;&lt;/titles&gt;&lt;periodical&gt;&lt;full-title&gt;J Clin Invest&lt;/full-title&gt;&lt;/periodical&gt;&lt;pages&gt;2331-44&lt;/pages&gt;&lt;volume&gt;120&lt;/volume&gt;&lt;number&gt;7&lt;/number&gt;&lt;edition&gt;2010/06/26&lt;/edition&gt;&lt;keywords&gt;&lt;keyword&gt;Animals&lt;/keyword&gt;&lt;keyword&gt;Autophagy/*physiology&lt;/keyword&gt;&lt;keyword&gt;Eukaryota&lt;/keyword&gt;&lt;keyword&gt;Lysosomes/metabolism&lt;/keyword&gt;&lt;keyword&gt;Mice&lt;/keyword&gt;&lt;keyword&gt;Mice, Knockout&lt;/keyword&gt;&lt;keyword&gt;Mice, Transgenic&lt;/keyword&gt;&lt;keyword&gt;Otolithic Membrane/metabolism&lt;/keyword&gt;&lt;keyword&gt;Proteins/metabolism&lt;/keyword&gt;&lt;/keywords&gt;&lt;dates&gt;&lt;year&gt;2010&lt;/year&gt;&lt;pub-dates&gt;&lt;date&gt;Jul&lt;/date&gt;&lt;/pub-dates&gt;&lt;/dates&gt;&lt;isbn&gt;1558-8238 (Electronic)&amp;#xD;0021-9738 (Linking)&lt;/isbn&gt;&lt;accession-num&gt;20577052&lt;/accession-num&gt;&lt;urls&gt;&lt;related-urls&gt;&lt;url&gt;https://www.ncbi.nlm.nih.gov/pubmed/20577052&lt;/url&gt;&lt;/related-urls&gt;&lt;/urls&gt;&lt;custom2&gt;PMC2898610&lt;/custom2&gt;&lt;electronic-resource-num&gt;10.1172/JCI42601&lt;/electronic-resource-num&gt;&lt;/record&gt;&lt;/Cite&gt;&lt;/EndNote&gt;</w:instrText>
      </w:r>
      <w:r w:rsidRPr="00045DB2">
        <w:fldChar w:fldCharType="separate"/>
      </w:r>
      <w:r w:rsidR="003004D5" w:rsidRPr="00045DB2">
        <w:rPr>
          <w:noProof/>
          <w:vertAlign w:val="superscript"/>
        </w:rPr>
        <w:t>16</w:t>
      </w:r>
      <w:r w:rsidRPr="00045DB2">
        <w:fldChar w:fldCharType="end"/>
      </w:r>
      <w:r w:rsidRPr="00045DB2">
        <w:t xml:space="preserve"> and their corresponding wild‐type controls (8 weeks old) were trained for 14 weeks</w:t>
      </w:r>
      <w:r w:rsidR="00A96291" w:rsidRPr="00045DB2">
        <w:t xml:space="preserve"> (</w:t>
      </w:r>
      <w:r w:rsidR="00A96291" w:rsidRPr="00045DB2">
        <w:rPr>
          <w:b/>
          <w:bCs/>
        </w:rPr>
        <w:t>Table 4</w:t>
      </w:r>
      <w:r w:rsidR="00A96291" w:rsidRPr="0037262F">
        <w:t>)</w:t>
      </w:r>
      <w:r w:rsidRPr="00045DB2">
        <w:t xml:space="preserve">. Incremental tests to assess maximal resistance, before and after the training period, showed a percentage change of 44% in trained wild-type animals and 15.3% in </w:t>
      </w:r>
      <w:r w:rsidRPr="00045DB2">
        <w:rPr>
          <w:i/>
          <w:iCs/>
        </w:rPr>
        <w:t>atg4b</w:t>
      </w:r>
      <w:r w:rsidRPr="00045DB2">
        <w:rPr>
          <w:vertAlign w:val="superscript"/>
        </w:rPr>
        <w:t>-/-</w:t>
      </w:r>
      <w:r w:rsidRPr="00045DB2">
        <w:t>mice.</w:t>
      </w:r>
    </w:p>
    <w:p w14:paraId="2B7EF0FC" w14:textId="77777777" w:rsidR="008D73AE" w:rsidRPr="00045DB2" w:rsidRDefault="008D73AE" w:rsidP="00045DB2"/>
    <w:p w14:paraId="170408F2" w14:textId="12992644" w:rsidR="002A6367" w:rsidRPr="00045DB2" w:rsidRDefault="001C6342" w:rsidP="00045DB2">
      <w:r w:rsidRPr="00045DB2">
        <w:t xml:space="preserve">In </w:t>
      </w:r>
      <w:r w:rsidR="003004D5" w:rsidRPr="00045DB2">
        <w:t xml:space="preserve">another </w:t>
      </w:r>
      <w:r w:rsidRPr="00045DB2">
        <w:t>study</w:t>
      </w:r>
      <w:r w:rsidR="003004D5" w:rsidRPr="00045DB2">
        <w:t xml:space="preserve">, </w:t>
      </w:r>
      <w:r w:rsidR="00077FC1" w:rsidRPr="00045DB2">
        <w:t xml:space="preserve">8-week-old </w:t>
      </w:r>
      <w:r w:rsidR="002A6367" w:rsidRPr="00045DB2">
        <w:t>C57BL6N mice were trained for 4 weeks, 5 days/week</w:t>
      </w:r>
      <w:r w:rsidR="00167A1A" w:rsidRPr="00045DB2">
        <w:t xml:space="preserve"> (n</w:t>
      </w:r>
      <w:r w:rsidR="00EE0418">
        <w:t xml:space="preserve"> </w:t>
      </w:r>
      <w:r w:rsidR="00167A1A" w:rsidRPr="00045DB2">
        <w:t>=</w:t>
      </w:r>
      <w:r w:rsidR="00EE0418">
        <w:t xml:space="preserve"> </w:t>
      </w:r>
      <w:r w:rsidR="00167A1A" w:rsidRPr="00045DB2">
        <w:t>8)</w:t>
      </w:r>
      <w:r w:rsidR="008D73AE" w:rsidRPr="00045DB2">
        <w:t xml:space="preserve"> (unpublished data)</w:t>
      </w:r>
      <w:r w:rsidR="002A6367" w:rsidRPr="00045DB2">
        <w:t xml:space="preserve">. </w:t>
      </w:r>
      <w:r w:rsidR="004B396C" w:rsidRPr="00045DB2">
        <w:t>All sessions were designed to achieve the same exercise volume through a combination of the number of steps climbed (or distance against gravity) and weight load</w:t>
      </w:r>
      <w:r w:rsidR="004B396C" w:rsidRPr="00045DB2">
        <w:fldChar w:fldCharType="begin">
          <w:fldData xml:space="preserve">PEVuZE5vdGU+PENpdGU+PEF1dGhvcj5GaWd1ZWlyZWRvPC9BdXRob3I+PFllYXI+MjAxODwvWWVh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</w:fldData>
        </w:fldChar>
      </w:r>
      <w:r w:rsidR="004B396C" w:rsidRPr="00045DB2">
        <w:instrText xml:space="preserve"> ADDIN EN.CITE </w:instrText>
      </w:r>
      <w:r w:rsidR="004B396C" w:rsidRPr="00045DB2">
        <w:fldChar w:fldCharType="begin">
          <w:fldData xml:space="preserve">PEVuZE5vdGU+PENpdGU+PEF1dGhvcj5GaWd1ZWlyZWRvPC9BdXRob3I+PFllYXI+MjAxODwvWWVh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</w:fldData>
        </w:fldChar>
      </w:r>
      <w:r w:rsidR="004B396C" w:rsidRPr="00045DB2">
        <w:instrText xml:space="preserve"> ADDIN EN.CITE.DATA </w:instrText>
      </w:r>
      <w:r w:rsidR="004B396C" w:rsidRPr="00045DB2">
        <w:fldChar w:fldCharType="end"/>
      </w:r>
      <w:r w:rsidR="004B396C" w:rsidRPr="00045DB2">
        <w:fldChar w:fldCharType="separate"/>
      </w:r>
      <w:r w:rsidR="004B396C" w:rsidRPr="00045DB2">
        <w:rPr>
          <w:vertAlign w:val="superscript"/>
        </w:rPr>
        <w:t>17</w:t>
      </w:r>
      <w:r w:rsidR="004B396C" w:rsidRPr="00045DB2">
        <w:fldChar w:fldCharType="end"/>
      </w:r>
      <w:r w:rsidR="004B396C" w:rsidRPr="00045DB2">
        <w:t xml:space="preserve"> and </w:t>
      </w:r>
      <w:r w:rsidR="007951D3">
        <w:t xml:space="preserve">were </w:t>
      </w:r>
      <w:r w:rsidR="004B396C" w:rsidRPr="00045DB2">
        <w:t>based on the results obtained in a maximal strength test prior to the training period. The number of steps per training session varied between 400</w:t>
      </w:r>
      <w:r w:rsidR="00EE0418">
        <w:t>–</w:t>
      </w:r>
      <w:r w:rsidR="004B396C" w:rsidRPr="00045DB2">
        <w:t>2</w:t>
      </w:r>
      <w:r w:rsidR="00EE0418">
        <w:t>,</w:t>
      </w:r>
      <w:r w:rsidR="004B396C" w:rsidRPr="00045DB2">
        <w:t>000 depending on the maximal weight load, which ranged between 25</w:t>
      </w:r>
      <w:r w:rsidR="00EE0418">
        <w:t>%–</w:t>
      </w:r>
      <w:r w:rsidR="004B396C" w:rsidRPr="00045DB2">
        <w:t xml:space="preserve">65% of the maximal weight load at the pre-training test. We selected these maximum weight ranges because it has been described that below 75% of </w:t>
      </w:r>
      <w:r w:rsidR="00D85724">
        <w:t xml:space="preserve">maximal weight </w:t>
      </w:r>
      <w:r w:rsidR="004B396C" w:rsidRPr="00045DB2">
        <w:t>there is no velocity loss</w:t>
      </w:r>
      <w:r w:rsidR="00966728">
        <w:t xml:space="preserve"> </w:t>
      </w:r>
      <w:r w:rsidR="00F5221D">
        <w:t>to climb 1 RM</w:t>
      </w:r>
      <w:r w:rsidR="004B396C" w:rsidRPr="00045DB2">
        <w:t xml:space="preserve">, which is important for standardizing </w:t>
      </w:r>
      <w:r w:rsidR="00AD53CD" w:rsidRPr="00045DB2">
        <w:t xml:space="preserve">the </w:t>
      </w:r>
      <w:r w:rsidR="004B396C" w:rsidRPr="00045DB2">
        <w:t>intensity of submaximal efforts</w:t>
      </w:r>
      <w:r w:rsidR="004B396C" w:rsidRPr="00045DB2">
        <w:fldChar w:fldCharType="begin">
          <w:fldData xml:space="preserve">PEVuZE5vdGU+PENpdGU+PEF1dGhvcj5HZW50aWw8L0F1dGhvcj48WWVhcj4yMDE4PC9ZZWFyPjxS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</w:fldData>
        </w:fldChar>
      </w:r>
      <w:r w:rsidR="004B396C" w:rsidRPr="00045DB2">
        <w:instrText xml:space="preserve"> ADDIN EN.CITE </w:instrText>
      </w:r>
      <w:r w:rsidR="004B396C" w:rsidRPr="00045DB2">
        <w:fldChar w:fldCharType="begin">
          <w:fldData xml:space="preserve">PEVuZE5vdGU+PENpdGU+PEF1dGhvcj5HZW50aWw8L0F1dGhvcj48WWVhcj4yMDE4PC9ZZWFyPjxS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</w:fldData>
        </w:fldChar>
      </w:r>
      <w:r w:rsidR="004B396C" w:rsidRPr="00045DB2">
        <w:instrText xml:space="preserve"> ADDIN EN.CITE.DATA </w:instrText>
      </w:r>
      <w:r w:rsidR="004B396C" w:rsidRPr="00045DB2">
        <w:fldChar w:fldCharType="end"/>
      </w:r>
      <w:r w:rsidR="004B396C" w:rsidRPr="00045DB2">
        <w:fldChar w:fldCharType="separate"/>
      </w:r>
      <w:r w:rsidR="004B396C" w:rsidRPr="00045DB2">
        <w:rPr>
          <w:vertAlign w:val="superscript"/>
        </w:rPr>
        <w:t>18</w:t>
      </w:r>
      <w:r w:rsidR="004B396C" w:rsidRPr="00045DB2">
        <w:fldChar w:fldCharType="end"/>
      </w:r>
      <w:r w:rsidR="004B396C" w:rsidRPr="00045DB2">
        <w:t xml:space="preserve">. </w:t>
      </w:r>
      <w:r w:rsidR="001C2B99" w:rsidRPr="00045DB2">
        <w:t xml:space="preserve">Again, before and after the training period, incremental tests to assess maximal strength were performed. </w:t>
      </w:r>
      <w:r w:rsidR="0029199B" w:rsidRPr="00045DB2">
        <w:t xml:space="preserve">The average percentage </w:t>
      </w:r>
      <w:r w:rsidR="001C2B99" w:rsidRPr="00045DB2">
        <w:t xml:space="preserve">of </w:t>
      </w:r>
      <w:r w:rsidR="0029199B" w:rsidRPr="00045DB2">
        <w:t xml:space="preserve">variation in </w:t>
      </w:r>
      <w:r w:rsidR="0024416E" w:rsidRPr="00045DB2">
        <w:t xml:space="preserve">this parameter </w:t>
      </w:r>
      <w:r w:rsidR="0029199B" w:rsidRPr="00045DB2">
        <w:t xml:space="preserve">was 40%. Peak </w:t>
      </w:r>
      <w:r w:rsidR="001C2B99" w:rsidRPr="00045DB2">
        <w:t xml:space="preserve">strength </w:t>
      </w:r>
      <w:r w:rsidR="0029199B" w:rsidRPr="00045DB2">
        <w:t xml:space="preserve">was reached by a 27 g mouse, which was able to climb </w:t>
      </w:r>
      <w:r w:rsidR="00167A1A" w:rsidRPr="00045DB2">
        <w:t>1</w:t>
      </w:r>
      <w:r w:rsidR="00EE0418">
        <w:t xml:space="preserve"> </w:t>
      </w:r>
      <w:r w:rsidR="00167A1A" w:rsidRPr="00045DB2">
        <w:t xml:space="preserve">RM </w:t>
      </w:r>
      <w:r w:rsidR="0029199B" w:rsidRPr="00045DB2">
        <w:t>with 120 g</w:t>
      </w:r>
      <w:r w:rsidR="001C2B99" w:rsidRPr="00045DB2">
        <w:t xml:space="preserve"> after the training period</w:t>
      </w:r>
      <w:r w:rsidR="0029199B" w:rsidRPr="00045DB2">
        <w:t>.</w:t>
      </w:r>
    </w:p>
    <w:p w14:paraId="23703E7D" w14:textId="1C86F775" w:rsidR="00AD53CD" w:rsidRDefault="00AD53CD" w:rsidP="00045DB2"/>
    <w:p w14:paraId="4DF3D5B0" w14:textId="77777777" w:rsidR="0072047F" w:rsidRPr="00045DB2" w:rsidRDefault="0072047F" w:rsidP="0072047F">
      <w:pPr>
        <w:rPr>
          <w:strike/>
        </w:rPr>
      </w:pPr>
      <w:r w:rsidRPr="00045DB2">
        <w:t>The static ladder is also suitable for eccentric training. It can be performed by descending with a near-maximal or supramaximal load. The load applied for this procedure must be high (e.g., 90</w:t>
      </w:r>
      <w:r>
        <w:t>%–</w:t>
      </w:r>
      <w:r w:rsidRPr="00045DB2">
        <w:t xml:space="preserve">100% or even more </w:t>
      </w:r>
      <w:r>
        <w:t>of</w:t>
      </w:r>
      <w:r w:rsidRPr="00045DB2">
        <w:t xml:space="preserve"> the maximum incremental concentric test</w:t>
      </w:r>
      <w:r>
        <w:t xml:space="preserve"> load</w:t>
      </w:r>
      <w:r w:rsidRPr="00045DB2">
        <w:t>). When mice carry a near-maximal load, they naturally try to descend. In the case of eccentric training, during acclimatization, it is necessary to allow the animals to descend rather than ascend. For this reason, it is not easy to combine both concentric and eccentric training in mice, and only one training model is feasible at a given time.</w:t>
      </w:r>
    </w:p>
    <w:p w14:paraId="00D00359" w14:textId="77777777" w:rsidR="0072047F" w:rsidRPr="00045DB2" w:rsidRDefault="0072047F" w:rsidP="00045DB2"/>
    <w:p w14:paraId="3A246D59" w14:textId="76DD09B1" w:rsidR="00642ED9" w:rsidRPr="00A40F05" w:rsidRDefault="00642ED9" w:rsidP="00045DB2">
      <w:pPr>
        <w:rPr>
          <w:b/>
          <w:bCs/>
        </w:rPr>
      </w:pPr>
      <w:r w:rsidRPr="00A40F05">
        <w:rPr>
          <w:b/>
          <w:bCs/>
        </w:rPr>
        <w:t>Results with dynamic ladder</w:t>
      </w:r>
    </w:p>
    <w:p w14:paraId="34215B5D" w14:textId="52BB450D" w:rsidR="00C52BA1" w:rsidRPr="00045DB2" w:rsidRDefault="00C52BA1" w:rsidP="00045DB2">
      <w:r w:rsidRPr="00045DB2">
        <w:lastRenderedPageBreak/>
        <w:t xml:space="preserve">To evaluate the dynamic ladder as a tool for resistance training, we conducted an experiment with the aim of </w:t>
      </w:r>
      <w:r w:rsidR="008C1963" w:rsidRPr="00045DB2">
        <w:t>assessing</w:t>
      </w:r>
      <w:r w:rsidRPr="00045DB2">
        <w:t xml:space="preserve"> the effect of two types of strength training: endurance-resistance training and strength training. 8-week-old C57BL6N mice were divided in</w:t>
      </w:r>
      <w:r w:rsidR="00A40131" w:rsidRPr="00045DB2">
        <w:t>to</w:t>
      </w:r>
      <w:r w:rsidRPr="00045DB2">
        <w:t xml:space="preserve"> three groups: </w:t>
      </w:r>
      <w:proofErr w:type="gramStart"/>
      <w:r w:rsidRPr="00045DB2">
        <w:t>Non-trained</w:t>
      </w:r>
      <w:proofErr w:type="gramEnd"/>
      <w:r w:rsidRPr="00045DB2">
        <w:t xml:space="preserve"> </w:t>
      </w:r>
      <w:r w:rsidR="00261D99" w:rsidRPr="00045DB2">
        <w:t>c</w:t>
      </w:r>
      <w:r w:rsidRPr="00045DB2">
        <w:t>ontrol (C, n</w:t>
      </w:r>
      <w:r w:rsidR="00EE0418">
        <w:t xml:space="preserve"> </w:t>
      </w:r>
      <w:r w:rsidRPr="00045DB2">
        <w:t>=</w:t>
      </w:r>
      <w:r w:rsidR="00EE0418">
        <w:t xml:space="preserve"> </w:t>
      </w:r>
      <w:r w:rsidRPr="00045DB2">
        <w:t>5), Endurance-Resistance (E-R, n</w:t>
      </w:r>
      <w:r w:rsidR="00EE0418">
        <w:t xml:space="preserve"> </w:t>
      </w:r>
      <w:r w:rsidRPr="00045DB2">
        <w:t>=</w:t>
      </w:r>
      <w:r w:rsidR="00EE0418">
        <w:t xml:space="preserve"> </w:t>
      </w:r>
      <w:r w:rsidRPr="00045DB2">
        <w:t>8), and Strength (S, n</w:t>
      </w:r>
      <w:r w:rsidR="00EE0418">
        <w:t xml:space="preserve"> </w:t>
      </w:r>
      <w:r w:rsidRPr="00045DB2">
        <w:t>=</w:t>
      </w:r>
      <w:r w:rsidR="00EE0418">
        <w:t xml:space="preserve"> </w:t>
      </w:r>
      <w:r w:rsidRPr="00045DB2">
        <w:t xml:space="preserve">7). After </w:t>
      </w:r>
      <w:r w:rsidR="00416E4E" w:rsidRPr="00045DB2">
        <w:t xml:space="preserve">a </w:t>
      </w:r>
      <w:r w:rsidRPr="00045DB2">
        <w:t>3-</w:t>
      </w:r>
      <w:r w:rsidR="00EE0418" w:rsidRPr="00045DB2">
        <w:t>wee</w:t>
      </w:r>
      <w:r w:rsidR="00EE0418">
        <w:t>k</w:t>
      </w:r>
      <w:r w:rsidR="00EE0418" w:rsidRPr="00045DB2">
        <w:t xml:space="preserve"> </w:t>
      </w:r>
      <w:r w:rsidRPr="00045DB2">
        <w:t xml:space="preserve">(12 sessions) </w:t>
      </w:r>
      <w:r w:rsidR="00B478A3" w:rsidRPr="00045DB2">
        <w:t xml:space="preserve">acclimatization </w:t>
      </w:r>
      <w:r w:rsidRPr="00045DB2">
        <w:t>period (</w:t>
      </w:r>
      <w:r w:rsidR="00077992" w:rsidRPr="00045DB2">
        <w:rPr>
          <w:b/>
          <w:bCs/>
        </w:rPr>
        <w:t>Table 2</w:t>
      </w:r>
      <w:r w:rsidRPr="00045DB2">
        <w:t>)</w:t>
      </w:r>
      <w:r w:rsidR="00EE0418">
        <w:t>,</w:t>
      </w:r>
      <w:r w:rsidRPr="00045DB2">
        <w:t xml:space="preserve"> mice were trained for 6 weeks, 5 days/week (Monday to Friday), starting at 9:00 am, for a total of 22 sessions. To reduce anxiety, mice </w:t>
      </w:r>
      <w:r w:rsidR="00A45F4E" w:rsidRPr="00045DB2">
        <w:t xml:space="preserve">were </w:t>
      </w:r>
      <w:r w:rsidRPr="00045DB2">
        <w:t xml:space="preserve">trained in groups of </w:t>
      </w:r>
      <w:r w:rsidR="00EE0418">
        <w:t>four</w:t>
      </w:r>
      <w:r w:rsidR="00EE0418" w:rsidRPr="00045DB2">
        <w:t xml:space="preserve"> </w:t>
      </w:r>
      <w:r w:rsidRPr="00045DB2">
        <w:t>animals sharing the same cage. Aversive stimuli were avoided, to minimize stress. The E</w:t>
      </w:r>
      <w:r w:rsidR="00EE0418">
        <w:t>–</w:t>
      </w:r>
      <w:r w:rsidRPr="00045DB2">
        <w:t xml:space="preserve">R group performed </w:t>
      </w:r>
      <w:r w:rsidR="00EE0418">
        <w:t>three</w:t>
      </w:r>
      <w:r w:rsidR="00EE0418" w:rsidRPr="00045DB2">
        <w:t xml:space="preserve"> </w:t>
      </w:r>
      <w:r w:rsidRPr="00045DB2">
        <w:t xml:space="preserve">times more repetitions with 1/3 of the weight load compared to </w:t>
      </w:r>
      <w:r w:rsidR="0002722B" w:rsidRPr="00045DB2">
        <w:t xml:space="preserve">the </w:t>
      </w:r>
      <w:r w:rsidRPr="00045DB2">
        <w:t>S group, so, they all performed the same accumulated work</w:t>
      </w:r>
      <w:r w:rsidR="008242B6" w:rsidRPr="00045DB2">
        <w:t>,</w:t>
      </w:r>
      <w:r w:rsidR="00EB6523" w:rsidRPr="00045DB2">
        <w:t xml:space="preserve"> </w:t>
      </w:r>
      <w:r w:rsidR="008242B6" w:rsidRPr="00045DB2">
        <w:t>with different combination</w:t>
      </w:r>
      <w:r w:rsidR="00EB6523" w:rsidRPr="00045DB2">
        <w:t>s</w:t>
      </w:r>
      <w:r w:rsidR="008242B6" w:rsidRPr="00045DB2">
        <w:t xml:space="preserve"> of load and repetitions.</w:t>
      </w:r>
      <w:r w:rsidRPr="00045DB2">
        <w:t xml:space="preserve"> The speed was constant for all groups, set at 5.4 cm/s and the slope </w:t>
      </w:r>
      <w:r w:rsidR="006728A2">
        <w:t xml:space="preserve">was set </w:t>
      </w:r>
      <w:r w:rsidRPr="00045DB2">
        <w:t>at 85°.</w:t>
      </w:r>
    </w:p>
    <w:p w14:paraId="4E935BAB" w14:textId="77777777" w:rsidR="003F1E66" w:rsidRPr="00045DB2" w:rsidRDefault="003F1E66" w:rsidP="00045DB2"/>
    <w:p w14:paraId="3E75873A" w14:textId="185DAD9C" w:rsidR="00A4085A" w:rsidRPr="00045DB2" w:rsidRDefault="00E75249" w:rsidP="00045DB2">
      <w:r w:rsidRPr="00045DB2">
        <w:t xml:space="preserve">The normality of the variables was tested using the Shapiro Wilk test. </w:t>
      </w:r>
      <w:r w:rsidR="00A4085A" w:rsidRPr="00045DB2">
        <w:t xml:space="preserve">Results are shown as mean </w:t>
      </w:r>
      <w:r w:rsidR="00B96544" w:rsidRPr="00045DB2">
        <w:t>±</w:t>
      </w:r>
      <w:r w:rsidR="00A4085A" w:rsidRPr="00045DB2">
        <w:t xml:space="preserve"> </w:t>
      </w:r>
      <w:r w:rsidR="007D6607">
        <w:t>standard deviation (</w:t>
      </w:r>
      <w:r w:rsidR="00B96544" w:rsidRPr="00045DB2">
        <w:t>SD</w:t>
      </w:r>
      <w:r w:rsidR="007D6607">
        <w:t>)</w:t>
      </w:r>
      <w:r w:rsidR="00EA47F2" w:rsidRPr="00045DB2">
        <w:t>.</w:t>
      </w:r>
      <w:r w:rsidR="00A4085A" w:rsidRPr="00045DB2">
        <w:t xml:space="preserve"> </w:t>
      </w:r>
      <w:r w:rsidR="00FA6627" w:rsidRPr="001860D9">
        <w:rPr>
          <w:i/>
          <w:iCs/>
        </w:rPr>
        <w:t>t</w:t>
      </w:r>
      <w:r w:rsidR="00A4085A" w:rsidRPr="00045DB2">
        <w:t>-test and A</w:t>
      </w:r>
      <w:r w:rsidR="00B478A3" w:rsidRPr="00045DB2">
        <w:t>NOVA</w:t>
      </w:r>
      <w:r w:rsidR="00BB07C7" w:rsidRPr="00045DB2">
        <w:t xml:space="preserve"> (Bonferroni post-hoc) </w:t>
      </w:r>
      <w:r w:rsidR="00A4085A" w:rsidRPr="00045DB2">
        <w:t xml:space="preserve">were used for statistical differences. Significant changes </w:t>
      </w:r>
      <w:r w:rsidR="00B464F1">
        <w:t>we</w:t>
      </w:r>
      <w:r w:rsidR="00A4085A" w:rsidRPr="00045DB2">
        <w:t>re set at p</w:t>
      </w:r>
      <w:r w:rsidR="00DF7D4A">
        <w:t xml:space="preserve"> </w:t>
      </w:r>
      <w:r w:rsidR="00A4085A" w:rsidRPr="00045DB2">
        <w:t>&lt;</w:t>
      </w:r>
      <w:r w:rsidR="00DF7D4A">
        <w:t xml:space="preserve"> </w:t>
      </w:r>
      <w:r w:rsidR="00A4085A" w:rsidRPr="00045DB2">
        <w:t>0.05</w:t>
      </w:r>
      <w:r w:rsidR="009E0D97" w:rsidRPr="00045DB2">
        <w:t>. The statistical software R (</w:t>
      </w:r>
      <w:hyperlink r:id="rId16" w:history="1">
        <w:r w:rsidR="009E0D97" w:rsidRPr="00045DB2">
          <w:rPr>
            <w:rStyle w:val="Hyperlink"/>
            <w:color w:val="auto"/>
          </w:rPr>
          <w:t>www.r-project.org</w:t>
        </w:r>
      </w:hyperlink>
      <w:r w:rsidR="009E0D97" w:rsidRPr="00045DB2">
        <w:t>) was used for all statistical analyses</w:t>
      </w:r>
      <w:r w:rsidR="00A4085A" w:rsidRPr="00045DB2">
        <w:t>.</w:t>
      </w:r>
    </w:p>
    <w:p w14:paraId="29D7E27B" w14:textId="77777777" w:rsidR="003F1E66" w:rsidRPr="00045DB2" w:rsidRDefault="003F1E66" w:rsidP="00045DB2"/>
    <w:p w14:paraId="41275CC9" w14:textId="5CDA0845" w:rsidR="000D6F26" w:rsidRPr="00045DB2" w:rsidRDefault="00FA7F30" w:rsidP="00045DB2">
      <w:r w:rsidRPr="00045DB2">
        <w:t>All animals</w:t>
      </w:r>
      <w:r w:rsidR="00E133CC" w:rsidRPr="00045DB2">
        <w:t xml:space="preserve"> included in</w:t>
      </w:r>
      <w:r w:rsidRPr="00045DB2">
        <w:t xml:space="preserve"> </w:t>
      </w:r>
      <w:r w:rsidR="00FA6627" w:rsidRPr="00045DB2">
        <w:t xml:space="preserve">the </w:t>
      </w:r>
      <w:r w:rsidRPr="00045DB2">
        <w:t>trained and control group completed the study.</w:t>
      </w:r>
      <w:r w:rsidR="000D6F26" w:rsidRPr="00045DB2">
        <w:t xml:space="preserve"> </w:t>
      </w:r>
      <w:r w:rsidR="00462E05" w:rsidRPr="00045DB2">
        <w:t xml:space="preserve">During the experiment, the animals were caged in training groups. The food intake of the animals in each cage was measured weekly, so the result is per cage and not per mouse. </w:t>
      </w:r>
      <w:r w:rsidR="00CA6365" w:rsidRPr="00045DB2">
        <w:t xml:space="preserve">The mean </w:t>
      </w:r>
      <w:r w:rsidR="00462E05" w:rsidRPr="00045DB2">
        <w:t xml:space="preserve">daily food intake per mouse in the control group </w:t>
      </w:r>
      <w:r w:rsidR="004812B1" w:rsidRPr="00045DB2">
        <w:t xml:space="preserve">was </w:t>
      </w:r>
      <w:r w:rsidR="00462E05" w:rsidRPr="00045DB2">
        <w:t>2.8(±</w:t>
      </w:r>
      <w:r w:rsidR="001A08DC" w:rsidRPr="00045DB2">
        <w:t xml:space="preserve"> </w:t>
      </w:r>
      <w:r w:rsidR="00462E05" w:rsidRPr="00045DB2">
        <w:t xml:space="preserve">0.11) g, </w:t>
      </w:r>
      <w:r w:rsidR="00CA6365" w:rsidRPr="00045DB2">
        <w:t xml:space="preserve">in </w:t>
      </w:r>
      <w:r w:rsidR="001A08DC" w:rsidRPr="00045DB2">
        <w:t xml:space="preserve">the </w:t>
      </w:r>
      <w:r w:rsidR="00462E05" w:rsidRPr="00045DB2">
        <w:t xml:space="preserve">Endurance-Resistance group </w:t>
      </w:r>
      <w:r w:rsidR="001A08DC" w:rsidRPr="00045DB2">
        <w:t xml:space="preserve">was </w:t>
      </w:r>
      <w:r w:rsidR="00462E05" w:rsidRPr="00045DB2">
        <w:t>3.2(±</w:t>
      </w:r>
      <w:r w:rsidR="001A08DC" w:rsidRPr="00045DB2">
        <w:t xml:space="preserve"> </w:t>
      </w:r>
      <w:r w:rsidR="00462E05" w:rsidRPr="00045DB2">
        <w:t>0.24) g</w:t>
      </w:r>
      <w:r w:rsidR="001A08DC" w:rsidRPr="00045DB2">
        <w:t>,</w:t>
      </w:r>
      <w:r w:rsidR="00462E05" w:rsidRPr="00045DB2">
        <w:t xml:space="preserve"> and in the </w:t>
      </w:r>
      <w:proofErr w:type="gramStart"/>
      <w:r w:rsidR="00462E05" w:rsidRPr="00045DB2">
        <w:t>strength</w:t>
      </w:r>
      <w:proofErr w:type="gramEnd"/>
      <w:r w:rsidR="00462E05" w:rsidRPr="00045DB2">
        <w:t xml:space="preserve"> group </w:t>
      </w:r>
      <w:r w:rsidR="001A08DC" w:rsidRPr="00045DB2">
        <w:t xml:space="preserve">was </w:t>
      </w:r>
      <w:r w:rsidR="00462E05" w:rsidRPr="00045DB2">
        <w:t>3.3(±</w:t>
      </w:r>
      <w:r w:rsidR="001A08DC" w:rsidRPr="00045DB2">
        <w:t xml:space="preserve"> </w:t>
      </w:r>
      <w:r w:rsidR="00462E05" w:rsidRPr="00045DB2">
        <w:t>0.13) g. Exercised mice had a higher food intake than control</w:t>
      </w:r>
      <w:r w:rsidR="00583193">
        <w:t xml:space="preserve"> mice</w:t>
      </w:r>
      <w:r w:rsidR="00462E05" w:rsidRPr="00045DB2">
        <w:t xml:space="preserve"> (</w:t>
      </w:r>
      <w:r w:rsidR="008242B6" w:rsidRPr="00045DB2">
        <w:t>p</w:t>
      </w:r>
      <w:r w:rsidR="00DF7D4A">
        <w:t xml:space="preserve"> </w:t>
      </w:r>
      <w:r w:rsidR="00462E05" w:rsidRPr="00045DB2">
        <w:t>&lt;</w:t>
      </w:r>
      <w:r w:rsidR="00DF7D4A">
        <w:t xml:space="preserve"> </w:t>
      </w:r>
      <w:r w:rsidR="00462E05" w:rsidRPr="00045DB2">
        <w:t>0.05).</w:t>
      </w:r>
      <w:r w:rsidR="000D6F26" w:rsidRPr="00045DB2">
        <w:t xml:space="preserve"> However, there was no difference in body weight after the intervention (C group 28.0</w:t>
      </w:r>
      <w:r w:rsidR="00685724" w:rsidRPr="00045DB2">
        <w:t xml:space="preserve"> </w:t>
      </w:r>
      <w:r w:rsidR="000D6F26" w:rsidRPr="00045DB2">
        <w:t>±</w:t>
      </w:r>
      <w:r w:rsidR="00685724" w:rsidRPr="00045DB2">
        <w:t xml:space="preserve"> </w:t>
      </w:r>
      <w:r w:rsidR="000D6F26" w:rsidRPr="00045DB2">
        <w:t>3.18 g, E</w:t>
      </w:r>
      <w:r w:rsidR="00DF7D4A">
        <w:t>–</w:t>
      </w:r>
      <w:r w:rsidR="000D6F26" w:rsidRPr="00045DB2">
        <w:t>R group 28.5</w:t>
      </w:r>
      <w:r w:rsidR="00685724" w:rsidRPr="00045DB2">
        <w:t xml:space="preserve"> </w:t>
      </w:r>
      <w:r w:rsidR="000D6F26" w:rsidRPr="00045DB2">
        <w:t>±</w:t>
      </w:r>
      <w:r w:rsidR="00685724" w:rsidRPr="00045DB2">
        <w:t xml:space="preserve"> </w:t>
      </w:r>
      <w:r w:rsidR="000D6F26" w:rsidRPr="00045DB2">
        <w:t>1.93</w:t>
      </w:r>
      <w:r w:rsidR="00685724" w:rsidRPr="00045DB2">
        <w:t>,</w:t>
      </w:r>
      <w:r w:rsidR="000D6F26" w:rsidRPr="00045DB2">
        <w:t xml:space="preserve"> and S group 28.1</w:t>
      </w:r>
      <w:r w:rsidR="00685724" w:rsidRPr="00045DB2">
        <w:t xml:space="preserve"> </w:t>
      </w:r>
      <w:r w:rsidR="000D6F26" w:rsidRPr="00045DB2">
        <w:t>±</w:t>
      </w:r>
      <w:r w:rsidR="00685724" w:rsidRPr="00045DB2">
        <w:t xml:space="preserve"> </w:t>
      </w:r>
      <w:r w:rsidR="000D6F26" w:rsidRPr="00045DB2">
        <w:t>2.52 g).</w:t>
      </w:r>
    </w:p>
    <w:p w14:paraId="03CF134D" w14:textId="77777777" w:rsidR="003F1E66" w:rsidRPr="00045DB2" w:rsidRDefault="003F1E66" w:rsidP="00045DB2"/>
    <w:p w14:paraId="7CD7B696" w14:textId="73A67345" w:rsidR="00A4085A" w:rsidRPr="00045DB2" w:rsidRDefault="00C52BA1" w:rsidP="00045DB2">
      <w:r w:rsidRPr="00045DB2">
        <w:t>T</w:t>
      </w:r>
      <w:r w:rsidR="00382168" w:rsidRPr="00045DB2">
        <w:t>he</w:t>
      </w:r>
      <w:r w:rsidRPr="00045DB2">
        <w:t xml:space="preserve"> </w:t>
      </w:r>
      <w:r w:rsidR="00382168" w:rsidRPr="00045DB2">
        <w:t xml:space="preserve">effect of a period of 6 weeks of </w:t>
      </w:r>
      <w:r w:rsidR="00304A6F" w:rsidRPr="00045DB2">
        <w:t xml:space="preserve">strength </w:t>
      </w:r>
      <w:r w:rsidR="00382168" w:rsidRPr="00045DB2">
        <w:t>training in a dynamic ladder</w:t>
      </w:r>
      <w:r w:rsidR="000D6F26" w:rsidRPr="00045DB2">
        <w:t xml:space="preserve"> on the resistance</w:t>
      </w:r>
      <w:r w:rsidR="00382168" w:rsidRPr="00045DB2">
        <w:t xml:space="preserve"> </w:t>
      </w:r>
      <w:r w:rsidRPr="00045DB2">
        <w:t xml:space="preserve">is </w:t>
      </w:r>
      <w:r w:rsidR="00685724" w:rsidRPr="00045DB2">
        <w:t xml:space="preserve">shown </w:t>
      </w:r>
      <w:r w:rsidRPr="00045DB2">
        <w:t xml:space="preserve">in </w:t>
      </w:r>
      <w:r w:rsidRPr="00045DB2">
        <w:rPr>
          <w:b/>
          <w:bCs/>
        </w:rPr>
        <w:t>Figure 2</w:t>
      </w:r>
      <w:r w:rsidRPr="001860D9">
        <w:t xml:space="preserve"> and </w:t>
      </w:r>
      <w:r w:rsidR="00685724" w:rsidRPr="00045DB2">
        <w:rPr>
          <w:b/>
          <w:bCs/>
        </w:rPr>
        <w:t xml:space="preserve">Figure </w:t>
      </w:r>
      <w:r w:rsidRPr="00045DB2">
        <w:rPr>
          <w:b/>
          <w:bCs/>
        </w:rPr>
        <w:t>3</w:t>
      </w:r>
      <w:r w:rsidR="000D6F26" w:rsidRPr="00045DB2">
        <w:t xml:space="preserve">. </w:t>
      </w:r>
      <w:r w:rsidR="00582761" w:rsidRPr="00045DB2">
        <w:t>T</w:t>
      </w:r>
      <w:r w:rsidR="00034CDC" w:rsidRPr="00045DB2">
        <w:t xml:space="preserve">wo </w:t>
      </w:r>
      <w:r w:rsidR="00582761" w:rsidRPr="00045DB2">
        <w:t xml:space="preserve">models </w:t>
      </w:r>
      <w:r w:rsidR="00034CDC" w:rsidRPr="00045DB2">
        <w:t>of strength training</w:t>
      </w:r>
      <w:r w:rsidR="00582761" w:rsidRPr="00045DB2">
        <w:t xml:space="preserve"> were conducted</w:t>
      </w:r>
      <w:r w:rsidR="00034CDC" w:rsidRPr="00045DB2">
        <w:t>: endurance-resistance training and strength training</w:t>
      </w:r>
      <w:r w:rsidR="00582761" w:rsidRPr="00045DB2">
        <w:t xml:space="preserve">. </w:t>
      </w:r>
      <w:r w:rsidR="00E21041" w:rsidRPr="00045DB2">
        <w:t>The variation in maximal strength (</w:t>
      </w:r>
      <w:r w:rsidR="00E21041" w:rsidRPr="00045DB2">
        <w:rPr>
          <w:b/>
          <w:bCs/>
        </w:rPr>
        <w:t xml:space="preserve">Figure </w:t>
      </w:r>
      <w:r w:rsidR="00053B09" w:rsidRPr="00045DB2">
        <w:rPr>
          <w:b/>
          <w:bCs/>
        </w:rPr>
        <w:t>2</w:t>
      </w:r>
      <w:r w:rsidR="00E21041" w:rsidRPr="00045DB2">
        <w:t>) shows a significant increase after training in S (29.5</w:t>
      </w:r>
      <w:r w:rsidR="0046414A" w:rsidRPr="00045DB2">
        <w:t xml:space="preserve"> </w:t>
      </w:r>
      <w:r w:rsidR="006E58BC" w:rsidRPr="00045DB2">
        <w:t>±1</w:t>
      </w:r>
      <w:r w:rsidR="0046414A" w:rsidRPr="00045DB2">
        <w:t xml:space="preserve"> </w:t>
      </w:r>
      <w:r w:rsidR="006E58BC" w:rsidRPr="00045DB2">
        <w:t>0.9</w:t>
      </w:r>
      <w:r w:rsidR="00E21041" w:rsidRPr="00045DB2">
        <w:t>% increase</w:t>
      </w:r>
      <w:r w:rsidR="003A5D41" w:rsidRPr="00045DB2">
        <w:t>, p</w:t>
      </w:r>
      <w:r w:rsidR="00DF7D4A">
        <w:t xml:space="preserve"> </w:t>
      </w:r>
      <w:r w:rsidR="003A5D41" w:rsidRPr="00045DB2">
        <w:t>=</w:t>
      </w:r>
      <w:r w:rsidR="00DF7D4A">
        <w:t xml:space="preserve"> </w:t>
      </w:r>
      <w:r w:rsidR="003A5D41" w:rsidRPr="00045DB2">
        <w:t>0</w:t>
      </w:r>
      <w:r w:rsidR="0046414A" w:rsidRPr="00045DB2">
        <w:t>.</w:t>
      </w:r>
      <w:r w:rsidR="003A5D41" w:rsidRPr="00045DB2">
        <w:t>0</w:t>
      </w:r>
      <w:r w:rsidR="00BC33A9" w:rsidRPr="00045DB2">
        <w:t>21</w:t>
      </w:r>
      <w:r w:rsidR="00E21041" w:rsidRPr="00045DB2">
        <w:t>) and E-R groups (41.5</w:t>
      </w:r>
      <w:r w:rsidR="008120F5" w:rsidRPr="00045DB2">
        <w:t xml:space="preserve"> </w:t>
      </w:r>
      <w:r w:rsidR="006E58BC" w:rsidRPr="00045DB2">
        <w:t>±</w:t>
      </w:r>
      <w:r w:rsidR="008120F5" w:rsidRPr="00045DB2">
        <w:t xml:space="preserve"> </w:t>
      </w:r>
      <w:r w:rsidR="006E58BC" w:rsidRPr="00045DB2">
        <w:t>2</w:t>
      </w:r>
      <w:r w:rsidR="008120F5" w:rsidRPr="00045DB2">
        <w:t>.</w:t>
      </w:r>
      <w:r w:rsidR="006E58BC" w:rsidRPr="00045DB2">
        <w:t>5</w:t>
      </w:r>
      <w:r w:rsidR="00E21041" w:rsidRPr="00045DB2">
        <w:t>% increase</w:t>
      </w:r>
      <w:r w:rsidR="003A5D41" w:rsidRPr="00045DB2">
        <w:t>, p</w:t>
      </w:r>
      <w:r w:rsidR="00DF7D4A">
        <w:t xml:space="preserve"> </w:t>
      </w:r>
      <w:r w:rsidR="003A5D41" w:rsidRPr="00045DB2">
        <w:t>=</w:t>
      </w:r>
      <w:r w:rsidR="00DF7D4A">
        <w:t xml:space="preserve"> </w:t>
      </w:r>
      <w:r w:rsidR="003A5D41" w:rsidRPr="00045DB2">
        <w:t>0</w:t>
      </w:r>
      <w:r w:rsidR="008120F5" w:rsidRPr="00045DB2">
        <w:t>.</w:t>
      </w:r>
      <w:r w:rsidR="003A5D41" w:rsidRPr="00045DB2">
        <w:t>000</w:t>
      </w:r>
      <w:r w:rsidR="00BC33A9" w:rsidRPr="00045DB2">
        <w:t>4</w:t>
      </w:r>
      <w:r w:rsidR="00E21041" w:rsidRPr="00045DB2">
        <w:t xml:space="preserve">), while this parameter did not change in </w:t>
      </w:r>
      <w:r w:rsidR="002315DB" w:rsidRPr="00045DB2">
        <w:t>C</w:t>
      </w:r>
      <w:r w:rsidR="003A5D41" w:rsidRPr="00045DB2">
        <w:t xml:space="preserve"> (20.0</w:t>
      </w:r>
      <w:r w:rsidR="008120F5" w:rsidRPr="00045DB2">
        <w:t xml:space="preserve"> </w:t>
      </w:r>
      <w:r w:rsidR="006E58BC" w:rsidRPr="00045DB2">
        <w:t>±</w:t>
      </w:r>
      <w:r w:rsidR="008120F5" w:rsidRPr="00045DB2">
        <w:t xml:space="preserve"> </w:t>
      </w:r>
      <w:r w:rsidR="006E58BC" w:rsidRPr="00045DB2">
        <w:t>4.0</w:t>
      </w:r>
      <w:r w:rsidR="003A5D41" w:rsidRPr="00045DB2">
        <w:t>%, p</w:t>
      </w:r>
      <w:r w:rsidR="00DF7D4A">
        <w:t xml:space="preserve"> </w:t>
      </w:r>
      <w:r w:rsidR="003A5D41" w:rsidRPr="00045DB2">
        <w:t>=</w:t>
      </w:r>
      <w:r w:rsidR="00DF7D4A">
        <w:t xml:space="preserve"> </w:t>
      </w:r>
      <w:r w:rsidR="003A5D41" w:rsidRPr="00045DB2">
        <w:t>0</w:t>
      </w:r>
      <w:r w:rsidR="008120F5" w:rsidRPr="00045DB2">
        <w:t>.</w:t>
      </w:r>
      <w:r w:rsidR="00BC33A9" w:rsidRPr="00045DB2">
        <w:t>201</w:t>
      </w:r>
      <w:r w:rsidR="003A5D41" w:rsidRPr="00045DB2">
        <w:t>)</w:t>
      </w:r>
      <w:r w:rsidR="00E21041" w:rsidRPr="00045DB2">
        <w:t xml:space="preserve">. </w:t>
      </w:r>
      <w:r w:rsidR="00034CDC" w:rsidRPr="00045DB2">
        <w:t xml:space="preserve">Endurance-resistance measured at the end of the training period </w:t>
      </w:r>
      <w:r w:rsidR="0037681F" w:rsidRPr="00045DB2">
        <w:t>(</w:t>
      </w:r>
      <w:r w:rsidR="0037681F" w:rsidRPr="00045DB2">
        <w:rPr>
          <w:b/>
          <w:bCs/>
        </w:rPr>
        <w:t xml:space="preserve">Figure </w:t>
      </w:r>
      <w:r w:rsidR="00053B09" w:rsidRPr="00045DB2">
        <w:rPr>
          <w:b/>
          <w:bCs/>
        </w:rPr>
        <w:t>3</w:t>
      </w:r>
      <w:r w:rsidR="0037681F" w:rsidRPr="00045DB2">
        <w:t xml:space="preserve">) </w:t>
      </w:r>
      <w:r w:rsidR="00034CDC" w:rsidRPr="00045DB2">
        <w:t xml:space="preserve">was significantly higher in </w:t>
      </w:r>
      <w:r w:rsidR="008120F5" w:rsidRPr="00045DB2">
        <w:t xml:space="preserve">the </w:t>
      </w:r>
      <w:r w:rsidR="00034CDC" w:rsidRPr="00045DB2">
        <w:t xml:space="preserve">E-R group </w:t>
      </w:r>
      <w:r w:rsidR="008120F5" w:rsidRPr="00045DB2">
        <w:t xml:space="preserve">as </w:t>
      </w:r>
      <w:r w:rsidR="00034CDC" w:rsidRPr="00045DB2">
        <w:t>compared to S</w:t>
      </w:r>
      <w:r w:rsidR="009E0D97" w:rsidRPr="00045DB2">
        <w:t xml:space="preserve"> (122.5 vs 26.9 rungs, p</w:t>
      </w:r>
      <w:r w:rsidR="00DF7D4A">
        <w:t xml:space="preserve"> </w:t>
      </w:r>
      <w:r w:rsidR="009E0D97" w:rsidRPr="00045DB2">
        <w:t>=</w:t>
      </w:r>
      <w:r w:rsidR="00DF7D4A">
        <w:t xml:space="preserve"> </w:t>
      </w:r>
      <w:r w:rsidR="009E0D97" w:rsidRPr="00045DB2">
        <w:t>0.005)</w:t>
      </w:r>
      <w:r w:rsidR="00034CDC" w:rsidRPr="00045DB2">
        <w:t xml:space="preserve"> and C</w:t>
      </w:r>
      <w:r w:rsidR="009E0D97" w:rsidRPr="00045DB2">
        <w:t xml:space="preserve"> </w:t>
      </w:r>
      <w:r w:rsidR="002A4376" w:rsidRPr="00045DB2">
        <w:t xml:space="preserve">groups </w:t>
      </w:r>
      <w:r w:rsidR="009E0D97" w:rsidRPr="00045DB2">
        <w:t>(122.5 vs 18.8 rungs, p</w:t>
      </w:r>
      <w:r w:rsidR="00DF7D4A">
        <w:t xml:space="preserve"> </w:t>
      </w:r>
      <w:r w:rsidR="009E0D97" w:rsidRPr="00045DB2">
        <w:t>=</w:t>
      </w:r>
      <w:r w:rsidR="00DF7D4A">
        <w:t xml:space="preserve"> </w:t>
      </w:r>
      <w:r w:rsidR="009E0D97" w:rsidRPr="00045DB2">
        <w:t>0.013)</w:t>
      </w:r>
      <w:r w:rsidR="00034CDC" w:rsidRPr="00045DB2">
        <w:t>.</w:t>
      </w:r>
    </w:p>
    <w:p w14:paraId="754DA685" w14:textId="77777777" w:rsidR="003F1E66" w:rsidRPr="00045DB2" w:rsidRDefault="003F1E66" w:rsidP="00045DB2"/>
    <w:p w14:paraId="62390275" w14:textId="3DF08A21" w:rsidR="0037681F" w:rsidRPr="00045DB2" w:rsidRDefault="007862F4" w:rsidP="00045DB2">
      <w:r w:rsidRPr="00045DB2">
        <w:t>The cross-training effect of these models</w:t>
      </w:r>
      <w:r w:rsidR="00295B56">
        <w:t xml:space="preserve"> and </w:t>
      </w:r>
      <w:r w:rsidRPr="00045DB2">
        <w:t xml:space="preserve">the effect of strength training on endurance was also studied. </w:t>
      </w:r>
      <w:r w:rsidR="0037681F" w:rsidRPr="00045DB2">
        <w:t xml:space="preserve">For that purpose, all animals performed incremental maximal endurance tests on </w:t>
      </w:r>
      <w:r w:rsidR="0044182C" w:rsidRPr="00045DB2">
        <w:t xml:space="preserve">a </w:t>
      </w:r>
      <w:r w:rsidR="0037681F" w:rsidRPr="00045DB2">
        <w:t>treadmill before and after the training period, according to the protocols previously described</w:t>
      </w:r>
      <w:r w:rsidR="00692F0D" w:rsidRPr="00045DB2">
        <w:fldChar w:fldCharType="begin"/>
      </w:r>
      <w:r w:rsidR="003004D5" w:rsidRPr="00045DB2">
        <w:instrText xml:space="preserve"> ADDIN EN.CITE &lt;EndNote&gt;&lt;Cite&gt;&lt;Author&gt;Fernández-Sanjurjo&lt;/Author&gt;&lt;Year&gt;2020&lt;/Year&gt;&lt;RecNum&gt;1560&lt;/RecNum&gt;&lt;DisplayText&gt;&lt;style face="superscript"&gt;19&lt;/style&gt;&lt;/DisplayText&gt;&lt;record&gt;&lt;rec-number&gt;1560&lt;/rec-number&gt;&lt;foreign-keys&gt;&lt;key app="EN" db-id="ezp2zz9d3r9vwneepzbv2ptls2rr0srrwwxt" timestamp="1626868001"&gt;1560&lt;/key&gt;&lt;/foreign-keys&gt;&lt;ref-type name="Journal Article"&gt;17&lt;/ref-type&gt;&lt;contributors&gt;&lt;authors&gt;&lt;author&gt;Fernández-Sanjurjo, Manuel&lt;/author&gt;&lt;author&gt;Fernández, Javier&lt;/author&gt;&lt;author&gt;Tomás-Zapico, Cristina&lt;/author&gt;&lt;author&gt;Fernández-García, Benjamín&lt;/author&gt;&lt;author&gt;Villar, Claudio J.&lt;/author&gt;&lt;author&gt;Lombó, Felipe&lt;/author&gt;&lt;author&gt;Iglesias-Gutiérrez, Eduardo&lt;/author&gt;&lt;/authors&gt;&lt;/contributors&gt;&lt;titles&gt;&lt;title&gt;Is physical performance (in mice) increased by Veillonella atypica or decreased by Lactobacillus bulgaricus?&lt;/title&gt;&lt;secondary-title&gt;Journal of sport and health science&lt;/secondary-title&gt;&lt;alt-title&gt;J Sport Health Sci&lt;/alt-title&gt;&lt;/titles&gt;&lt;alt-periodical&gt;&lt;full-title&gt;J Sport Health Sci&lt;/full-title&gt;&lt;/alt-periodical&gt;&lt;pages&gt;197-200&lt;/pages&gt;&lt;volume&gt;9&lt;/volume&gt;&lt;number&gt;3&lt;/number&gt;&lt;edition&gt;2020/02/20&lt;/edition&gt;&lt;keywords&gt;&lt;keyword&gt;Animals&lt;/keyword&gt;&lt;keyword&gt;Feces/microbiology&lt;/keyword&gt;&lt;keyword&gt;Gastrointestinal Microbiome/*physiology&lt;/keyword&gt;&lt;keyword&gt;Lactobacillus delbrueckii/*physiology&lt;/keyword&gt;&lt;keyword&gt;Male&lt;/keyword&gt;&lt;keyword&gt;Mice, Inbred C57BL&lt;/keyword&gt;&lt;keyword&gt;Physical Conditioning, Animal/*physiology&lt;/keyword&gt;&lt;keyword&gt;*Physical Functional Performance&lt;/keyword&gt;&lt;keyword&gt;Veillonella/*physiology&lt;/keyword&gt;&lt;/keywords&gt;&lt;dates&gt;&lt;year&gt;2020&lt;/year&gt;&lt;/dates&gt;&lt;publisher&gt;Shanghai University of Sport&lt;/publisher&gt;&lt;isbn&gt;2213-2961&amp;#xD;2095-2546&lt;/isbn&gt;&lt;accession-num&gt;32444143&lt;/accession-num&gt;&lt;urls&gt;&lt;related-urls&gt;&lt;url&gt;https://pubmed.ncbi.nlm.nih.gov/32444143&lt;/url&gt;&lt;url&gt;https://www.ncbi.nlm.nih.gov/pmc/articles/PMC7242215/&lt;/url&gt;&lt;/related-urls&gt;&lt;/urls&gt;&lt;electronic-resource-num&gt;10.1016/j.jshs.2020.02.005&lt;/electronic-resource-num&gt;&lt;remote-database-name&gt;PubMed&lt;/remote-database-name&gt;&lt;language&gt;eng&lt;/language&gt;&lt;/record&gt;&lt;/Cite&gt;&lt;/EndNote&gt;</w:instrText>
      </w:r>
      <w:r w:rsidR="00692F0D" w:rsidRPr="00045DB2">
        <w:fldChar w:fldCharType="separate"/>
      </w:r>
      <w:r w:rsidR="003004D5" w:rsidRPr="00045DB2">
        <w:rPr>
          <w:noProof/>
          <w:vertAlign w:val="superscript"/>
        </w:rPr>
        <w:t>19</w:t>
      </w:r>
      <w:r w:rsidR="00692F0D" w:rsidRPr="00045DB2">
        <w:fldChar w:fldCharType="end"/>
      </w:r>
      <w:r w:rsidR="0037681F" w:rsidRPr="00045DB2">
        <w:t xml:space="preserve">. </w:t>
      </w:r>
      <w:r w:rsidR="00A729FB" w:rsidRPr="00045DB2">
        <w:t xml:space="preserve">A significant </w:t>
      </w:r>
      <w:r w:rsidR="00EF2987" w:rsidRPr="00045DB2">
        <w:t xml:space="preserve">loss </w:t>
      </w:r>
      <w:r w:rsidR="00A729FB" w:rsidRPr="00045DB2">
        <w:t>in endurance was observed in C (Pre: 1219</w:t>
      </w:r>
      <w:r w:rsidR="0044182C" w:rsidRPr="00045DB2">
        <w:t xml:space="preserve"> </w:t>
      </w:r>
      <w:r w:rsidR="00A729FB" w:rsidRPr="00045DB2">
        <w:t>±</w:t>
      </w:r>
      <w:r w:rsidR="0044182C" w:rsidRPr="00045DB2">
        <w:t xml:space="preserve"> </w:t>
      </w:r>
      <w:r w:rsidR="00A729FB" w:rsidRPr="00045DB2">
        <w:t xml:space="preserve">133 </w:t>
      </w:r>
      <w:r w:rsidR="0044182C" w:rsidRPr="00045DB2">
        <w:t xml:space="preserve">s </w:t>
      </w:r>
      <w:r w:rsidR="00A729FB" w:rsidRPr="00045DB2">
        <w:t>vs. Post: 982</w:t>
      </w:r>
      <w:r w:rsidR="0044182C" w:rsidRPr="00045DB2">
        <w:t xml:space="preserve"> </w:t>
      </w:r>
      <w:r w:rsidR="00A729FB" w:rsidRPr="00045DB2">
        <w:t>±</w:t>
      </w:r>
      <w:r w:rsidR="0044182C" w:rsidRPr="00045DB2">
        <w:t xml:space="preserve"> </w:t>
      </w:r>
      <w:r w:rsidR="00A729FB" w:rsidRPr="00045DB2">
        <w:t>149 s, p</w:t>
      </w:r>
      <w:r w:rsidR="00DF7D4A">
        <w:t xml:space="preserve"> </w:t>
      </w:r>
      <w:r w:rsidR="00A729FB" w:rsidRPr="00045DB2">
        <w:t>=</w:t>
      </w:r>
      <w:r w:rsidR="00DF7D4A">
        <w:t xml:space="preserve"> </w:t>
      </w:r>
      <w:r w:rsidR="00A729FB" w:rsidRPr="00045DB2">
        <w:t>0.00</w:t>
      </w:r>
      <w:r w:rsidR="00BC33A9" w:rsidRPr="00045DB2">
        <w:t>4</w:t>
      </w:r>
      <w:r w:rsidR="00A729FB" w:rsidRPr="00045DB2">
        <w:t>), while no significant changes were observed for S (Pre: 1364</w:t>
      </w:r>
      <w:r w:rsidR="0044182C" w:rsidRPr="00045DB2">
        <w:t xml:space="preserve"> </w:t>
      </w:r>
      <w:r w:rsidR="00A729FB" w:rsidRPr="00045DB2">
        <w:t>±</w:t>
      </w:r>
      <w:r w:rsidR="0044182C" w:rsidRPr="00045DB2">
        <w:t xml:space="preserve"> </w:t>
      </w:r>
      <w:r w:rsidR="00A729FB" w:rsidRPr="00045DB2">
        <w:t xml:space="preserve">285 </w:t>
      </w:r>
      <w:r w:rsidR="0044182C" w:rsidRPr="00045DB2">
        <w:t xml:space="preserve">s </w:t>
      </w:r>
      <w:r w:rsidR="00A729FB" w:rsidRPr="00045DB2">
        <w:t>vs. Post: 1225</w:t>
      </w:r>
      <w:r w:rsidR="0044182C" w:rsidRPr="00045DB2">
        <w:t xml:space="preserve"> </w:t>
      </w:r>
      <w:r w:rsidR="00A729FB" w:rsidRPr="00045DB2">
        <w:t>±</w:t>
      </w:r>
      <w:r w:rsidR="0044182C" w:rsidRPr="00045DB2">
        <w:t xml:space="preserve"> </w:t>
      </w:r>
      <w:r w:rsidR="00A729FB" w:rsidRPr="00045DB2">
        <w:t>94 s, p</w:t>
      </w:r>
      <w:r w:rsidR="00DF7D4A">
        <w:t xml:space="preserve"> </w:t>
      </w:r>
      <w:r w:rsidR="00A729FB" w:rsidRPr="00045DB2">
        <w:t>=</w:t>
      </w:r>
      <w:r w:rsidR="00DF7D4A">
        <w:t xml:space="preserve"> </w:t>
      </w:r>
      <w:r w:rsidR="00A729FB" w:rsidRPr="00045DB2">
        <w:t>0.</w:t>
      </w:r>
      <w:r w:rsidR="00BC33A9" w:rsidRPr="00045DB2">
        <w:t>253</w:t>
      </w:r>
      <w:r w:rsidR="00A729FB" w:rsidRPr="00045DB2">
        <w:t>)</w:t>
      </w:r>
      <w:r w:rsidR="00DF7D4A">
        <w:t>,</w:t>
      </w:r>
      <w:r w:rsidR="00A729FB" w:rsidRPr="00045DB2">
        <w:t xml:space="preserve"> and E-R (Pre: 1139</w:t>
      </w:r>
      <w:r w:rsidR="0044182C" w:rsidRPr="00045DB2">
        <w:t xml:space="preserve"> </w:t>
      </w:r>
      <w:r w:rsidR="00A729FB" w:rsidRPr="00045DB2">
        <w:t>±</w:t>
      </w:r>
      <w:r w:rsidR="0044182C" w:rsidRPr="00045DB2">
        <w:t xml:space="preserve"> </w:t>
      </w:r>
      <w:r w:rsidR="00A729FB" w:rsidRPr="00045DB2">
        <w:t>96</w:t>
      </w:r>
      <w:r w:rsidR="0044182C" w:rsidRPr="00045DB2">
        <w:t xml:space="preserve"> s</w:t>
      </w:r>
      <w:r w:rsidR="00A729FB" w:rsidRPr="00045DB2">
        <w:t xml:space="preserve"> vs. Post: 1185</w:t>
      </w:r>
      <w:r w:rsidR="0044182C" w:rsidRPr="00045DB2">
        <w:t xml:space="preserve"> </w:t>
      </w:r>
      <w:r w:rsidR="00A729FB" w:rsidRPr="00045DB2">
        <w:t>±</w:t>
      </w:r>
      <w:r w:rsidR="0044182C" w:rsidRPr="00045DB2">
        <w:t xml:space="preserve"> </w:t>
      </w:r>
      <w:r w:rsidR="00A729FB" w:rsidRPr="00045DB2">
        <w:t>84 s, p</w:t>
      </w:r>
      <w:r w:rsidR="00DF7D4A">
        <w:t xml:space="preserve"> </w:t>
      </w:r>
      <w:r w:rsidR="00A729FB" w:rsidRPr="00045DB2">
        <w:t>=</w:t>
      </w:r>
      <w:r w:rsidR="00DF7D4A">
        <w:t xml:space="preserve"> </w:t>
      </w:r>
      <w:r w:rsidR="00A729FB" w:rsidRPr="00045DB2">
        <w:t>0.</w:t>
      </w:r>
      <w:r w:rsidR="00BC33A9" w:rsidRPr="00045DB2">
        <w:t>164</w:t>
      </w:r>
      <w:r w:rsidR="00A729FB" w:rsidRPr="00045DB2">
        <w:t>).</w:t>
      </w:r>
    </w:p>
    <w:p w14:paraId="2C00213A" w14:textId="77777777" w:rsidR="0037681F" w:rsidRPr="00045DB2" w:rsidRDefault="0037681F" w:rsidP="00045DB2"/>
    <w:p w14:paraId="6D510784" w14:textId="0BD82395" w:rsidR="006E4797" w:rsidRPr="00045DB2" w:rsidRDefault="00551D82" w:rsidP="00045DB2">
      <w:r w:rsidRPr="00045DB2">
        <w:rPr>
          <w:b/>
        </w:rPr>
        <w:t>FIGURE AND TABLE LEGENDS:</w:t>
      </w:r>
    </w:p>
    <w:p w14:paraId="0756D0B8" w14:textId="43D9C04C" w:rsidR="003B34D3" w:rsidRPr="00045DB2" w:rsidRDefault="003B34D3" w:rsidP="00045DB2">
      <w:r w:rsidRPr="00045DB2">
        <w:rPr>
          <w:b/>
          <w:bCs/>
        </w:rPr>
        <w:t>Figure 1</w:t>
      </w:r>
      <w:r w:rsidR="00DF7D4A">
        <w:rPr>
          <w:b/>
          <w:bCs/>
        </w:rPr>
        <w:t>:</w:t>
      </w:r>
      <w:r w:rsidRPr="00045DB2">
        <w:t xml:space="preserve"> </w:t>
      </w:r>
      <w:r w:rsidR="00B86C49" w:rsidRPr="00045DB2">
        <w:rPr>
          <w:b/>
          <w:bCs/>
        </w:rPr>
        <w:t>Resistance</w:t>
      </w:r>
      <w:r w:rsidR="00B86C49" w:rsidRPr="00045DB2">
        <w:t xml:space="preserve"> </w:t>
      </w:r>
      <w:r w:rsidR="00B86C49" w:rsidRPr="00045DB2">
        <w:rPr>
          <w:b/>
          <w:bCs/>
        </w:rPr>
        <w:t>t</w:t>
      </w:r>
      <w:r w:rsidR="00C24F7D" w:rsidRPr="00045DB2">
        <w:rPr>
          <w:b/>
          <w:bCs/>
        </w:rPr>
        <w:t xml:space="preserve">raining </w:t>
      </w:r>
      <w:r w:rsidR="00B86C49" w:rsidRPr="00045DB2">
        <w:rPr>
          <w:b/>
          <w:bCs/>
        </w:rPr>
        <w:t>devices: static and dynamic ladders</w:t>
      </w:r>
      <w:r w:rsidR="00C24F7D" w:rsidRPr="00045DB2">
        <w:t>. (</w:t>
      </w:r>
      <w:r w:rsidR="00C24F7D" w:rsidRPr="001860D9">
        <w:rPr>
          <w:b/>
          <w:bCs/>
        </w:rPr>
        <w:t>A</w:t>
      </w:r>
      <w:r w:rsidR="00C24F7D" w:rsidRPr="00045DB2">
        <w:t xml:space="preserve">) </w:t>
      </w:r>
      <w:r w:rsidR="00B86C49" w:rsidRPr="00045DB2">
        <w:t xml:space="preserve">Mouse training with external weight </w:t>
      </w:r>
      <w:r w:rsidR="00BF53A6">
        <w:t>o</w:t>
      </w:r>
      <w:r w:rsidR="00B86C49" w:rsidRPr="00045DB2">
        <w:t>n a s</w:t>
      </w:r>
      <w:r w:rsidRPr="00045DB2">
        <w:t>tatic</w:t>
      </w:r>
      <w:r w:rsidR="00C24F7D" w:rsidRPr="00045DB2">
        <w:t xml:space="preserve"> ladder</w:t>
      </w:r>
      <w:r w:rsidR="00715684">
        <w:t>.</w:t>
      </w:r>
      <w:r w:rsidR="00CE6B2D" w:rsidRPr="00045DB2">
        <w:t xml:space="preserve"> </w:t>
      </w:r>
      <w:r w:rsidR="00C24F7D" w:rsidRPr="00045DB2">
        <w:t>(</w:t>
      </w:r>
      <w:r w:rsidR="00C24F7D" w:rsidRPr="001860D9">
        <w:rPr>
          <w:b/>
          <w:bCs/>
        </w:rPr>
        <w:t>B</w:t>
      </w:r>
      <w:r w:rsidR="00C24F7D" w:rsidRPr="00045DB2">
        <w:t xml:space="preserve">) </w:t>
      </w:r>
      <w:r w:rsidR="00B86C49" w:rsidRPr="00045DB2">
        <w:t xml:space="preserve">Two mice training with weight </w:t>
      </w:r>
      <w:r w:rsidR="00BF53A6">
        <w:t>o</w:t>
      </w:r>
      <w:r w:rsidR="00B86C49" w:rsidRPr="00045DB2">
        <w:t>n a d</w:t>
      </w:r>
      <w:r w:rsidRPr="00045DB2">
        <w:t>ynamic</w:t>
      </w:r>
      <w:r w:rsidR="00CE6B2D" w:rsidRPr="00045DB2">
        <w:t xml:space="preserve"> </w:t>
      </w:r>
      <w:r w:rsidR="00C24F7D" w:rsidRPr="00045DB2">
        <w:t>ladder</w:t>
      </w:r>
      <w:r w:rsidR="00715684">
        <w:t>.</w:t>
      </w:r>
      <w:r w:rsidR="00C24F7D" w:rsidRPr="00045DB2">
        <w:t xml:space="preserve"> </w:t>
      </w:r>
      <w:r w:rsidR="00CE6B2D" w:rsidRPr="00045DB2">
        <w:t>(</w:t>
      </w:r>
      <w:r w:rsidR="00C24F7D" w:rsidRPr="001860D9">
        <w:rPr>
          <w:b/>
          <w:bCs/>
        </w:rPr>
        <w:t>C</w:t>
      </w:r>
      <w:r w:rsidR="00CE6B2D" w:rsidRPr="00045DB2">
        <w:t>)</w:t>
      </w:r>
      <w:r w:rsidR="00C24F7D" w:rsidRPr="00045DB2">
        <w:t xml:space="preserve"> </w:t>
      </w:r>
      <w:r w:rsidR="00C24F7D" w:rsidRPr="00045DB2">
        <w:lastRenderedPageBreak/>
        <w:t>Schematic representation of ladder angles for training</w:t>
      </w:r>
      <w:r w:rsidRPr="00045DB2">
        <w:t>.</w:t>
      </w:r>
    </w:p>
    <w:p w14:paraId="39CF39BE" w14:textId="5AEDE27F" w:rsidR="00CE6B2D" w:rsidRPr="00045DB2" w:rsidRDefault="00CE6B2D" w:rsidP="00045DB2"/>
    <w:p w14:paraId="73171659" w14:textId="2B150290" w:rsidR="00A729FB" w:rsidRPr="00045DB2" w:rsidRDefault="00A729FB" w:rsidP="00045DB2">
      <w:r w:rsidRPr="00045DB2">
        <w:rPr>
          <w:b/>
          <w:bCs/>
        </w:rPr>
        <w:t>Figure 2</w:t>
      </w:r>
      <w:r w:rsidR="00DF7D4A">
        <w:rPr>
          <w:b/>
          <w:bCs/>
        </w:rPr>
        <w:t>:</w:t>
      </w:r>
      <w:r w:rsidRPr="00045DB2">
        <w:rPr>
          <w:b/>
          <w:bCs/>
        </w:rPr>
        <w:t xml:space="preserve"> </w:t>
      </w:r>
      <w:r w:rsidR="00330ECE" w:rsidRPr="00045DB2">
        <w:rPr>
          <w:b/>
          <w:bCs/>
        </w:rPr>
        <w:t xml:space="preserve">Maximal strength, before and after a 6-week resistance training period </w:t>
      </w:r>
      <w:r w:rsidR="00715684">
        <w:rPr>
          <w:b/>
          <w:bCs/>
        </w:rPr>
        <w:t>o</w:t>
      </w:r>
      <w:r w:rsidR="00330ECE" w:rsidRPr="00045DB2">
        <w:rPr>
          <w:b/>
          <w:bCs/>
        </w:rPr>
        <w:t>n a dynamic ladder, measured using an i</w:t>
      </w:r>
      <w:r w:rsidR="004B795D" w:rsidRPr="00045DB2">
        <w:rPr>
          <w:b/>
          <w:bCs/>
        </w:rPr>
        <w:t>ncremental test.</w:t>
      </w:r>
      <w:r w:rsidR="004B795D" w:rsidRPr="00045DB2">
        <w:t xml:space="preserve"> Legend: </w:t>
      </w:r>
      <w:r w:rsidR="00590CFD" w:rsidRPr="00045DB2">
        <w:t>* p</w:t>
      </w:r>
      <w:r w:rsidR="00DF7D4A">
        <w:t xml:space="preserve"> </w:t>
      </w:r>
      <w:r w:rsidR="00590CFD" w:rsidRPr="00045DB2">
        <w:t>&lt;</w:t>
      </w:r>
      <w:r w:rsidR="00DF7D4A">
        <w:t xml:space="preserve"> </w:t>
      </w:r>
      <w:r w:rsidR="00590CFD" w:rsidRPr="00045DB2">
        <w:t>0.05</w:t>
      </w:r>
      <w:r w:rsidR="00B959A4" w:rsidRPr="00045DB2">
        <w:t>; ** p</w:t>
      </w:r>
      <w:r w:rsidR="00DF7D4A">
        <w:t xml:space="preserve"> </w:t>
      </w:r>
      <w:r w:rsidR="00B959A4" w:rsidRPr="00045DB2">
        <w:t>&lt;</w:t>
      </w:r>
      <w:r w:rsidR="00DF7D4A">
        <w:t xml:space="preserve"> </w:t>
      </w:r>
      <w:r w:rsidR="00B959A4" w:rsidRPr="00045DB2">
        <w:t>0.01</w:t>
      </w:r>
      <w:r w:rsidR="00590CFD" w:rsidRPr="00045DB2">
        <w:t>.</w:t>
      </w:r>
    </w:p>
    <w:p w14:paraId="06924DF6" w14:textId="35C591B6" w:rsidR="00A729FB" w:rsidRPr="00045DB2" w:rsidRDefault="00A729FB" w:rsidP="00045DB2"/>
    <w:p w14:paraId="04585814" w14:textId="601010C6" w:rsidR="004B795D" w:rsidRPr="00045DB2" w:rsidRDefault="00A729FB" w:rsidP="00045DB2">
      <w:r w:rsidRPr="00045DB2">
        <w:rPr>
          <w:b/>
          <w:bCs/>
        </w:rPr>
        <w:t>Figure 3</w:t>
      </w:r>
      <w:r w:rsidR="00DF7D4A">
        <w:rPr>
          <w:b/>
          <w:bCs/>
        </w:rPr>
        <w:t>:</w:t>
      </w:r>
      <w:r w:rsidRPr="00045DB2">
        <w:rPr>
          <w:b/>
          <w:bCs/>
        </w:rPr>
        <w:t xml:space="preserve"> </w:t>
      </w:r>
      <w:r w:rsidR="00330ECE" w:rsidRPr="00045DB2">
        <w:rPr>
          <w:b/>
          <w:bCs/>
        </w:rPr>
        <w:t xml:space="preserve">Maximal endurance-resistance, before and after a 6-week resistance training period </w:t>
      </w:r>
      <w:r w:rsidR="002E4F8F">
        <w:rPr>
          <w:b/>
          <w:bCs/>
        </w:rPr>
        <w:t>o</w:t>
      </w:r>
      <w:r w:rsidR="00330ECE" w:rsidRPr="00045DB2">
        <w:rPr>
          <w:b/>
          <w:bCs/>
        </w:rPr>
        <w:t>n a dynamic</w:t>
      </w:r>
      <w:r w:rsidR="009C792A" w:rsidRPr="00045DB2">
        <w:rPr>
          <w:b/>
          <w:bCs/>
        </w:rPr>
        <w:t xml:space="preserve"> ladder</w:t>
      </w:r>
      <w:r w:rsidR="00330ECE" w:rsidRPr="00045DB2">
        <w:rPr>
          <w:b/>
          <w:bCs/>
        </w:rPr>
        <w:t xml:space="preserve">, </w:t>
      </w:r>
      <w:r w:rsidR="002E4F8F">
        <w:rPr>
          <w:b/>
          <w:bCs/>
        </w:rPr>
        <w:t xml:space="preserve">measured </w:t>
      </w:r>
      <w:r w:rsidR="00330ECE" w:rsidRPr="00045DB2">
        <w:rPr>
          <w:b/>
          <w:bCs/>
        </w:rPr>
        <w:t xml:space="preserve">using a </w:t>
      </w:r>
      <w:r w:rsidR="009C792A" w:rsidRPr="00045DB2">
        <w:rPr>
          <w:b/>
          <w:bCs/>
        </w:rPr>
        <w:t>m</w:t>
      </w:r>
      <w:r w:rsidR="004B795D" w:rsidRPr="00045DB2">
        <w:rPr>
          <w:b/>
          <w:bCs/>
        </w:rPr>
        <w:t xml:space="preserve">aximal </w:t>
      </w:r>
      <w:r w:rsidR="009C792A" w:rsidRPr="00045DB2">
        <w:rPr>
          <w:b/>
          <w:bCs/>
        </w:rPr>
        <w:t>e</w:t>
      </w:r>
      <w:r w:rsidR="004B795D" w:rsidRPr="00045DB2">
        <w:rPr>
          <w:b/>
          <w:bCs/>
        </w:rPr>
        <w:t>ndurance-</w:t>
      </w:r>
      <w:r w:rsidR="009C792A" w:rsidRPr="00045DB2">
        <w:rPr>
          <w:b/>
          <w:bCs/>
        </w:rPr>
        <w:t>r</w:t>
      </w:r>
      <w:r w:rsidR="004B795D" w:rsidRPr="00045DB2">
        <w:rPr>
          <w:b/>
          <w:bCs/>
        </w:rPr>
        <w:t>esistance test</w:t>
      </w:r>
      <w:r w:rsidRPr="00045DB2">
        <w:rPr>
          <w:b/>
          <w:bCs/>
        </w:rPr>
        <w:t>.</w:t>
      </w:r>
      <w:r w:rsidR="004B795D" w:rsidRPr="00045DB2">
        <w:t xml:space="preserve"> Legend: C: Control; S: Strength and E-R: Endurance-Resistance</w:t>
      </w:r>
      <w:r w:rsidR="00590CFD" w:rsidRPr="00045DB2">
        <w:t>. * p</w:t>
      </w:r>
      <w:r w:rsidR="00DF7D4A">
        <w:t xml:space="preserve"> </w:t>
      </w:r>
      <w:r w:rsidR="00590CFD" w:rsidRPr="00045DB2">
        <w:t>&lt;</w:t>
      </w:r>
      <w:r w:rsidR="00DF7D4A">
        <w:t xml:space="preserve"> </w:t>
      </w:r>
      <w:r w:rsidR="00590CFD" w:rsidRPr="00045DB2">
        <w:t>0.05.</w:t>
      </w:r>
    </w:p>
    <w:p w14:paraId="7D50BF89" w14:textId="77777777" w:rsidR="003B34D3" w:rsidRPr="00045DB2" w:rsidRDefault="003B34D3" w:rsidP="00045DB2"/>
    <w:p w14:paraId="41263B4D" w14:textId="0270D09D" w:rsidR="00E133CC" w:rsidRPr="00045DB2" w:rsidRDefault="00E133CC" w:rsidP="00045DB2">
      <w:pPr>
        <w:rPr>
          <w:b/>
          <w:bCs/>
        </w:rPr>
      </w:pPr>
      <w:r w:rsidRPr="00045DB2">
        <w:rPr>
          <w:b/>
          <w:bCs/>
        </w:rPr>
        <w:t xml:space="preserve">Table </w:t>
      </w:r>
      <w:r w:rsidR="00BD0238" w:rsidRPr="00045DB2">
        <w:rPr>
          <w:b/>
          <w:bCs/>
        </w:rPr>
        <w:t>1</w:t>
      </w:r>
      <w:r w:rsidR="00DF7D4A">
        <w:rPr>
          <w:b/>
          <w:bCs/>
        </w:rPr>
        <w:t>:</w:t>
      </w:r>
      <w:r w:rsidRPr="00045DB2">
        <w:rPr>
          <w:b/>
          <w:bCs/>
        </w:rPr>
        <w:t xml:space="preserve"> </w:t>
      </w:r>
      <w:r w:rsidR="009C792A" w:rsidRPr="00045DB2">
        <w:rPr>
          <w:b/>
          <w:bCs/>
        </w:rPr>
        <w:t>Example of a 10-day a</w:t>
      </w:r>
      <w:r w:rsidR="003365A9" w:rsidRPr="00045DB2">
        <w:rPr>
          <w:b/>
          <w:bCs/>
        </w:rPr>
        <w:t>cclimatization</w:t>
      </w:r>
      <w:r w:rsidR="009C792A" w:rsidRPr="00045DB2">
        <w:rPr>
          <w:b/>
          <w:bCs/>
        </w:rPr>
        <w:t xml:space="preserve"> protocol </w:t>
      </w:r>
      <w:r w:rsidR="00AD0492">
        <w:rPr>
          <w:b/>
          <w:bCs/>
        </w:rPr>
        <w:t>with</w:t>
      </w:r>
      <w:r w:rsidR="009C792A" w:rsidRPr="00045DB2">
        <w:rPr>
          <w:b/>
          <w:bCs/>
        </w:rPr>
        <w:t xml:space="preserve"> a</w:t>
      </w:r>
      <w:r w:rsidR="003365A9" w:rsidRPr="00045DB2">
        <w:rPr>
          <w:b/>
          <w:bCs/>
        </w:rPr>
        <w:t xml:space="preserve"> </w:t>
      </w:r>
      <w:r w:rsidRPr="00045DB2">
        <w:rPr>
          <w:b/>
          <w:bCs/>
        </w:rPr>
        <w:t>static ladder</w:t>
      </w:r>
      <w:r w:rsidR="009C792A" w:rsidRPr="00045DB2">
        <w:rPr>
          <w:b/>
          <w:bCs/>
        </w:rPr>
        <w:t xml:space="preserve"> </w:t>
      </w:r>
      <w:r w:rsidR="00DF7D4A">
        <w:rPr>
          <w:b/>
          <w:bCs/>
        </w:rPr>
        <w:t>and</w:t>
      </w:r>
      <w:r w:rsidR="00DF7D4A" w:rsidRPr="00045DB2">
        <w:rPr>
          <w:b/>
          <w:bCs/>
        </w:rPr>
        <w:t xml:space="preserve"> </w:t>
      </w:r>
      <w:r w:rsidR="009C792A" w:rsidRPr="00045DB2">
        <w:rPr>
          <w:b/>
          <w:bCs/>
        </w:rPr>
        <w:t>wild-type mice</w:t>
      </w:r>
      <w:r w:rsidRPr="00045DB2">
        <w:rPr>
          <w:b/>
          <w:bCs/>
        </w:rPr>
        <w:t>.</w:t>
      </w:r>
    </w:p>
    <w:p w14:paraId="14C88287" w14:textId="77777777" w:rsidR="00E133CC" w:rsidRPr="00045DB2" w:rsidRDefault="00E133CC" w:rsidP="00045DB2"/>
    <w:p w14:paraId="2BA290DC" w14:textId="3A064C6A" w:rsidR="00E133CC" w:rsidRPr="00045DB2" w:rsidRDefault="00E133CC" w:rsidP="00045DB2">
      <w:r w:rsidRPr="00045DB2">
        <w:rPr>
          <w:b/>
          <w:bCs/>
        </w:rPr>
        <w:t xml:space="preserve">Table </w:t>
      </w:r>
      <w:r w:rsidR="00BD0238" w:rsidRPr="00045DB2">
        <w:rPr>
          <w:b/>
          <w:bCs/>
        </w:rPr>
        <w:t>2</w:t>
      </w:r>
      <w:r w:rsidR="00DF7D4A">
        <w:rPr>
          <w:b/>
          <w:bCs/>
        </w:rPr>
        <w:t>:</w:t>
      </w:r>
      <w:r w:rsidRPr="00045DB2">
        <w:rPr>
          <w:b/>
          <w:bCs/>
        </w:rPr>
        <w:t xml:space="preserve"> </w:t>
      </w:r>
      <w:r w:rsidR="009C792A" w:rsidRPr="00045DB2">
        <w:rPr>
          <w:b/>
          <w:bCs/>
        </w:rPr>
        <w:t>Example of a 1</w:t>
      </w:r>
      <w:r w:rsidR="00054FCE">
        <w:rPr>
          <w:b/>
          <w:bCs/>
        </w:rPr>
        <w:t>4</w:t>
      </w:r>
      <w:r w:rsidR="009C792A" w:rsidRPr="00045DB2">
        <w:rPr>
          <w:b/>
          <w:bCs/>
        </w:rPr>
        <w:t xml:space="preserve">-day acclimatization protocol </w:t>
      </w:r>
      <w:r w:rsidR="00AD0492">
        <w:rPr>
          <w:b/>
          <w:bCs/>
        </w:rPr>
        <w:t>with</w:t>
      </w:r>
      <w:r w:rsidR="009C792A" w:rsidRPr="00045DB2">
        <w:rPr>
          <w:b/>
          <w:bCs/>
        </w:rPr>
        <w:t xml:space="preserve"> a </w:t>
      </w:r>
      <w:r w:rsidR="00054FCE">
        <w:rPr>
          <w:b/>
          <w:bCs/>
        </w:rPr>
        <w:t>dynamic</w:t>
      </w:r>
      <w:r w:rsidR="00054FCE" w:rsidRPr="00045DB2">
        <w:rPr>
          <w:b/>
          <w:bCs/>
        </w:rPr>
        <w:t xml:space="preserve"> </w:t>
      </w:r>
      <w:r w:rsidR="009C792A" w:rsidRPr="00045DB2">
        <w:rPr>
          <w:b/>
          <w:bCs/>
        </w:rPr>
        <w:t xml:space="preserve">ladder </w:t>
      </w:r>
      <w:r w:rsidR="00DF7D4A">
        <w:rPr>
          <w:b/>
          <w:bCs/>
        </w:rPr>
        <w:t>and</w:t>
      </w:r>
      <w:r w:rsidR="00DF7D4A" w:rsidRPr="00045DB2">
        <w:rPr>
          <w:b/>
          <w:bCs/>
        </w:rPr>
        <w:t xml:space="preserve"> </w:t>
      </w:r>
      <w:r w:rsidR="009C792A" w:rsidRPr="00045DB2">
        <w:rPr>
          <w:b/>
          <w:bCs/>
        </w:rPr>
        <w:t>wild-type mice</w:t>
      </w:r>
      <w:r w:rsidR="009C792A" w:rsidRPr="00045DB2">
        <w:t>.</w:t>
      </w:r>
    </w:p>
    <w:p w14:paraId="5BEC9C69" w14:textId="77777777" w:rsidR="00FA7F30" w:rsidRPr="00045DB2" w:rsidRDefault="00FA7F30" w:rsidP="00045DB2"/>
    <w:p w14:paraId="2C5CC833" w14:textId="55DFC8DE" w:rsidR="00BD0238" w:rsidRPr="00045DB2" w:rsidRDefault="0071742E" w:rsidP="00045DB2">
      <w:r w:rsidRPr="00045DB2">
        <w:rPr>
          <w:b/>
          <w:bCs/>
        </w:rPr>
        <w:t xml:space="preserve">Table </w:t>
      </w:r>
      <w:r w:rsidR="00BD0238" w:rsidRPr="00045DB2">
        <w:rPr>
          <w:b/>
          <w:bCs/>
        </w:rPr>
        <w:t>3</w:t>
      </w:r>
      <w:r w:rsidR="00DF7D4A">
        <w:rPr>
          <w:b/>
          <w:bCs/>
        </w:rPr>
        <w:t>:</w:t>
      </w:r>
      <w:r w:rsidRPr="00045DB2">
        <w:t xml:space="preserve"> </w:t>
      </w:r>
      <w:r w:rsidR="00BD0238" w:rsidRPr="00045DB2">
        <w:rPr>
          <w:b/>
          <w:bCs/>
        </w:rPr>
        <w:t xml:space="preserve">Example of </w:t>
      </w:r>
      <w:r w:rsidR="003A3ADE" w:rsidRPr="00045DB2">
        <w:rPr>
          <w:b/>
          <w:bCs/>
        </w:rPr>
        <w:t xml:space="preserve">a training </w:t>
      </w:r>
      <w:r w:rsidR="00BD0238" w:rsidRPr="00045DB2">
        <w:rPr>
          <w:b/>
          <w:bCs/>
        </w:rPr>
        <w:t xml:space="preserve">week with </w:t>
      </w:r>
      <w:r w:rsidR="00BF53A6">
        <w:rPr>
          <w:b/>
          <w:bCs/>
        </w:rPr>
        <w:t>a</w:t>
      </w:r>
      <w:r w:rsidR="00BD0238" w:rsidRPr="00045DB2">
        <w:rPr>
          <w:b/>
          <w:bCs/>
        </w:rPr>
        <w:t xml:space="preserve"> static ladder</w:t>
      </w:r>
      <w:r w:rsidR="00BD0238" w:rsidRPr="00045DB2">
        <w:t xml:space="preserve">. Legend: Rep: repetitions, Steps: number of rungs climbed, Slope: angle with </w:t>
      </w:r>
      <w:r w:rsidR="00BF643A" w:rsidRPr="00045DB2">
        <w:t xml:space="preserve">the </w:t>
      </w:r>
      <w:r w:rsidR="00BD0238" w:rsidRPr="00045DB2">
        <w:t xml:space="preserve">horizontal plane, and load: </w:t>
      </w:r>
      <w:r w:rsidR="0017426C">
        <w:t>weight (g)</w:t>
      </w:r>
      <w:r w:rsidR="0017426C" w:rsidRPr="00045DB2">
        <w:t xml:space="preserve"> </w:t>
      </w:r>
      <w:r w:rsidR="00BD0238" w:rsidRPr="00045DB2">
        <w:t>attached to the tail.</w:t>
      </w:r>
    </w:p>
    <w:p w14:paraId="3D25D32A" w14:textId="77777777" w:rsidR="00BD0238" w:rsidRPr="00045DB2" w:rsidRDefault="00BD0238" w:rsidP="00045DB2"/>
    <w:p w14:paraId="1F2C6E4C" w14:textId="32C3EC23" w:rsidR="0071742E" w:rsidRPr="00045DB2" w:rsidRDefault="00BD0238" w:rsidP="00045DB2">
      <w:r w:rsidRPr="00045DB2">
        <w:rPr>
          <w:b/>
          <w:bCs/>
        </w:rPr>
        <w:t>Table 4</w:t>
      </w:r>
      <w:r w:rsidR="00DF7D4A">
        <w:rPr>
          <w:b/>
          <w:bCs/>
        </w:rPr>
        <w:t>:</w:t>
      </w:r>
      <w:r w:rsidRPr="00045DB2">
        <w:t xml:space="preserve"> </w:t>
      </w:r>
      <w:r w:rsidR="0071742E" w:rsidRPr="00045DB2">
        <w:rPr>
          <w:b/>
          <w:bCs/>
        </w:rPr>
        <w:t xml:space="preserve">Example </w:t>
      </w:r>
      <w:r w:rsidR="00192583" w:rsidRPr="00045DB2">
        <w:rPr>
          <w:b/>
          <w:bCs/>
        </w:rPr>
        <w:t xml:space="preserve">of </w:t>
      </w:r>
      <w:r w:rsidR="0071742E" w:rsidRPr="00045DB2">
        <w:rPr>
          <w:b/>
          <w:bCs/>
        </w:rPr>
        <w:t xml:space="preserve">three weeks of training </w:t>
      </w:r>
      <w:r w:rsidR="00E133CC" w:rsidRPr="00045DB2">
        <w:rPr>
          <w:b/>
          <w:bCs/>
        </w:rPr>
        <w:t xml:space="preserve">with </w:t>
      </w:r>
      <w:r w:rsidR="00BF53A6">
        <w:rPr>
          <w:b/>
          <w:bCs/>
        </w:rPr>
        <w:t>a</w:t>
      </w:r>
      <w:r w:rsidR="00E133CC" w:rsidRPr="00045DB2">
        <w:rPr>
          <w:b/>
          <w:bCs/>
        </w:rPr>
        <w:t xml:space="preserve"> static ladder</w:t>
      </w:r>
      <w:r w:rsidR="00192583" w:rsidRPr="00045DB2">
        <w:rPr>
          <w:b/>
          <w:bCs/>
        </w:rPr>
        <w:t>.</w:t>
      </w:r>
      <w:r w:rsidR="00E133CC" w:rsidRPr="00045DB2">
        <w:t xml:space="preserve"> </w:t>
      </w:r>
      <w:r w:rsidR="00192583" w:rsidRPr="00045DB2">
        <w:t>L</w:t>
      </w:r>
      <w:r w:rsidR="0071742E" w:rsidRPr="00045DB2">
        <w:t>abeled as low (sessions 1</w:t>
      </w:r>
      <w:r w:rsidR="00DF7D4A">
        <w:t>–</w:t>
      </w:r>
      <w:r w:rsidR="0071742E" w:rsidRPr="00045DB2">
        <w:t>4), medium (10</w:t>
      </w:r>
      <w:r w:rsidR="00DF7D4A">
        <w:t>–</w:t>
      </w:r>
      <w:r w:rsidR="0071742E" w:rsidRPr="00045DB2">
        <w:t>14), and high load (30</w:t>
      </w:r>
      <w:r w:rsidR="00DF7D4A">
        <w:t>–</w:t>
      </w:r>
      <w:r w:rsidR="0071742E" w:rsidRPr="00045DB2">
        <w:t xml:space="preserve">34). Legend: Rep: repetitions, Steps: </w:t>
      </w:r>
      <w:r w:rsidR="00775396" w:rsidRPr="00045DB2">
        <w:t xml:space="preserve">number of </w:t>
      </w:r>
      <w:r w:rsidR="0071742E" w:rsidRPr="00045DB2">
        <w:t xml:space="preserve">rungs climbed, Slope: angle with </w:t>
      </w:r>
      <w:r w:rsidR="00931945" w:rsidRPr="00045DB2">
        <w:t xml:space="preserve">the </w:t>
      </w:r>
      <w:r w:rsidR="0071742E" w:rsidRPr="00045DB2">
        <w:t xml:space="preserve">horizontal plane, and load: </w:t>
      </w:r>
      <w:r w:rsidR="00D11C50">
        <w:t>weight (g)</w:t>
      </w:r>
      <w:r w:rsidR="00D11C50" w:rsidRPr="00045DB2">
        <w:t xml:space="preserve"> </w:t>
      </w:r>
      <w:r w:rsidR="0071742E" w:rsidRPr="00045DB2">
        <w:t>attached to the tail</w:t>
      </w:r>
      <w:r w:rsidR="00083500" w:rsidRPr="00045DB2">
        <w:t xml:space="preserve">. This table is adapted </w:t>
      </w:r>
      <w:r w:rsidR="00E133CC" w:rsidRPr="00045DB2">
        <w:t xml:space="preserve">from </w:t>
      </w:r>
      <w:proofErr w:type="spellStart"/>
      <w:r w:rsidR="00E133CC" w:rsidRPr="00045DB2">
        <w:t>Codina</w:t>
      </w:r>
      <w:proofErr w:type="spellEnd"/>
      <w:r w:rsidR="00E133CC" w:rsidRPr="00045DB2">
        <w:t>-Martinez</w:t>
      </w:r>
      <w:r w:rsidR="00192583" w:rsidRPr="00045DB2">
        <w:t xml:space="preserve"> et a</w:t>
      </w:r>
      <w:r w:rsidR="002756E2" w:rsidRPr="00045DB2">
        <w:t>l.</w:t>
      </w:r>
      <w:r w:rsidR="00E133CC" w:rsidRPr="00045DB2">
        <w:t xml:space="preserve"> 2020</w:t>
      </w:r>
      <w:r w:rsidR="002756E2"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2756E2" w:rsidRPr="00045DB2">
        <w:instrText xml:space="preserve"> ADDIN EN.CITE </w:instrText>
      </w:r>
      <w:r w:rsidR="002756E2"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2756E2" w:rsidRPr="00045DB2">
        <w:instrText xml:space="preserve"> ADDIN EN.CITE.DATA </w:instrText>
      </w:r>
      <w:r w:rsidR="002756E2" w:rsidRPr="00045DB2">
        <w:fldChar w:fldCharType="end"/>
      </w:r>
      <w:r w:rsidR="002756E2" w:rsidRPr="00045DB2">
        <w:fldChar w:fldCharType="separate"/>
      </w:r>
      <w:r w:rsidR="002756E2" w:rsidRPr="00045DB2">
        <w:rPr>
          <w:vertAlign w:val="superscript"/>
        </w:rPr>
        <w:t>4</w:t>
      </w:r>
      <w:r w:rsidR="002756E2" w:rsidRPr="00045DB2">
        <w:fldChar w:fldCharType="end"/>
      </w:r>
      <w:r w:rsidR="00B86C49" w:rsidRPr="00045DB2">
        <w:t>.</w:t>
      </w:r>
    </w:p>
    <w:p w14:paraId="760F9E56" w14:textId="0690139C" w:rsidR="0071742E" w:rsidRPr="00045DB2" w:rsidRDefault="0071742E" w:rsidP="00045DB2"/>
    <w:p w14:paraId="25E3E61D" w14:textId="7D4658B1" w:rsidR="00F30FA7" w:rsidRPr="00045DB2" w:rsidRDefault="00F30FA7" w:rsidP="00045DB2">
      <w:r w:rsidRPr="00045DB2">
        <w:rPr>
          <w:b/>
          <w:bCs/>
        </w:rPr>
        <w:t xml:space="preserve">Table </w:t>
      </w:r>
      <w:r w:rsidR="00BD0238" w:rsidRPr="00045DB2">
        <w:rPr>
          <w:b/>
          <w:bCs/>
        </w:rPr>
        <w:t>5</w:t>
      </w:r>
      <w:r w:rsidR="00DF7D4A">
        <w:rPr>
          <w:b/>
          <w:bCs/>
        </w:rPr>
        <w:t>:</w:t>
      </w:r>
      <w:r w:rsidRPr="00045DB2">
        <w:t xml:space="preserve"> </w:t>
      </w:r>
      <w:r w:rsidR="00192583" w:rsidRPr="00045DB2">
        <w:rPr>
          <w:b/>
          <w:bCs/>
        </w:rPr>
        <w:t>Example of</w:t>
      </w:r>
      <w:r w:rsidR="00192583" w:rsidRPr="00045DB2">
        <w:t xml:space="preserve"> </w:t>
      </w:r>
      <w:r w:rsidR="00192583" w:rsidRPr="00045DB2">
        <w:rPr>
          <w:b/>
          <w:bCs/>
        </w:rPr>
        <w:t>t</w:t>
      </w:r>
      <w:r w:rsidRPr="00045DB2">
        <w:rPr>
          <w:b/>
          <w:bCs/>
        </w:rPr>
        <w:t xml:space="preserve">raining with </w:t>
      </w:r>
      <w:r w:rsidR="00CC378D">
        <w:rPr>
          <w:b/>
          <w:bCs/>
        </w:rPr>
        <w:t xml:space="preserve">a </w:t>
      </w:r>
      <w:r w:rsidRPr="00045DB2">
        <w:rPr>
          <w:b/>
          <w:bCs/>
        </w:rPr>
        <w:t>dynamic ladder</w:t>
      </w:r>
      <w:r w:rsidR="009B4087" w:rsidRPr="00045DB2">
        <w:rPr>
          <w:b/>
          <w:bCs/>
        </w:rPr>
        <w:t>.</w:t>
      </w:r>
      <w:r w:rsidR="009B4087" w:rsidRPr="00045DB2">
        <w:t xml:space="preserve"> </w:t>
      </w:r>
      <w:r w:rsidR="00192583" w:rsidRPr="00045DB2">
        <w:t>P</w:t>
      </w:r>
      <w:r w:rsidR="009B4087" w:rsidRPr="00045DB2">
        <w:t>rogram</w:t>
      </w:r>
      <w:r w:rsidR="00192583" w:rsidRPr="00045DB2">
        <w:t xml:space="preserve"> </w:t>
      </w:r>
      <w:r w:rsidR="009B4087" w:rsidRPr="00045DB2">
        <w:t xml:space="preserve">of two groups of endurance-resistance and strength training. </w:t>
      </w:r>
      <w:r w:rsidR="00192583" w:rsidRPr="00045DB2">
        <w:t xml:space="preserve">Legend: </w:t>
      </w:r>
      <w:r w:rsidR="009B4087" w:rsidRPr="00045DB2">
        <w:t xml:space="preserve">The warm-up is common to both groups. </w:t>
      </w:r>
      <w:r w:rsidR="00F230A3" w:rsidRPr="00045DB2">
        <w:t>The slope is set at 85°.</w:t>
      </w:r>
    </w:p>
    <w:p w14:paraId="5FF5C171" w14:textId="77777777" w:rsidR="00E758B7" w:rsidRPr="00045DB2" w:rsidRDefault="00E758B7" w:rsidP="00045DB2"/>
    <w:p w14:paraId="7C0B6465" w14:textId="73434A5C" w:rsidR="006E4797" w:rsidRPr="00045DB2" w:rsidRDefault="00551D82" w:rsidP="00045DB2">
      <w:pPr>
        <w:rPr>
          <w:b/>
        </w:rPr>
      </w:pPr>
      <w:r w:rsidRPr="00045DB2">
        <w:rPr>
          <w:b/>
        </w:rPr>
        <w:t>DISCUSSION:</w:t>
      </w:r>
    </w:p>
    <w:p w14:paraId="07682366" w14:textId="44AE6E26" w:rsidR="00627FCA" w:rsidRPr="00045DB2" w:rsidRDefault="00627FCA" w:rsidP="00045DB2">
      <w:r w:rsidRPr="00045DB2">
        <w:t>Training is an intervention with multiple applications in research, apart from the study of exercise itself</w:t>
      </w:r>
      <w:r w:rsidRPr="00045DB2">
        <w:fldChar w:fldCharType="begin"/>
      </w:r>
      <w:r w:rsidR="003004D5" w:rsidRPr="00045DB2">
        <w:instrText xml:space="preserve"> ADDIN EN.CITE &lt;EndNote&gt;&lt;Cite&gt;&lt;Author&gt;Shiguemoto&lt;/Author&gt;&lt;Year&gt;2012&lt;/Year&gt;&lt;RecNum&gt;4008&lt;/RecNum&gt;&lt;DisplayText&gt;&lt;style face="superscript"&gt;20&lt;/style&gt;&lt;/DisplayText&gt;&lt;record&gt;&lt;rec-number&gt;4008&lt;/rec-number&gt;&lt;foreign-keys&gt;&lt;key app="EN" db-id="ezp2zz9d3r9vwneepzbv2ptls2rr0srrwwxt" timestamp="1626868002"&gt;4008&lt;/key&gt;&lt;/foreign-keys&gt;&lt;ref-type name="Journal Article"&gt;17&lt;/ref-type&gt;&lt;contributors&gt;&lt;authors&gt;&lt;author&gt;Shiguemoto, G. E.&lt;/author&gt;&lt;author&gt;Prestes, J.&lt;/author&gt;&lt;author&gt;Leite, R. D.&lt;/author&gt;&lt;author&gt;Pereira, G. B.&lt;/author&gt;&lt;author&gt;Pontes, C. L. S.&lt;/author&gt;&lt;author&gt;D&amp;apos;Ávila, F. V.&lt;/author&gt;&lt;author&gt;Botero, J. P.&lt;/author&gt;&lt;author&gt;Baldissera, V.&lt;/author&gt;&lt;author&gt;Nonaka, K. O.&lt;/author&gt;&lt;author&gt;Selistre-de-Araújo, H. S.&lt;/author&gt;&lt;author&gt;Perez, S. E. A.&lt;/author&gt;&lt;/authors&gt;&lt;/contributors&gt;&lt;titles&gt;&lt;title&gt;Effects of resistance training on matrix metalloproteinase-2 activity and biomechanical and physical properties of bone in ovariectomized and intact rats&lt;/title&gt;&lt;secondary-title&gt;Scandinavian Journal of Medicine &amp;amp; Science in Sports&lt;/secondary-title&gt;&lt;/titles&gt;&lt;periodical&gt;&lt;full-title&gt;Scandinavian Journal of Medicine &amp;amp; Science in Sports&lt;/full-title&gt;&lt;/periodical&gt;&lt;pages&gt;607-617&lt;/pages&gt;&lt;volume&gt;22&lt;/volume&gt;&lt;number&gt;5&lt;/number&gt;&lt;dates&gt;&lt;year&gt;2012&lt;/year&gt;&lt;/dates&gt;&lt;isbn&gt;0905-7188&lt;/isbn&gt;&lt;urls&gt;&lt;related-urls&gt;&lt;url&gt;https://onlinelibrary.wiley.com/doi/abs/10.1111/j.1600-0838.2010.01284.x&lt;/url&gt;&lt;/related-urls&gt;&lt;/urls&gt;&lt;electronic-resource-num&gt;https://doi.org/10.1111/j.1600-0838.2010.01284.x&lt;/electronic-resource-num&gt;&lt;/record&gt;&lt;/Cite&gt;&lt;/EndNote&gt;</w:instrText>
      </w:r>
      <w:r w:rsidRPr="00045DB2">
        <w:fldChar w:fldCharType="separate"/>
      </w:r>
      <w:r w:rsidR="003004D5" w:rsidRPr="00045DB2">
        <w:rPr>
          <w:noProof/>
          <w:vertAlign w:val="superscript"/>
        </w:rPr>
        <w:t>20</w:t>
      </w:r>
      <w:r w:rsidRPr="00045DB2">
        <w:fldChar w:fldCharType="end"/>
      </w:r>
      <w:r w:rsidRPr="00045DB2">
        <w:t>. Thus, the analysis of its effect on ageing</w:t>
      </w:r>
      <w:r w:rsidRPr="00045DB2">
        <w:fldChar w:fldCharType="begin"/>
      </w:r>
      <w:r w:rsidR="003004D5" w:rsidRPr="00045DB2">
        <w:instrText xml:space="preserve"> ADDIN EN.CITE &lt;EndNote&gt;&lt;Cite&gt;&lt;Author&gt;de Sousa Neto&lt;/Author&gt;&lt;Year&gt;2018&lt;/Year&gt;&lt;RecNum&gt;4007&lt;/RecNum&gt;&lt;DisplayText&gt;&lt;style face="superscript"&gt;21&lt;/style&gt;&lt;/DisplayText&gt;&lt;record&gt;&lt;rec-number&gt;4007&lt;/rec-number&gt;&lt;foreign-keys&gt;&lt;key app="EN" db-id="ezp2zz9d3r9vwneepzbv2ptls2rr0srrwwxt" timestamp="1626868002"&gt;4007&lt;/key&gt;&lt;/foreign-keys&gt;&lt;ref-type name="Journal Article"&gt;17&lt;/ref-type&gt;&lt;contributors&gt;&lt;authors&gt;&lt;author&gt;de Sousa Neto, Ivo V.&lt;/author&gt;&lt;author&gt;Durigan, João L. Q.&lt;/author&gt;&lt;author&gt;Guzzoni, Vinicius&lt;/author&gt;&lt;author&gt;Tibana, Ramires A.&lt;/author&gt;&lt;author&gt;Prestes, Jonato&lt;/author&gt;&lt;author&gt;de Araujo, Heloisa S. Selistre&lt;/author&gt;&lt;author&gt;Marqueti, Rita de Cássia&lt;/author&gt;&lt;/authors&gt;&lt;/contributors&gt;&lt;titles&gt;&lt;title&gt;Effects of Resistance Training on Matrix Metalloproteinase Activity in Skeletal Muscles and Blood Circulation During Aging&lt;/title&gt;&lt;secondary-title&gt;Frontiers in physiology&lt;/secondary-title&gt;&lt;alt-title&gt;Front Physiol&lt;/alt-title&gt;&lt;/titles&gt;&lt;alt-periodical&gt;&lt;full-title&gt;Front Physiol&lt;/full-title&gt;&lt;/alt-periodical&gt;&lt;pages&gt;190-190&lt;/pages&gt;&lt;volume&gt;9&lt;/volume&gt;&lt;keywords&gt;&lt;keyword&gt;aging&lt;/keyword&gt;&lt;keyword&gt;exercise training&lt;/keyword&gt;&lt;keyword&gt;extracellular matrix&lt;/keyword&gt;&lt;keyword&gt;matrix metallopeptidase&lt;/keyword&gt;&lt;keyword&gt;muscle remodeling&lt;/keyword&gt;&lt;/keywords&gt;&lt;dates&gt;&lt;year&gt;2018&lt;/year&gt;&lt;/dates&gt;&lt;publisher&gt;Frontiers Media S.A.&lt;/publisher&gt;&lt;isbn&gt;1664-042X&lt;/isbn&gt;&lt;accession-num&gt;29593554&lt;/accession-num&gt;&lt;urls&gt;&lt;related-urls&gt;&lt;url&gt;https://pubmed.ncbi.nlm.nih.gov/29593554&lt;/url&gt;&lt;url&gt;https://www.ncbi.nlm.nih.gov/pmc/articles/PMC5857587/&lt;/url&gt;&lt;/related-urls&gt;&lt;/urls&gt;&lt;electronic-resource-num&gt;10.3389/fphys.2018.00190&lt;/electronic-resource-num&gt;&lt;remote-database-name&gt;PubMed&lt;/remote-database-name&gt;&lt;language&gt;eng&lt;/language&gt;&lt;/record&gt;&lt;/Cite&gt;&lt;/EndNote&gt;</w:instrText>
      </w:r>
      <w:r w:rsidRPr="00045DB2">
        <w:fldChar w:fldCharType="separate"/>
      </w:r>
      <w:r w:rsidR="003004D5" w:rsidRPr="00045DB2">
        <w:rPr>
          <w:noProof/>
          <w:vertAlign w:val="superscript"/>
        </w:rPr>
        <w:t>21</w:t>
      </w:r>
      <w:r w:rsidRPr="00045DB2">
        <w:fldChar w:fldCharType="end"/>
      </w:r>
      <w:r w:rsidRPr="00045DB2">
        <w:t xml:space="preserve"> or certain pathological conditions </w:t>
      </w:r>
      <w:r w:rsidR="004C5CA5" w:rsidRPr="00045DB2">
        <w:t>and physical therapy</w:t>
      </w:r>
      <w:r w:rsidRPr="00045DB2">
        <w:fldChar w:fldCharType="begin"/>
      </w:r>
      <w:r w:rsidR="003004D5" w:rsidRPr="00045DB2">
        <w:instrText xml:space="preserve"> ADDIN EN.CITE &lt;EndNote&gt;&lt;Cite&gt;&lt;Author&gt;Ghosh&lt;/Author&gt;&lt;Year&gt;2010&lt;/Year&gt;&lt;RecNum&gt;4006&lt;/RecNum&gt;&lt;DisplayText&gt;&lt;style face="superscript"&gt;22&lt;/style&gt;&lt;/DisplayText&gt;&lt;record&gt;&lt;rec-number&gt;4006&lt;/rec-number&gt;&lt;foreign-keys&gt;&lt;key app="EN" db-id="ezp2zz9d3r9vwneepzbv2ptls2rr0srrwwxt" timestamp="1626868002"&gt;4006&lt;/key&gt;&lt;/foreign-keys&gt;&lt;ref-type name="Journal Article"&gt;17&lt;/ref-type&gt;&lt;contributors&gt;&lt;authors&gt;&lt;author&gt;Ghosh, Sanjoy&lt;/author&gt;&lt;author&gt;Golbidi, Saeid&lt;/author&gt;&lt;author&gt;Werner, Isa&lt;/author&gt;&lt;author&gt;Verchere, Bruce C.&lt;/author&gt;&lt;author&gt;Laher, Ismail&lt;/author&gt;&lt;/authors&gt;&lt;/contributors&gt;&lt;titles&gt;&lt;title&gt;Selecting exercise regimens and strains to modify obesity and diabetes in rodents: an overview&lt;/title&gt;&lt;secondary-title&gt;Clinical Science&lt;/secondary-title&gt;&lt;/titles&gt;&lt;periodical&gt;&lt;full-title&gt;Clinical Science&lt;/full-title&gt;&lt;/periodical&gt;&lt;pages&gt;57-74&lt;/pages&gt;&lt;volume&gt;119&lt;/volume&gt;&lt;number&gt;2&lt;/number&gt;&lt;dates&gt;&lt;year&gt;2010&lt;/year&gt;&lt;/dates&gt;&lt;isbn&gt;0143-5221&lt;/isbn&gt;&lt;urls&gt;&lt;related-urls&gt;&lt;url&gt;https://doi.org/10.1042/CS20090389&lt;/url&gt;&lt;/related-urls&gt;&lt;/urls&gt;&lt;electronic-resource-num&gt;10.1042/cs20090389&lt;/electronic-resource-num&gt;&lt;access-date&gt;6/25/2021&lt;/access-date&gt;&lt;/record&gt;&lt;/Cite&gt;&lt;/EndNote&gt;</w:instrText>
      </w:r>
      <w:r w:rsidRPr="00045DB2">
        <w:fldChar w:fldCharType="separate"/>
      </w:r>
      <w:r w:rsidR="003004D5" w:rsidRPr="00045DB2">
        <w:rPr>
          <w:noProof/>
          <w:vertAlign w:val="superscript"/>
        </w:rPr>
        <w:t>22</w:t>
      </w:r>
      <w:r w:rsidRPr="00045DB2">
        <w:fldChar w:fldCharType="end"/>
      </w:r>
      <w:r w:rsidRPr="00045DB2">
        <w:t xml:space="preserve"> has received much attention in recent years. In addition, numerous authors have </w:t>
      </w:r>
      <w:r w:rsidR="007B6466" w:rsidRPr="00045DB2">
        <w:t xml:space="preserve">analyzed </w:t>
      </w:r>
      <w:r w:rsidRPr="00045DB2">
        <w:t>the effect of pharmacological</w:t>
      </w:r>
      <w:r w:rsidRPr="00045DB2">
        <w:fldChar w:fldCharType="begin"/>
      </w:r>
      <w:r w:rsidR="003004D5" w:rsidRPr="00045DB2">
        <w:instrText xml:space="preserve"> ADDIN EN.CITE &lt;EndNote&gt;&lt;Cite&gt;&lt;Author&gt;Mônico-Neto&lt;/Author&gt;&lt;Year&gt;2015&lt;/Year&gt;&lt;RecNum&gt;4005&lt;/RecNum&gt;&lt;DisplayText&gt;&lt;style face="superscript"&gt;23&lt;/style&gt;&lt;/DisplayText&gt;&lt;record&gt;&lt;rec-number&gt;4005&lt;/rec-number&gt;&lt;foreign-keys&gt;&lt;key app="EN" db-id="ezp2zz9d3r9vwneepzbv2ptls2rr0srrwwxt" timestamp="1626868002"&gt;4005&lt;/key&gt;&lt;/foreign-keys&gt;&lt;ref-type name="Journal Article"&gt;17&lt;/ref-type&gt;&lt;contributors&gt;&lt;authors&gt;&lt;author&gt;Mônico-Neto, Marcos&lt;/author&gt;&lt;author&gt;Antunes, Hanna Karen Moreira&lt;/author&gt;&lt;author&gt;Lee, Kil Sun&lt;/author&gt;&lt;author&gt;Phillips, Stuart M.&lt;/author&gt;&lt;author&gt;Giampá, Sara Quaglia de Campos&lt;/author&gt;&lt;author&gt;Souza, Helton de Sá&lt;/author&gt;&lt;author&gt;Dáttilo, Murilo&lt;/author&gt;&lt;author&gt;Medeiros, Alessandra&lt;/author&gt;&lt;author&gt;de Moraes, Wilson Max&lt;/author&gt;&lt;author&gt;Tufik, Sergio&lt;/author&gt;&lt;author&gt;de Mello, Marco Túlio&lt;/author&gt;&lt;/authors&gt;&lt;/contributors&gt;&lt;titles&gt;&lt;title&gt;Resistance training minimizes catabolic effects induced by sleep deprivation in rats&lt;/title&gt;&lt;secondary-title&gt;Applied Physiology, Nutrition, and Metabolism&lt;/secondary-title&gt;&lt;/titles&gt;&lt;periodical&gt;&lt;full-title&gt;Applied Physiology, Nutrition, and Metabolism&lt;/full-title&gt;&lt;/periodical&gt;&lt;pages&gt;1143-1150&lt;/pages&gt;&lt;volume&gt;40&lt;/volume&gt;&lt;number&gt;11&lt;/number&gt;&lt;dates&gt;&lt;year&gt;2015&lt;/year&gt;&lt;pub-dates&gt;&lt;date&gt;2015/11/01&lt;/date&gt;&lt;/pub-dates&gt;&lt;/dates&gt;&lt;publisher&gt;NRC Research Press&lt;/publisher&gt;&lt;isbn&gt;1715-5312&lt;/isbn&gt;&lt;urls&gt;&lt;related-urls&gt;&lt;url&gt;https://doi.org/10.1139/apnm-2015-0061&lt;/url&gt;&lt;/related-urls&gt;&lt;/urls&gt;&lt;electronic-resource-num&gt;10.1139/apnm-2015-0061&lt;/electronic-resource-num&gt;&lt;access-date&gt;2021/06/24&lt;/access-date&gt;&lt;/record&gt;&lt;/Cite&gt;&lt;/EndNote&gt;</w:instrText>
      </w:r>
      <w:r w:rsidRPr="00045DB2">
        <w:fldChar w:fldCharType="separate"/>
      </w:r>
      <w:r w:rsidR="003004D5" w:rsidRPr="00045DB2">
        <w:rPr>
          <w:noProof/>
          <w:vertAlign w:val="superscript"/>
        </w:rPr>
        <w:t>23</w:t>
      </w:r>
      <w:r w:rsidRPr="00045DB2">
        <w:fldChar w:fldCharType="end"/>
      </w:r>
      <w:r w:rsidRPr="00045DB2">
        <w:t xml:space="preserve"> or dietary</w:t>
      </w:r>
      <w:r w:rsidRPr="00045DB2">
        <w:fldChar w:fldCharType="begin"/>
      </w:r>
      <w:r w:rsidR="003004D5" w:rsidRPr="00045DB2">
        <w:instrText xml:space="preserve"> ADDIN EN.CITE &lt;EndNote&gt;&lt;Cite&gt;&lt;Author&gt;Ghosh&lt;/Author&gt;&lt;Year&gt;2010&lt;/Year&gt;&lt;RecNum&gt;4006&lt;/RecNum&gt;&lt;DisplayText&gt;&lt;style face="superscript"&gt;22&lt;/style&gt;&lt;/DisplayText&gt;&lt;record&gt;&lt;rec-number&gt;4006&lt;/rec-number&gt;&lt;foreign-keys&gt;&lt;key app="EN" db-id="ezp2zz9d3r9vwneepzbv2ptls2rr0srrwwxt" timestamp="1626868002"&gt;4006&lt;/key&gt;&lt;/foreign-keys&gt;&lt;ref-type name="Journal Article"&gt;17&lt;/ref-type&gt;&lt;contributors&gt;&lt;authors&gt;&lt;author&gt;Ghosh, Sanjoy&lt;/author&gt;&lt;author&gt;Golbidi, Saeid&lt;/author&gt;&lt;author&gt;Werner, Isa&lt;/author&gt;&lt;author&gt;Verchere, Bruce C.&lt;/author&gt;&lt;author&gt;Laher, Ismail&lt;/author&gt;&lt;/authors&gt;&lt;/contributors&gt;&lt;titles&gt;&lt;title&gt;Selecting exercise regimens and strains to modify obesity and diabetes in rodents: an overview&lt;/title&gt;&lt;secondary-title&gt;Clinical Science&lt;/secondary-title&gt;&lt;/titles&gt;&lt;periodical&gt;&lt;full-title&gt;Clinical Science&lt;/full-title&gt;&lt;/periodical&gt;&lt;pages&gt;57-74&lt;/pages&gt;&lt;volume&gt;119&lt;/volume&gt;&lt;number&gt;2&lt;/number&gt;&lt;dates&gt;&lt;year&gt;2010&lt;/year&gt;&lt;/dates&gt;&lt;isbn&gt;0143-5221&lt;/isbn&gt;&lt;urls&gt;&lt;related-urls&gt;&lt;url&gt;https://doi.org/10.1042/CS20090389&lt;/url&gt;&lt;/related-urls&gt;&lt;/urls&gt;&lt;electronic-resource-num&gt;10.1042/cs20090389&lt;/electronic-resource-num&gt;&lt;access-date&gt;6/25/2021&lt;/access-date&gt;&lt;/record&gt;&lt;/Cite&gt;&lt;/EndNote&gt;</w:instrText>
      </w:r>
      <w:r w:rsidRPr="00045DB2">
        <w:fldChar w:fldCharType="separate"/>
      </w:r>
      <w:r w:rsidR="003004D5" w:rsidRPr="00045DB2">
        <w:rPr>
          <w:noProof/>
          <w:vertAlign w:val="superscript"/>
        </w:rPr>
        <w:t>22</w:t>
      </w:r>
      <w:r w:rsidRPr="00045DB2">
        <w:fldChar w:fldCharType="end"/>
      </w:r>
      <w:r w:rsidRPr="00045DB2">
        <w:t xml:space="preserve"> interventions on physical fitness. In this context, interest has arisen in </w:t>
      </w:r>
      <w:r w:rsidR="007B6466" w:rsidRPr="00045DB2">
        <w:t xml:space="preserve">analyzing </w:t>
      </w:r>
      <w:r w:rsidRPr="00045DB2">
        <w:t xml:space="preserve">different exercise modalities separately, with an emerging interest in </w:t>
      </w:r>
      <w:r w:rsidR="004C5CA5" w:rsidRPr="00045DB2">
        <w:t>resistance</w:t>
      </w:r>
      <w:r w:rsidRPr="00045DB2">
        <w:t xml:space="preserve"> exercise. </w:t>
      </w:r>
      <w:r w:rsidR="004C5CA5" w:rsidRPr="00045DB2">
        <w:t>Resistance</w:t>
      </w:r>
      <w:r w:rsidRPr="00045DB2">
        <w:t xml:space="preserve"> exercise elicits a different molecular response to </w:t>
      </w:r>
      <w:r w:rsidR="004C5CA5" w:rsidRPr="00045DB2">
        <w:t>endurance</w:t>
      </w:r>
      <w:r w:rsidRPr="00045DB2">
        <w:t xml:space="preserve"> in numerous tissues</w:t>
      </w:r>
      <w:r w:rsidR="00F932BB" w:rsidRPr="00045DB2">
        <w:fldChar w:fldCharType="begin">
          <w:fldData xml:space="preserve">PEVuZE5vdGU+PENpdGU+PEF1dGhvcj5IYXdsZXk8L0F1dGhvcj48WWVhcj4yMDE0PC9ZZWFyPjxS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</w:fldData>
        </w:fldChar>
      </w:r>
      <w:r w:rsidR="003004D5" w:rsidRPr="00045DB2">
        <w:instrText xml:space="preserve"> ADDIN EN.CITE </w:instrText>
      </w:r>
      <w:r w:rsidR="003004D5" w:rsidRPr="00045DB2">
        <w:fldChar w:fldCharType="begin">
          <w:fldData xml:space="preserve">PEVuZE5vdGU+PENpdGU+PEF1dGhvcj5IYXdsZXk8L0F1dGhvcj48WWVhcj4yMDE0PC9ZZWFyPjxS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</w:fldData>
        </w:fldChar>
      </w:r>
      <w:r w:rsidR="003004D5" w:rsidRPr="00045DB2">
        <w:instrText xml:space="preserve"> ADDIN EN.CITE.DATA </w:instrText>
      </w:r>
      <w:r w:rsidR="003004D5" w:rsidRPr="00045DB2">
        <w:fldChar w:fldCharType="end"/>
      </w:r>
      <w:r w:rsidR="00F932BB" w:rsidRPr="00045DB2">
        <w:fldChar w:fldCharType="separate"/>
      </w:r>
      <w:r w:rsidR="003004D5" w:rsidRPr="00045DB2">
        <w:rPr>
          <w:noProof/>
          <w:vertAlign w:val="superscript"/>
        </w:rPr>
        <w:t>24</w:t>
      </w:r>
      <w:r w:rsidR="00F932BB" w:rsidRPr="00045DB2">
        <w:fldChar w:fldCharType="end"/>
      </w:r>
      <w:r w:rsidR="00F932BB" w:rsidRPr="00045DB2">
        <w:t xml:space="preserve"> </w:t>
      </w:r>
      <w:r w:rsidRPr="00045DB2">
        <w:t>and has also been shown to have a specific effect on a number of pathological conditions</w:t>
      </w:r>
      <w:r w:rsidR="00F932BB" w:rsidRPr="00045DB2">
        <w:fldChar w:fldCharType="begin"/>
      </w:r>
      <w:r w:rsidR="003004D5" w:rsidRPr="00045DB2">
        <w:instrText xml:space="preserve"> ADDIN EN.CITE &lt;EndNote&gt;&lt;Cite&gt;&lt;Author&gt;Ghosh&lt;/Author&gt;&lt;Year&gt;2010&lt;/Year&gt;&lt;RecNum&gt;4006&lt;/RecNum&gt;&lt;DisplayText&gt;&lt;style face="superscript"&gt;22&lt;/style&gt;&lt;/DisplayText&gt;&lt;record&gt;&lt;rec-number&gt;4006&lt;/rec-number&gt;&lt;foreign-keys&gt;&lt;key app="EN" db-id="ezp2zz9d3r9vwneepzbv2ptls2rr0srrwwxt" timestamp="1626868002"&gt;4006&lt;/key&gt;&lt;/foreign-keys&gt;&lt;ref-type name="Journal Article"&gt;17&lt;/ref-type&gt;&lt;contributors&gt;&lt;authors&gt;&lt;author&gt;Ghosh, Sanjoy&lt;/author&gt;&lt;author&gt;Golbidi, Saeid&lt;/author&gt;&lt;author&gt;Werner, Isa&lt;/author&gt;&lt;author&gt;Verchere, Bruce C.&lt;/author&gt;&lt;author&gt;Laher, Ismail&lt;/author&gt;&lt;/authors&gt;&lt;/contributors&gt;&lt;titles&gt;&lt;title&gt;Selecting exercise regimens and strains to modify obesity and diabetes in rodents: an overview&lt;/title&gt;&lt;secondary-title&gt;Clinical Science&lt;/secondary-title&gt;&lt;/titles&gt;&lt;periodical&gt;&lt;full-title&gt;Clinical Science&lt;/full-title&gt;&lt;/periodical&gt;&lt;pages&gt;57-74&lt;/pages&gt;&lt;volume&gt;119&lt;/volume&gt;&lt;number&gt;2&lt;/number&gt;&lt;dates&gt;&lt;year&gt;2010&lt;/year&gt;&lt;/dates&gt;&lt;isbn&gt;0143-5221&lt;/isbn&gt;&lt;urls&gt;&lt;related-urls&gt;&lt;url&gt;https://doi.org/10.1042/CS20090389&lt;/url&gt;&lt;/related-urls&gt;&lt;/urls&gt;&lt;electronic-resource-num&gt;10.1042/cs20090389&lt;/electronic-resource-num&gt;&lt;access-date&gt;6/25/2021&lt;/access-date&gt;&lt;/record&gt;&lt;/Cite&gt;&lt;/EndNote&gt;</w:instrText>
      </w:r>
      <w:r w:rsidR="00F932BB" w:rsidRPr="00045DB2">
        <w:fldChar w:fldCharType="separate"/>
      </w:r>
      <w:r w:rsidR="003004D5" w:rsidRPr="00045DB2">
        <w:rPr>
          <w:noProof/>
          <w:vertAlign w:val="superscript"/>
        </w:rPr>
        <w:t>22</w:t>
      </w:r>
      <w:r w:rsidR="00F932BB" w:rsidRPr="00045DB2">
        <w:fldChar w:fldCharType="end"/>
      </w:r>
      <w:r w:rsidRPr="00045DB2">
        <w:t>.</w:t>
      </w:r>
    </w:p>
    <w:p w14:paraId="3BB7AD73" w14:textId="77777777" w:rsidR="007B6466" w:rsidRPr="00045DB2" w:rsidRDefault="007B6466" w:rsidP="00045DB2"/>
    <w:p w14:paraId="01DE7EB6" w14:textId="7788AEB1" w:rsidR="007862F4" w:rsidRPr="00045DB2" w:rsidRDefault="00F3253C" w:rsidP="00045DB2">
      <w:r w:rsidRPr="00045DB2">
        <w:t xml:space="preserve">The use of animal models for the study of resistance exercise is a tool with multiple applications. </w:t>
      </w:r>
      <w:r w:rsidR="004272A9" w:rsidRPr="00045DB2">
        <w:t>I</w:t>
      </w:r>
      <w:r w:rsidRPr="00045DB2">
        <w:t xml:space="preserve">t allows the </w:t>
      </w:r>
      <w:r w:rsidR="007B6466" w:rsidRPr="00045DB2">
        <w:t xml:space="preserve">characterization </w:t>
      </w:r>
      <w:r w:rsidRPr="00045DB2">
        <w:t>of a specific phenotype in models of pathologies or genetically modified animals, although this description is not usually included. In addition, the implementation of exercise protocols and the evaluation of their impact on these models provides insight into the physiology or pathophysiology of these conditions</w:t>
      </w:r>
      <w:r w:rsidR="00E2196B" w:rsidRPr="00045DB2">
        <w:fldChar w:fldCharType="begin"/>
      </w:r>
      <w:r w:rsidR="003004D5" w:rsidRPr="00045DB2">
        <w:instrText xml:space="preserve"> ADDIN EN.CITE &lt;EndNote&gt;&lt;Cite&gt;&lt;Author&gt;Booth&lt;/Author&gt;&lt;Year&gt;2010&lt;/Year&gt;&lt;RecNum&gt;18574&lt;/RecNum&gt;&lt;DisplayText&gt;&lt;style face="superscript"&gt;25&lt;/style&gt;&lt;/DisplayText&gt;&lt;record&gt;&lt;rec-number&gt;18574&lt;/rec-number&gt;&lt;foreign-keys&gt;&lt;key app="EN" db-id="5p9zz2tdisev9oewxs9xrsw7tzstpvxeex5e" timestamp="1626273202"&gt;18574&lt;/key&gt;&lt;/foreign-keys&gt;&lt;ref-type name="Journal Article"&gt;17&lt;/ref-type&gt;&lt;contributors&gt;&lt;authors&gt;&lt;author&gt;Booth, F. W.&lt;/author&gt;&lt;author&gt;Laye, M. J.&lt;/author&gt;&lt;author&gt;Spangenburg, E. E.&lt;/author&gt;&lt;/authors&gt;&lt;/contributors&gt;&lt;auth-address&gt;Veterinary Medicine, Bldg E102, Univ. of Missouri, Columbia, MO 65211, USA. boothf@missouri.edu&lt;/auth-address&gt;&lt;titles&gt;&lt;title&gt;Gold standards for scientists who are conducting animal-based exercise studies&lt;/title&gt;&lt;secondary-title&gt;J Appl Physiol (1985)&lt;/secondary-title&gt;&lt;/titles&gt;&lt;periodical&gt;&lt;full-title&gt;J Appl Physiol (1985)&lt;/full-title&gt;&lt;/periodical&gt;&lt;pages&gt;219-21&lt;/pages&gt;&lt;volume&gt;108&lt;/volume&gt;&lt;number&gt;1&lt;/number&gt;&lt;edition&gt;2009/07/04&lt;/edition&gt;&lt;keywords&gt;&lt;keyword&gt;Animals&lt;/keyword&gt;&lt;keyword&gt;Exercise Test/classification/*standards/*veterinary&lt;/keyword&gt;&lt;keyword&gt;Physical Conditioning, Animal/classification/*standards&lt;/keyword&gt;&lt;keyword&gt;Physiology/*standards&lt;/keyword&gt;&lt;keyword&gt;Reference Standards&lt;/keyword&gt;&lt;keyword&gt;Science/*standards&lt;/keyword&gt;&lt;/keywords&gt;&lt;dates&gt;&lt;year&gt;2010&lt;/year&gt;&lt;pub-dates&gt;&lt;date&gt;Jan&lt;/date&gt;&lt;/pub-dates&gt;&lt;/dates&gt;&lt;isbn&gt;1522-1601 (Electronic)&amp;#xD;0161-7567 (Linking)&lt;/isbn&gt;&lt;accession-num&gt;19574508&lt;/accession-num&gt;&lt;urls&gt;&lt;related-urls&gt;&lt;url&gt;https://www.ncbi.nlm.nih.gov/pubmed/19574508&lt;/url&gt;&lt;/related-urls&gt;&lt;/urls&gt;&lt;electronic-resource-num&gt;10.1152/japplphysiol.00125.2009&lt;/electronic-resource-num&gt;&lt;/record&gt;&lt;/Cite&gt;&lt;/EndNote&gt;</w:instrText>
      </w:r>
      <w:r w:rsidR="00E2196B" w:rsidRPr="00045DB2">
        <w:fldChar w:fldCharType="separate"/>
      </w:r>
      <w:r w:rsidR="003004D5" w:rsidRPr="00045DB2">
        <w:rPr>
          <w:noProof/>
          <w:vertAlign w:val="superscript"/>
        </w:rPr>
        <w:t>25</w:t>
      </w:r>
      <w:r w:rsidR="00E2196B" w:rsidRPr="00045DB2">
        <w:fldChar w:fldCharType="end"/>
      </w:r>
      <w:r w:rsidR="00620353" w:rsidRPr="00045DB2">
        <w:t>.</w:t>
      </w:r>
    </w:p>
    <w:p w14:paraId="0644223D" w14:textId="77777777" w:rsidR="007B6466" w:rsidRPr="00045DB2" w:rsidRDefault="007B6466" w:rsidP="00045DB2"/>
    <w:p w14:paraId="7BA8FEEE" w14:textId="6E094DE8" w:rsidR="007862F4" w:rsidRPr="00045DB2" w:rsidRDefault="00F3253C" w:rsidP="00045DB2">
      <w:r w:rsidRPr="00045DB2">
        <w:t>S</w:t>
      </w:r>
      <w:r w:rsidR="00620353" w:rsidRPr="00045DB2">
        <w:t>ome authors have previously conducted resistance training with rats</w:t>
      </w:r>
      <w:r w:rsidR="00E2196B" w:rsidRPr="00045DB2">
        <w:fldChar w:fldCharType="begin"/>
      </w:r>
      <w:r w:rsidR="009833DF" w:rsidRPr="00045DB2">
        <w:instrText xml:space="preserve"> ADDIN EN.CITE &lt;EndNote&gt;&lt;Cite&gt;&lt;Author&gt;Hornberger&lt;/Author&gt;&lt;Year&gt;2004&lt;/Year&gt;&lt;RecNum&gt;18274&lt;/RecNum&gt;&lt;DisplayText&gt;&lt;style face="superscript"&gt;12&lt;/style&gt;&lt;/DisplayText&gt;&lt;record&gt;&lt;rec-number&gt;18274&lt;/rec-number&gt;&lt;foreign-keys&gt;&lt;key app="EN" db-id="5p9zz2tdisev9oewxs9xrsw7tzstpvxeex5e" timestamp="1624603358"&gt;18274&lt;/key&gt;&lt;/foreign-keys&gt;&lt;ref-type name="Journal Article"&gt;17&lt;/ref-type&gt;&lt;contributors&gt;&lt;authors&gt;&lt;author&gt;Hornberger, T. A., Jr.&lt;/author&gt;&lt;author&gt;Farrar, R. P.&lt;/author&gt;&lt;/authors&gt;&lt;/contributors&gt;&lt;auth-address&gt;Dept. of Kinesiology, University of Texas at Austin, TX 78712, USA.&lt;/auth-address&gt;&lt;titles&gt;&lt;title&gt;Physiological hypertrophy of the FHL muscle following 8 weeks of progressive resistance exercise in the rat&lt;/title&gt;&lt;secondary-title&gt;Can J Appl Physiol&lt;/secondary-title&gt;&lt;alt-title&gt;Canadian journal of applied physiology = Revue canadienne de physiologie appliquee&lt;/alt-title&gt;&lt;/titles&gt;&lt;periodical&gt;&lt;full-title&gt;Can J Appl Physiol&lt;/full-title&gt;&lt;/periodical&gt;&lt;pages&gt;16-31&lt;/pages&gt;&lt;volume&gt;29&lt;/volume&gt;&lt;number&gt;1&lt;/number&gt;&lt;edition&gt;2004/03/06&lt;/edition&gt;&lt;keywords&gt;&lt;keyword&gt;*Adaptation, Physiological&lt;/keyword&gt;&lt;keyword&gt;Analysis of Variance&lt;/keyword&gt;&lt;keyword&gt;Animals&lt;/keyword&gt;&lt;keyword&gt;Body Weight&lt;/keyword&gt;&lt;keyword&gt;Electric Stimulation&lt;/keyword&gt;&lt;keyword&gt;Hypertrophy&lt;/keyword&gt;&lt;keyword&gt;Male&lt;/keyword&gt;&lt;keyword&gt;Muscle Contraction/physiology&lt;/keyword&gt;&lt;keyword&gt;Muscle, Skeletal/*anatomy &amp;amp; histology/metabolism/*physiology&lt;/keyword&gt;&lt;keyword&gt;Organ Size&lt;/keyword&gt;&lt;keyword&gt;Physical Conditioning, Animal/*physiology&lt;/keyword&gt;&lt;keyword&gt;Rats&lt;/keyword&gt;&lt;keyword&gt;Rats, Sprague-Dawley&lt;/keyword&gt;&lt;keyword&gt;Weight Lifting&lt;/keyword&gt;&lt;/keywords&gt;&lt;dates&gt;&lt;year&gt;2004&lt;/year&gt;&lt;pub-dates&gt;&lt;date&gt;Feb&lt;/date&gt;&lt;/pub-dates&gt;&lt;/dates&gt;&lt;isbn&gt;1066-7814 (Print)&amp;#xD;1066-7814&lt;/isbn&gt;&lt;accession-num&gt;15001801&lt;/accession-num&gt;&lt;urls&gt;&lt;/urls&gt;&lt;electronic-resource-num&gt;10.1139/h04-002&lt;/electronic-resource-num&gt;&lt;remote-database-provider&gt;NLM&lt;/remote-database-provider&gt;&lt;language&gt;eng&lt;/language&gt;&lt;/record&gt;&lt;/Cite&gt;&lt;/EndNote&gt;</w:instrText>
      </w:r>
      <w:r w:rsidR="00E2196B" w:rsidRPr="00045DB2">
        <w:fldChar w:fldCharType="separate"/>
      </w:r>
      <w:r w:rsidR="009833DF" w:rsidRPr="00045DB2">
        <w:rPr>
          <w:vertAlign w:val="superscript"/>
        </w:rPr>
        <w:t>12</w:t>
      </w:r>
      <w:r w:rsidR="00E2196B" w:rsidRPr="00045DB2">
        <w:fldChar w:fldCharType="end"/>
      </w:r>
      <w:r w:rsidR="00844EC1" w:rsidRPr="00045DB2">
        <w:rPr>
          <w:vertAlign w:val="superscript"/>
        </w:rPr>
        <w:t>,</w:t>
      </w:r>
      <w:r w:rsidR="00E2196B" w:rsidRPr="00045DB2">
        <w:fldChar w:fldCharType="begin"/>
      </w:r>
      <w:r w:rsidR="009833DF" w:rsidRPr="00045DB2">
        <w:instrText xml:space="preserve"> ADDIN EN.CITE &lt;EndNote&gt;&lt;Cite&gt;&lt;Author&gt;Yarasheski&lt;/Author&gt;&lt;Year&gt;1990&lt;/Year&gt;&lt;RecNum&gt;3995&lt;/RecNum&gt;&lt;DisplayText&gt;&lt;style face="superscript"&gt;13&lt;/style&gt;&lt;/DisplayText&gt;&lt;record&gt;&lt;rec-number&gt;3995&lt;/rec-number&gt;&lt;foreign-keys&gt;&lt;key app="EN" db-id="ezp2zz9d3r9vwneepzbv2ptls2rr0srrwwxt" timestamp="1626868002"&gt;3995&lt;/key&gt;&lt;/foreign-keys&gt;&lt;ref-type name="Journal Article"&gt;17&lt;/ref-type&gt;&lt;contributors&gt;&lt;authors&gt;&lt;author&gt;K. E. Yarasheski&lt;/author&gt;&lt;author&gt;P. W. Lemon&lt;/author&gt;&lt;author&gt;J. Gilloteaux&lt;/author&gt;&lt;/authors&gt;&lt;/contributors&gt;&lt;titles&gt;&lt;title&gt;Effect of heavy-resistance exercise training on muscle fiber composition in young rats&lt;/title&gt;&lt;secondary-title&gt;Journal of Applied Physiology&lt;/secondary-title&gt;&lt;/titles&gt;&lt;periodical&gt;&lt;full-title&gt;Journal of Applied Physiology&lt;/full-title&gt;&lt;/periodical&gt;&lt;pages&gt;434-437&lt;/pages&gt;&lt;volume&gt;69&lt;/volume&gt;&lt;number&gt;2&lt;/number&gt;&lt;dates&gt;&lt;year&gt;1990&lt;/year&gt;&lt;/dates&gt;&lt;accession-num&gt;2146243&lt;/accession-num&gt;&lt;urls&gt;&lt;related-urls&gt;&lt;url&gt;https://journals.physiology.org/doi/abs/10.1152/jappl.1990.69.2.434&lt;/url&gt;&lt;/related-urls&gt;&lt;/urls&gt;&lt;electronic-resource-num&gt;10.1152/jappl.1990.69.2.434&lt;/electronic-resource-num&gt;&lt;/record&gt;&lt;/Cite&gt;&lt;/EndNote&gt;</w:instrText>
      </w:r>
      <w:r w:rsidR="00E2196B" w:rsidRPr="00045DB2">
        <w:fldChar w:fldCharType="separate"/>
      </w:r>
      <w:r w:rsidR="009833DF" w:rsidRPr="00045DB2">
        <w:rPr>
          <w:vertAlign w:val="superscript"/>
        </w:rPr>
        <w:t>13</w:t>
      </w:r>
      <w:r w:rsidR="00E2196B" w:rsidRPr="00045DB2">
        <w:fldChar w:fldCharType="end"/>
      </w:r>
      <w:r w:rsidR="00844EC1" w:rsidRPr="00045DB2">
        <w:t xml:space="preserve"> </w:t>
      </w:r>
      <w:r w:rsidR="00620353" w:rsidRPr="00045DB2">
        <w:t>and mice</w:t>
      </w:r>
      <w:r w:rsidR="00E2196B" w:rsidRPr="00045DB2">
        <w:fldChar w:fldCharType="begin">
          <w:fldData xml:space="preserve">PEVuZE5vdGU+PENpdGU+PEF1dGhvcj5LaGFtb3VpPC9BdXRob3I+PFllYXI+MjAxNjwvWWVhcj48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</w:fldData>
        </w:fldChar>
      </w:r>
      <w:r w:rsidR="009833DF" w:rsidRPr="00045DB2">
        <w:instrText xml:space="preserve"> ADDIN EN.CITE </w:instrText>
      </w:r>
      <w:r w:rsidR="009833DF" w:rsidRPr="00045DB2">
        <w:fldChar w:fldCharType="begin">
          <w:fldData xml:space="preserve">PEVuZE5vdGU+PENpdGU+PEF1dGhvcj5LaGFtb3VpPC9BdXRob3I+PFllYXI+MjAxNjwvWWVhcj48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</w:fldData>
        </w:fldChar>
      </w:r>
      <w:r w:rsidR="009833DF" w:rsidRPr="00045DB2">
        <w:instrText xml:space="preserve"> ADDIN EN.CITE.DATA </w:instrText>
      </w:r>
      <w:r w:rsidR="009833DF" w:rsidRPr="00045DB2">
        <w:fldChar w:fldCharType="end"/>
      </w:r>
      <w:r w:rsidR="00E2196B" w:rsidRPr="00045DB2">
        <w:fldChar w:fldCharType="separate"/>
      </w:r>
      <w:r w:rsidR="009833DF" w:rsidRPr="00045DB2">
        <w:rPr>
          <w:vertAlign w:val="superscript"/>
        </w:rPr>
        <w:t>4,14</w:t>
      </w:r>
      <w:r w:rsidR="00E2196B" w:rsidRPr="00045DB2">
        <w:fldChar w:fldCharType="end"/>
      </w:r>
      <w:r w:rsidR="007862F4" w:rsidRPr="00045DB2">
        <w:t>, using different training models</w:t>
      </w:r>
      <w:r w:rsidR="00043F57" w:rsidRPr="00045DB2">
        <w:t xml:space="preserve">. Some authors have applied isometric </w:t>
      </w:r>
      <w:r w:rsidR="002D4929">
        <w:t xml:space="preserve">muscle contraction </w:t>
      </w:r>
      <w:r w:rsidR="00043F57" w:rsidRPr="00045DB2">
        <w:t xml:space="preserve">protocols to </w:t>
      </w:r>
      <w:r w:rsidR="00043F57" w:rsidRPr="00045DB2">
        <w:lastRenderedPageBreak/>
        <w:t>train and assess strength</w:t>
      </w:r>
      <w:r w:rsidR="00043F57" w:rsidRPr="00045DB2">
        <w:fldChar w:fldCharType="begin">
          <w:fldData xml:space="preserve">PEVuZE5vdGU+PENpdGU+PEF1dGhvcj5LcnVnZXI8L0F1dGhvcj48WWVhcj4yMDEzPC9ZZWFyPjxS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==
</w:fldData>
        </w:fldChar>
      </w:r>
      <w:r w:rsidR="003004D5" w:rsidRPr="00045DB2">
        <w:instrText xml:space="preserve"> ADDIN EN.CITE </w:instrText>
      </w:r>
      <w:r w:rsidR="003004D5" w:rsidRPr="00045DB2">
        <w:fldChar w:fldCharType="begin">
          <w:fldData xml:space="preserve">PEVuZE5vdGU+PENpdGU+PEF1dGhvcj5LcnVnZXI8L0F1dGhvcj48WWVhcj4yMDEzPC9ZZWFyPjxS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==
</w:fldData>
        </w:fldChar>
      </w:r>
      <w:r w:rsidR="003004D5" w:rsidRPr="00045DB2">
        <w:instrText xml:space="preserve"> ADDIN EN.CITE.DATA </w:instrText>
      </w:r>
      <w:r w:rsidR="003004D5" w:rsidRPr="00045DB2">
        <w:fldChar w:fldCharType="end"/>
      </w:r>
      <w:r w:rsidR="00043F57" w:rsidRPr="00045DB2">
        <w:fldChar w:fldCharType="separate"/>
      </w:r>
      <w:r w:rsidR="003004D5" w:rsidRPr="00045DB2">
        <w:rPr>
          <w:noProof/>
          <w:vertAlign w:val="superscript"/>
        </w:rPr>
        <w:t>26</w:t>
      </w:r>
      <w:r w:rsidR="00043F57" w:rsidRPr="00045DB2">
        <w:fldChar w:fldCharType="end"/>
      </w:r>
      <w:r w:rsidR="00043F57" w:rsidRPr="00045DB2">
        <w:t>. O</w:t>
      </w:r>
      <w:r w:rsidR="007862F4" w:rsidRPr="00045DB2">
        <w:t xml:space="preserve">verload jumping </w:t>
      </w:r>
      <w:r w:rsidR="00D65604" w:rsidRPr="00045DB2">
        <w:t>in</w:t>
      </w:r>
      <w:r w:rsidR="00D6561A" w:rsidRPr="00045DB2">
        <w:t xml:space="preserve"> </w:t>
      </w:r>
      <w:r w:rsidR="001A7495" w:rsidRPr="00045DB2">
        <w:t xml:space="preserve">the </w:t>
      </w:r>
      <w:r w:rsidR="007862F4" w:rsidRPr="00045DB2">
        <w:t xml:space="preserve">water and weighted swimming </w:t>
      </w:r>
      <w:r w:rsidR="00043F57" w:rsidRPr="00045DB2">
        <w:t>were also applied</w:t>
      </w:r>
      <w:r w:rsidR="009833DF" w:rsidRPr="00045DB2">
        <w:fldChar w:fldCharType="begin">
          <w:fldData xml:space="preserve">PEVuZE5vdGU+PENpdGU+PEF1dGhvcj5NYXJxdWV0aTwvQXV0aG9yPjxZZWFyPjIwMTE8L1llYXI+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</w:fldData>
        </w:fldChar>
      </w:r>
      <w:r w:rsidR="009833DF" w:rsidRPr="00045DB2">
        <w:instrText xml:space="preserve"> ADDIN EN.CITE </w:instrText>
      </w:r>
      <w:r w:rsidR="009833DF" w:rsidRPr="00045DB2">
        <w:fldChar w:fldCharType="begin">
          <w:fldData xml:space="preserve">PEVuZE5vdGU+PENpdGU+PEF1dGhvcj5NYXJxdWV0aTwvQXV0aG9yPjxZZWFyPjIwMTE8L1llYXI+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</w:fldData>
        </w:fldChar>
      </w:r>
      <w:r w:rsidR="009833DF" w:rsidRPr="00045DB2">
        <w:instrText xml:space="preserve"> ADDIN EN.CITE.DATA </w:instrText>
      </w:r>
      <w:r w:rsidR="009833DF" w:rsidRPr="00045DB2">
        <w:fldChar w:fldCharType="end"/>
      </w:r>
      <w:r w:rsidR="009833DF" w:rsidRPr="00045DB2">
        <w:fldChar w:fldCharType="separate"/>
      </w:r>
      <w:r w:rsidR="009833DF" w:rsidRPr="00045DB2">
        <w:rPr>
          <w:vertAlign w:val="superscript"/>
        </w:rPr>
        <w:t>9,10</w:t>
      </w:r>
      <w:r w:rsidR="009833DF" w:rsidRPr="00045DB2">
        <w:fldChar w:fldCharType="end"/>
      </w:r>
      <w:r w:rsidR="007862F4" w:rsidRPr="00045DB2">
        <w:t xml:space="preserve">. </w:t>
      </w:r>
      <w:r w:rsidR="00A45F4E" w:rsidRPr="00045DB2">
        <w:t>N</w:t>
      </w:r>
      <w:r w:rsidR="00043F57" w:rsidRPr="00045DB2">
        <w:t>erve</w:t>
      </w:r>
      <w:r w:rsidR="007862F4" w:rsidRPr="00045DB2">
        <w:t xml:space="preserve"> stimulation performed under anesthesia</w:t>
      </w:r>
      <w:r w:rsidR="009833DF" w:rsidRPr="00045DB2">
        <w:fldChar w:fldCharType="begin">
          <w:fldData xml:space="preserve">PEVuZE5vdGU+PENpdGU+PEF1dGhvcj5IZWluZW1laWVyPC9BdXRob3I+PFllYXI+MjAwNzwvWWVh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</w:fldData>
        </w:fldChar>
      </w:r>
      <w:r w:rsidR="009833DF" w:rsidRPr="00045DB2">
        <w:instrText xml:space="preserve"> ADDIN EN.CITE </w:instrText>
      </w:r>
      <w:r w:rsidR="009833DF" w:rsidRPr="00045DB2">
        <w:fldChar w:fldCharType="begin">
          <w:fldData xml:space="preserve">PEVuZE5vdGU+PENpdGU+PEF1dGhvcj5IZWluZW1laWVyPC9BdXRob3I+PFllYXI+MjAwNzwvWWVh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</w:fldData>
        </w:fldChar>
      </w:r>
      <w:r w:rsidR="009833DF" w:rsidRPr="00045DB2">
        <w:instrText xml:space="preserve"> ADDIN EN.CITE.DATA </w:instrText>
      </w:r>
      <w:r w:rsidR="009833DF" w:rsidRPr="00045DB2">
        <w:fldChar w:fldCharType="end"/>
      </w:r>
      <w:r w:rsidR="009833DF" w:rsidRPr="00045DB2">
        <w:fldChar w:fldCharType="separate"/>
      </w:r>
      <w:r w:rsidR="009833DF" w:rsidRPr="00045DB2">
        <w:rPr>
          <w:vertAlign w:val="superscript"/>
        </w:rPr>
        <w:t>11</w:t>
      </w:r>
      <w:r w:rsidR="009833DF" w:rsidRPr="00045DB2">
        <w:fldChar w:fldCharType="end"/>
      </w:r>
      <w:r w:rsidR="00C32D4C" w:rsidRPr="00045DB2">
        <w:t>,</w:t>
      </w:r>
      <w:r w:rsidR="00043F57" w:rsidRPr="00045DB2">
        <w:t xml:space="preserve"> </w:t>
      </w:r>
      <w:r w:rsidR="00620353" w:rsidRPr="00045DB2">
        <w:t>and combin</w:t>
      </w:r>
      <w:r w:rsidR="00043F57" w:rsidRPr="00045DB2">
        <w:t>ing</w:t>
      </w:r>
      <w:r w:rsidR="00620353" w:rsidRPr="00045DB2">
        <w:t xml:space="preserve"> resistance training with surgical procedures to </w:t>
      </w:r>
      <w:r w:rsidR="00043F57" w:rsidRPr="00045DB2">
        <w:t xml:space="preserve">cause biomechanical </w:t>
      </w:r>
      <w:r w:rsidR="00620353" w:rsidRPr="00045DB2">
        <w:t>muscle overload and muscle hypertrophy</w:t>
      </w:r>
      <w:r w:rsidR="00D610DC" w:rsidRPr="00045DB2">
        <w:fldChar w:fldCharType="begin"/>
      </w:r>
      <w:r w:rsidR="003004D5" w:rsidRPr="00045DB2">
        <w:instrText xml:space="preserve"> ADDIN EN.CITE &lt;EndNote&gt;&lt;Cite&gt;&lt;Author&gt;Hendrickse&lt;/Author&gt;&lt;Year&gt;2020&lt;/Year&gt;&lt;RecNum&gt;18265&lt;/RecNum&gt;&lt;DisplayText&gt;&lt;style face="superscript"&gt;27&lt;/style&gt;&lt;/DisplayText&gt;&lt;record&gt;&lt;rec-number&gt;18265&lt;/rec-number&gt;&lt;foreign-keys&gt;&lt;key app="EN" db-id="5p9zz2tdisev9oewxs9xrsw7tzstpvxeex5e" timestamp="1624545635"&gt;18265&lt;/key&gt;&lt;/foreign-keys&gt;&lt;ref-type name="Journal Article"&gt;17&lt;/ref-type&gt;&lt;contributors&gt;&lt;authors&gt;&lt;author&gt;Hendrickse, Paul W.&lt;/author&gt;&lt;author&gt;Krusnauskas, Raulas&lt;/author&gt;&lt;author&gt;Hodson-Tole, Emma&lt;/author&gt;&lt;author&gt;Venckunas, Tomas&lt;/author&gt;&lt;author&gt;Degens, Hans&lt;/author&gt;&lt;/authors&gt;&lt;/contributors&gt;&lt;titles&gt;&lt;title&gt;Endurance exercise plus overload induces fatigue resistance and similar hypertrophy in mice irrespective of muscle mass&lt;/title&gt;&lt;secondary-title&gt;Experimental Physiology&lt;/secondary-title&gt;&lt;/titles&gt;&lt;periodical&gt;&lt;full-title&gt;Experimental Physiology&lt;/full-title&gt;&lt;/periodical&gt;&lt;pages&gt;2110-2122&lt;/pages&gt;&lt;volume&gt;105&lt;/volume&gt;&lt;number&gt;12&lt;/number&gt;&lt;dates&gt;&lt;year&gt;2020&lt;/year&gt;&lt;/dates&gt;&lt;isbn&gt;0958-0670&lt;/isbn&gt;&lt;urls&gt;&lt;related-urls&gt;&lt;url&gt;https://physoc.onlinelibrary.wiley.com/doi/abs/10.1113/EP089096&lt;/url&gt;&lt;/related-urls&gt;&lt;/urls&gt;&lt;electronic-resource-num&gt;https://doi.org/10.1113/EP089096&lt;/electronic-resource-num&gt;&lt;/record&gt;&lt;/Cite&gt;&lt;/EndNote&gt;</w:instrText>
      </w:r>
      <w:r w:rsidR="00D610DC" w:rsidRPr="00045DB2">
        <w:fldChar w:fldCharType="separate"/>
      </w:r>
      <w:r w:rsidR="003004D5" w:rsidRPr="00045DB2">
        <w:rPr>
          <w:noProof/>
          <w:vertAlign w:val="superscript"/>
        </w:rPr>
        <w:t>27</w:t>
      </w:r>
      <w:r w:rsidR="00D610DC" w:rsidRPr="00045DB2">
        <w:fldChar w:fldCharType="end"/>
      </w:r>
      <w:r w:rsidR="006C322F" w:rsidRPr="00045DB2">
        <w:t xml:space="preserve"> have</w:t>
      </w:r>
      <w:r w:rsidR="001A7495" w:rsidRPr="00045DB2">
        <w:t xml:space="preserve"> also</w:t>
      </w:r>
      <w:r w:rsidR="006C322F" w:rsidRPr="00045DB2">
        <w:t xml:space="preserve"> been </w:t>
      </w:r>
      <w:r w:rsidR="00350F91" w:rsidRPr="00045DB2">
        <w:t>done</w:t>
      </w:r>
      <w:r w:rsidR="00620353" w:rsidRPr="00045DB2">
        <w:t>.</w:t>
      </w:r>
    </w:p>
    <w:p w14:paraId="2E732C31" w14:textId="77777777" w:rsidR="007B6466" w:rsidRPr="00045DB2" w:rsidRDefault="007B6466" w:rsidP="00045DB2"/>
    <w:p w14:paraId="6FC648E9" w14:textId="475F1F50" w:rsidR="007862F4" w:rsidRPr="00045DB2" w:rsidRDefault="00043F57" w:rsidP="00045DB2">
      <w:r w:rsidRPr="00045DB2">
        <w:t>However</w:t>
      </w:r>
      <w:r w:rsidR="007862F4" w:rsidRPr="00045DB2">
        <w:t xml:space="preserve">, </w:t>
      </w:r>
      <w:r w:rsidR="00AD4D9C" w:rsidRPr="00045DB2">
        <w:t>some of the interventions to improve resistance have some weaknesses. F</w:t>
      </w:r>
      <w:r w:rsidR="007862F4" w:rsidRPr="00045DB2">
        <w:t>orced exercise with electric shocks has been shown to interfere with experimental results</w:t>
      </w:r>
      <w:r w:rsidR="007862F4" w:rsidRPr="00045DB2">
        <w:fldChar w:fldCharType="begin"/>
      </w:r>
      <w:r w:rsidR="003004D5" w:rsidRPr="00045DB2">
        <w:instrText xml:space="preserve"> ADDIN EN.CITE &lt;EndNote&gt;&lt;Cite&gt;&lt;Author&gt;Knab&lt;/Author&gt;&lt;Year&gt;2009&lt;/Year&gt;&lt;RecNum&gt;4003&lt;/RecNum&gt;&lt;DisplayText&gt;&lt;style face="superscript"&gt;28&lt;/style&gt;&lt;/DisplayText&gt;&lt;record&gt;&lt;rec-number&gt;4003&lt;/rec-number&gt;&lt;foreign-keys&gt;&lt;key app="EN" db-id="ezp2zz9d3r9vwneepzbv2ptls2rr0srrwwxt" timestamp="1626868002"&gt;4003&lt;/key&gt;&lt;/foreign-keys&gt;&lt;ref-type name="Journal Article"&gt;17&lt;/ref-type&gt;&lt;contributors&gt;&lt;authors&gt;&lt;author&gt;Knab, Amy M.&lt;/author&gt;&lt;author&gt;Bowen, Robert S.&lt;/author&gt;&lt;author&gt;Moore-Harrison, Trudy&lt;/author&gt;&lt;author&gt;Hamilton, Alicia Trynor&lt;/author&gt;&lt;author&gt;Turner, Michael J.&lt;/author&gt;&lt;author&gt;Lightfoot, J. Timothy&lt;/author&gt;&lt;/authors&gt;&lt;/contributors&gt;&lt;titles&gt;&lt;title&gt;Repeatability of exercise behaviors in mice&lt;/title&gt;&lt;secondary-title&gt;Physiology &amp;amp; Behavior&lt;/secondary-title&gt;&lt;/titles&gt;&lt;periodical&gt;&lt;full-title&gt;Physiology &amp;amp; Behavior&lt;/full-title&gt;&lt;/periodical&gt;&lt;pages&gt;433-440&lt;/pages&gt;&lt;volume&gt;98&lt;/volume&gt;&lt;number&gt;4&lt;/number&gt;&lt;keywords&gt;&lt;keyword&gt;Running wheel&lt;/keyword&gt;&lt;keyword&gt;Endurance&lt;/keyword&gt;&lt;keyword&gt;Treadmill&lt;/keyword&gt;&lt;keyword&gt;Physical activity&lt;/keyword&gt;&lt;/keywords&gt;&lt;dates&gt;&lt;year&gt;2009&lt;/year&gt;&lt;pub-dates&gt;&lt;date&gt;2009/10/19/&lt;/date&gt;&lt;/pub-dates&gt;&lt;/dates&gt;&lt;isbn&gt;0031-9384&lt;/isbn&gt;&lt;urls&gt;&lt;related-urls&gt;&lt;url&gt;https://www.sciencedirect.com/science/article/pii/S0031938409002558&lt;/url&gt;&lt;/related-urls&gt;&lt;/urls&gt;&lt;electronic-resource-num&gt;https://doi.org/10.1016/j.physbeh.2009.07.006&lt;/electronic-resource-num&gt;&lt;/record&gt;&lt;/Cite&gt;&lt;/EndNote&gt;</w:instrText>
      </w:r>
      <w:r w:rsidR="007862F4" w:rsidRPr="00045DB2">
        <w:fldChar w:fldCharType="separate"/>
      </w:r>
      <w:r w:rsidR="003004D5" w:rsidRPr="00045DB2">
        <w:rPr>
          <w:noProof/>
          <w:vertAlign w:val="superscript"/>
        </w:rPr>
        <w:t>28</w:t>
      </w:r>
      <w:r w:rsidR="007862F4" w:rsidRPr="00045DB2">
        <w:fldChar w:fldCharType="end"/>
      </w:r>
      <w:r w:rsidR="007862F4" w:rsidRPr="00045DB2">
        <w:t xml:space="preserve">. </w:t>
      </w:r>
      <w:r w:rsidR="00130A51" w:rsidRPr="00045DB2">
        <w:t>S</w:t>
      </w:r>
      <w:r w:rsidR="007862F4" w:rsidRPr="00045DB2">
        <w:t>ome of th</w:t>
      </w:r>
      <w:r w:rsidR="00A45F4E" w:rsidRPr="00045DB2">
        <w:t>e</w:t>
      </w:r>
      <w:r w:rsidR="007862F4" w:rsidRPr="00045DB2">
        <w:t xml:space="preserve"> procedures are stressful </w:t>
      </w:r>
      <w:r w:rsidRPr="00045DB2">
        <w:t xml:space="preserve">because </w:t>
      </w:r>
      <w:r w:rsidR="00BF6175" w:rsidRPr="00045DB2">
        <w:t xml:space="preserve">they rely on forced swimming to prevent the animal from </w:t>
      </w:r>
      <w:r w:rsidR="008056FE" w:rsidRPr="00045DB2">
        <w:t>drowning</w:t>
      </w:r>
      <w:r w:rsidR="008056FE" w:rsidRPr="00045DB2">
        <w:fldChar w:fldCharType="begin">
          <w:fldData xml:space="preserve">PEVuZE5vdGU+PENpdGU+PEF1dGhvcj5NYXJxdWV0aTwvQXV0aG9yPjxZZWFyPjIwMTE8L1llYXI+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</w:fldData>
        </w:fldChar>
      </w:r>
      <w:r w:rsidR="008056FE" w:rsidRPr="00045DB2">
        <w:instrText xml:space="preserve"> ADDIN EN.CITE </w:instrText>
      </w:r>
      <w:r w:rsidR="008056FE" w:rsidRPr="00045DB2">
        <w:fldChar w:fldCharType="begin">
          <w:fldData xml:space="preserve">PEVuZE5vdGU+PENpdGU+PEF1dGhvcj5NYXJxdWV0aTwvQXV0aG9yPjxZZWFyPjIwMTE8L1llYXI+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</w:fldData>
        </w:fldChar>
      </w:r>
      <w:r w:rsidR="008056FE" w:rsidRPr="00045DB2">
        <w:instrText xml:space="preserve"> ADDIN EN.CITE.DATA </w:instrText>
      </w:r>
      <w:r w:rsidR="008056FE" w:rsidRPr="00045DB2">
        <w:fldChar w:fldCharType="end"/>
      </w:r>
      <w:r w:rsidR="008056FE" w:rsidRPr="00045DB2">
        <w:fldChar w:fldCharType="separate"/>
      </w:r>
      <w:r w:rsidR="008056FE" w:rsidRPr="00045DB2">
        <w:rPr>
          <w:vertAlign w:val="superscript"/>
        </w:rPr>
        <w:t>9,10</w:t>
      </w:r>
      <w:r w:rsidR="008056FE" w:rsidRPr="00045DB2">
        <w:fldChar w:fldCharType="end"/>
      </w:r>
      <w:r w:rsidRPr="00045DB2">
        <w:t>. Nerve stimulation is not a volitional muscle contraction and is performed under anesthesia</w:t>
      </w:r>
      <w:r w:rsidR="009833DF" w:rsidRPr="00045DB2">
        <w:fldChar w:fldCharType="begin">
          <w:fldData xml:space="preserve">PEVuZE5vdGU+PENpdGU+PEF1dGhvcj5IZWluZW1laWVyPC9BdXRob3I+PFllYXI+MjAwNzwvWWVh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</w:fldData>
        </w:fldChar>
      </w:r>
      <w:r w:rsidR="009833DF" w:rsidRPr="00045DB2">
        <w:instrText xml:space="preserve"> ADDIN EN.CITE </w:instrText>
      </w:r>
      <w:r w:rsidR="009833DF" w:rsidRPr="00045DB2">
        <w:fldChar w:fldCharType="begin">
          <w:fldData xml:space="preserve">PEVuZE5vdGU+PENpdGU+PEF1dGhvcj5IZWluZW1laWVyPC9BdXRob3I+PFllYXI+MjAwNzwvWWVh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</w:fldData>
        </w:fldChar>
      </w:r>
      <w:r w:rsidR="009833DF" w:rsidRPr="00045DB2">
        <w:instrText xml:space="preserve"> ADDIN EN.CITE.DATA </w:instrText>
      </w:r>
      <w:r w:rsidR="009833DF" w:rsidRPr="00045DB2">
        <w:fldChar w:fldCharType="end"/>
      </w:r>
      <w:r w:rsidR="009833DF" w:rsidRPr="00045DB2">
        <w:fldChar w:fldCharType="separate"/>
      </w:r>
      <w:r w:rsidR="009833DF" w:rsidRPr="00045DB2">
        <w:rPr>
          <w:vertAlign w:val="superscript"/>
        </w:rPr>
        <w:t>11</w:t>
      </w:r>
      <w:r w:rsidR="009833DF" w:rsidRPr="00045DB2">
        <w:fldChar w:fldCharType="end"/>
      </w:r>
      <w:r w:rsidR="007B6466" w:rsidRPr="00045DB2">
        <w:t>.</w:t>
      </w:r>
      <w:r w:rsidR="00EF2987" w:rsidRPr="00045DB2">
        <w:t xml:space="preserve"> </w:t>
      </w:r>
      <w:r w:rsidRPr="00045DB2">
        <w:t>T</w:t>
      </w:r>
      <w:r w:rsidR="00620353" w:rsidRPr="00045DB2">
        <w:t xml:space="preserve">he simplest approach to </w:t>
      </w:r>
      <w:r w:rsidR="00F3253C" w:rsidRPr="00045DB2">
        <w:t xml:space="preserve">resistance </w:t>
      </w:r>
      <w:r w:rsidR="00620353" w:rsidRPr="00045DB2">
        <w:t>training and assessment is that of non-invasive pro</w:t>
      </w:r>
      <w:r w:rsidR="00F3253C" w:rsidRPr="00045DB2">
        <w:t xml:space="preserve">cedures </w:t>
      </w:r>
      <w:r w:rsidR="00620353" w:rsidRPr="00045DB2">
        <w:t xml:space="preserve">using </w:t>
      </w:r>
      <w:r w:rsidR="00F3253C" w:rsidRPr="00045DB2">
        <w:t xml:space="preserve">concentric/eccentric </w:t>
      </w:r>
      <w:r w:rsidR="008E6326" w:rsidRPr="00045DB2">
        <w:t>muscle contractions</w:t>
      </w:r>
      <w:r w:rsidR="00620353" w:rsidRPr="00045DB2">
        <w:t>.</w:t>
      </w:r>
    </w:p>
    <w:p w14:paraId="29A839C5" w14:textId="77777777" w:rsidR="00557A31" w:rsidRPr="00045DB2" w:rsidRDefault="00557A31" w:rsidP="00045DB2"/>
    <w:p w14:paraId="2DF3E188" w14:textId="1CCCDEAF" w:rsidR="006B10D9" w:rsidRPr="00045DB2" w:rsidRDefault="00620353" w:rsidP="00045DB2">
      <w:r w:rsidRPr="00045DB2">
        <w:t>Although the most common devices to apply these protocols are static ladders on which the animals climb</w:t>
      </w:r>
      <w:r w:rsidR="00F3253C" w:rsidRPr="00045DB2">
        <w:t xml:space="preserve"> </w:t>
      </w:r>
      <w:r w:rsidRPr="00045DB2">
        <w:t>with external weights, resistance exercise could also be carried out using dynamic devices. In this regard</w:t>
      </w:r>
      <w:r w:rsidR="002E5A16" w:rsidRPr="00045DB2">
        <w:t>,</w:t>
      </w:r>
      <w:r w:rsidRPr="00045DB2">
        <w:t xml:space="preserve"> </w:t>
      </w:r>
      <w:proofErr w:type="spellStart"/>
      <w:r w:rsidRPr="00045DB2">
        <w:t>Konhilas</w:t>
      </w:r>
      <w:proofErr w:type="spellEnd"/>
      <w:r w:rsidRPr="00045DB2">
        <w:t xml:space="preserve"> et al.</w:t>
      </w:r>
      <w:r w:rsidR="00D610DC" w:rsidRPr="00045DB2">
        <w:fldChar w:fldCharType="begin"/>
      </w:r>
      <w:r w:rsidR="003004D5" w:rsidRPr="00045DB2">
        <w:instrText xml:space="preserve"> ADDIN EN.CITE &lt;EndNote&gt;&lt;Cite&gt;&lt;Author&gt;Konhilas&lt;/Author&gt;&lt;Year&gt;2005&lt;/Year&gt;&lt;RecNum&gt;3993&lt;/RecNum&gt;&lt;DisplayText&gt;&lt;style face="superscript"&gt;29&lt;/style&gt;&lt;/DisplayText&gt;&lt;record&gt;&lt;rec-number&gt;3993&lt;/rec-number&gt;&lt;foreign-keys&gt;&lt;key app="EN" db-id="ezp2zz9d3r9vwneepzbv2ptls2rr0srrwwxt" timestamp="1626868002"&gt;3993&lt;/key&gt;&lt;/foreign-keys&gt;&lt;ref-type name="Journal Article"&gt;17&lt;/ref-type&gt;&lt;contributors&gt;&lt;authors&gt;&lt;author&gt;John P. Konhilas&lt;/author&gt;&lt;author&gt;Ulrika Widegren&lt;/author&gt;&lt;author&gt;David L. Allen&lt;/author&gt;&lt;author&gt;Angelika C. Paul&lt;/author&gt;&lt;author&gt;Allison Cleary&lt;/author&gt;&lt;author&gt;Leslie A. Leinwand&lt;/author&gt;&lt;/authors&gt;&lt;/contributors&gt;&lt;titles&gt;&lt;title&gt;Loaded wheel running and muscle adaptation in the mouse&lt;/title&gt;&lt;secondary-title&gt;American Journal of Physiology-Heart and Circulatory Physiology&lt;/secondary-title&gt;&lt;/titles&gt;&lt;periodical&gt;&lt;full-title&gt;American Journal of Physiology-Heart and Circulatory Physiology&lt;/full-title&gt;&lt;/periodical&gt;&lt;pages&gt;H455-H465&lt;/pages&gt;&lt;volume&gt;289&lt;/volume&gt;&lt;number&gt;1&lt;/number&gt;&lt;keywords&gt;&lt;keyword&gt;cardiac adaptation,cardiomyocyte signaling&lt;/keyword&gt;&lt;/keywords&gt;&lt;dates&gt;&lt;year&gt;2005&lt;/year&gt;&lt;/dates&gt;&lt;accession-num&gt;15734890&lt;/accession-num&gt;&lt;urls&gt;&lt;related-urls&gt;&lt;url&gt;https://journals.physiology.org/doi/abs/10.1152/ajpheart.00085.2005&lt;/url&gt;&lt;/related-urls&gt;&lt;/urls&gt;&lt;electronic-resource-num&gt;10.1152/ajpheart.00085.2005&lt;/electronic-resource-num&gt;&lt;/record&gt;&lt;/Cite&gt;&lt;/EndNote&gt;</w:instrText>
      </w:r>
      <w:r w:rsidR="00D610DC" w:rsidRPr="00045DB2">
        <w:fldChar w:fldCharType="separate"/>
      </w:r>
      <w:r w:rsidR="003004D5" w:rsidRPr="00045DB2">
        <w:rPr>
          <w:noProof/>
          <w:vertAlign w:val="superscript"/>
        </w:rPr>
        <w:t>29</w:t>
      </w:r>
      <w:r w:rsidR="00D610DC" w:rsidRPr="00045DB2">
        <w:fldChar w:fldCharType="end"/>
      </w:r>
      <w:r w:rsidRPr="00045DB2">
        <w:t xml:space="preserve"> used weighted wheels. However, this approach is more </w:t>
      </w:r>
      <w:r w:rsidR="00844EC1" w:rsidRPr="00045DB2">
        <w:t>like</w:t>
      </w:r>
      <w:r w:rsidRPr="00045DB2">
        <w:t xml:space="preserve"> </w:t>
      </w:r>
      <w:r w:rsidR="002E5A16" w:rsidRPr="00045DB2">
        <w:t xml:space="preserve">a </w:t>
      </w:r>
      <w:r w:rsidRPr="00045DB2">
        <w:t xml:space="preserve">high-intensity endurance exercise, so specificity would be lost. In this article, we show, for the first time, protocols for </w:t>
      </w:r>
      <w:r w:rsidR="00F3253C" w:rsidRPr="00045DB2">
        <w:t xml:space="preserve">resistance </w:t>
      </w:r>
      <w:r w:rsidRPr="00045DB2">
        <w:t xml:space="preserve">training and </w:t>
      </w:r>
      <w:r w:rsidR="006B10D9" w:rsidRPr="00045DB2">
        <w:t xml:space="preserve">resistance </w:t>
      </w:r>
      <w:r w:rsidR="00F3253C" w:rsidRPr="00045DB2">
        <w:t xml:space="preserve">evaluation </w:t>
      </w:r>
      <w:r w:rsidRPr="00045DB2">
        <w:t xml:space="preserve">using a dynamic </w:t>
      </w:r>
      <w:r w:rsidR="00F3253C" w:rsidRPr="00045DB2">
        <w:t>ladder</w:t>
      </w:r>
      <w:r w:rsidRPr="00045DB2">
        <w:t xml:space="preserve">, </w:t>
      </w:r>
      <w:r w:rsidR="00F3253C" w:rsidRPr="00045DB2">
        <w:t xml:space="preserve">which allows for very versatile approaches, </w:t>
      </w:r>
      <w:r w:rsidRPr="00045DB2">
        <w:t xml:space="preserve">as well as the results </w:t>
      </w:r>
      <w:r w:rsidR="00A43CF0" w:rsidRPr="00045DB2">
        <w:t xml:space="preserve">upon </w:t>
      </w:r>
      <w:r w:rsidRPr="00045DB2">
        <w:t>their implementation.</w:t>
      </w:r>
      <w:r w:rsidR="008E6326" w:rsidRPr="00045DB2">
        <w:t xml:space="preserve"> </w:t>
      </w:r>
      <w:r w:rsidR="00D24645" w:rsidRPr="00045DB2">
        <w:t xml:space="preserve">In addition, the use of a dynamic ladder means less manipulation of the animals, as they can climb with weight continuously, without the need </w:t>
      </w:r>
      <w:r w:rsidR="00AD59C3" w:rsidRPr="00045DB2">
        <w:t xml:space="preserve">of climbing a </w:t>
      </w:r>
      <w:r w:rsidR="00D24645" w:rsidRPr="00045DB2">
        <w:t>series of steps as with a static ladder.</w:t>
      </w:r>
    </w:p>
    <w:p w14:paraId="4F75F9F0" w14:textId="77777777" w:rsidR="00AD59C3" w:rsidRPr="00045DB2" w:rsidRDefault="00AD59C3" w:rsidP="00045DB2"/>
    <w:p w14:paraId="14378F78" w14:textId="527D08B1" w:rsidR="008E6326" w:rsidRPr="00045DB2" w:rsidRDefault="006B10D9" w:rsidP="00045DB2">
      <w:r w:rsidRPr="00045DB2">
        <w:t xml:space="preserve">Force assessment </w:t>
      </w:r>
      <w:r w:rsidR="006E348A" w:rsidRPr="00045DB2">
        <w:t xml:space="preserve">of peak forces </w:t>
      </w:r>
      <w:r w:rsidRPr="00045DB2">
        <w:t>can be performed using grip strength</w:t>
      </w:r>
      <w:r w:rsidR="009833DF" w:rsidRPr="00045DB2">
        <w:fldChar w:fldCharType="begin"/>
      </w:r>
      <w:r w:rsidR="003004D5" w:rsidRPr="00045DB2">
        <w:instrText xml:space="preserve"> ADDIN EN.CITE &lt;EndNote&gt;&lt;Cite&gt;&lt;Author&gt;Reiter&lt;/Author&gt;&lt;Year&gt;2019&lt;/Year&gt;&lt;RecNum&gt;5722&lt;/RecNum&gt;&lt;DisplayText&gt;&lt;style face="superscript"&gt;30&lt;/style&gt;&lt;/DisplayText&gt;&lt;record&gt;&lt;rec-number&gt;5722&lt;/rec-number&gt;&lt;foreign-keys&gt;&lt;key app="EN" db-id="ezp2zz9d3r9vwneepzbv2ptls2rr0srrwwxt" timestamp="1632384371"&gt;5722&lt;/key&gt;&lt;/foreign-keys&gt;&lt;ref-type name="Journal Article"&gt;17&lt;/ref-type&gt;&lt;contributors&gt;&lt;authors&gt;&lt;author&gt;Reiter, A.&lt;/author&gt;&lt;author&gt;Kivitz, G.&lt;/author&gt;&lt;author&gt;Castile, R. M.&lt;/author&gt;&lt;author&gt;Cannon, P.&lt;/author&gt;&lt;author&gt;Lakes, E.&lt;/author&gt;&lt;author&gt;Jacobs, B.&lt;/author&gt;&lt;author&gt;Allen, K.&lt;/author&gt;&lt;author&gt;Chamberlain, A. M.&lt;/author&gt;&lt;author&gt;Lake, S. P.&lt;/author&gt;&lt;/authors&gt;&lt;/contributors&gt;&lt;auth-address&gt;Department of Mechanical Engineering and Materials Science, Washington University in St. Louis, St. Louis, MO.&amp;#xD;Seed Production Innovation, Bayer Crop Science, St. Louis, MO.&amp;#xD;J. Crayton Pruitt Family Department of Biomedical Engineering, University of Florida, Gainesville, FL.&amp;#xD;Department of Orthopaedic Surgery, Washington University in St. Louis, St. Louis, MO.&amp;#xD;Department of Mechanical Engineering &amp;amp; Materials Science, Department of Orthopaedic Surgery, and Department of Biomedical Engineering, Washington University in St. Louis, St. Louis, MO; 1 Brookings Drive, Campus Box 1185, St. Louis, MO 63130.&lt;/auth-address&gt;&lt;titles&gt;&lt;title&gt;Functional Measures of Grip Strength and Gait Remain Altered Long-term in a Rat Model of Post-traumatic Elbow Contracture&lt;/title&gt;&lt;secondary-title&gt;J Biomech Eng&lt;/secondary-title&gt;&lt;/titles&gt;&lt;periodical&gt;&lt;full-title&gt;J Biomech Eng&lt;/full-title&gt;&lt;/periodical&gt;&lt;edition&gt;2019/04/09&lt;/edition&gt;&lt;dates&gt;&lt;year&gt;2019&lt;/year&gt;&lt;pub-dates&gt;&lt;date&gt;Apr 8&lt;/date&gt;&lt;/pub-dates&gt;&lt;/dates&gt;&lt;isbn&gt;1528-8951 (Electronic)&amp;#xD;0148-0731 (Linking)&lt;/isbn&gt;&lt;accession-num&gt;30958506&lt;/accession-num&gt;&lt;urls&gt;&lt;related-urls&gt;&lt;url&gt;https://www.ncbi.nlm.nih.gov/pubmed/30958506&lt;/url&gt;&lt;/related-urls&gt;&lt;/urls&gt;&lt;custom2&gt;PMC6611348&lt;/custom2&gt;&lt;electronic-resource-num&gt;10.1115/1.4043433&lt;/electronic-resource-num&gt;&lt;/record&gt;&lt;/Cite&gt;&lt;/EndNote&gt;</w:instrText>
      </w:r>
      <w:r w:rsidR="009833DF" w:rsidRPr="00045DB2">
        <w:fldChar w:fldCharType="separate"/>
      </w:r>
      <w:r w:rsidR="003004D5" w:rsidRPr="00045DB2">
        <w:rPr>
          <w:noProof/>
          <w:vertAlign w:val="superscript"/>
        </w:rPr>
        <w:t>30</w:t>
      </w:r>
      <w:r w:rsidR="009833DF" w:rsidRPr="00045DB2">
        <w:fldChar w:fldCharType="end"/>
      </w:r>
      <w:r w:rsidRPr="00045DB2">
        <w:t xml:space="preserve"> and torque generated by direct nerve stimulation</w:t>
      </w:r>
      <w:r w:rsidR="009833DF" w:rsidRPr="00045DB2">
        <w:fldChar w:fldCharType="begin">
          <w:fldData xml:space="preserve">PEVuZE5vdGU+PENpdGU+PEF1dGhvcj5TdGllZ2xpdHo8L0F1dGhvcj48WWVhcj4yMDAzPC9ZZWFy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</w:fldData>
        </w:fldChar>
      </w:r>
      <w:r w:rsidR="003004D5" w:rsidRPr="00045DB2">
        <w:instrText xml:space="preserve"> ADDIN EN.CITE </w:instrText>
      </w:r>
      <w:r w:rsidR="003004D5" w:rsidRPr="00045DB2">
        <w:fldChar w:fldCharType="begin">
          <w:fldData xml:space="preserve">PEVuZE5vdGU+PENpdGU+PEF1dGhvcj5TdGllZ2xpdHo8L0F1dGhvcj48WWVhcj4yMDAzPC9ZZWFy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</w:fldData>
        </w:fldChar>
      </w:r>
      <w:r w:rsidR="003004D5" w:rsidRPr="00045DB2">
        <w:instrText xml:space="preserve"> ADDIN EN.CITE.DATA </w:instrText>
      </w:r>
      <w:r w:rsidR="003004D5" w:rsidRPr="00045DB2">
        <w:fldChar w:fldCharType="end"/>
      </w:r>
      <w:r w:rsidR="009833DF" w:rsidRPr="00045DB2">
        <w:fldChar w:fldCharType="separate"/>
      </w:r>
      <w:r w:rsidR="003004D5" w:rsidRPr="00045DB2">
        <w:rPr>
          <w:noProof/>
          <w:vertAlign w:val="superscript"/>
        </w:rPr>
        <w:t>31</w:t>
      </w:r>
      <w:r w:rsidR="009833DF" w:rsidRPr="00045DB2">
        <w:fldChar w:fldCharType="end"/>
      </w:r>
      <w:r w:rsidRPr="00045DB2">
        <w:t xml:space="preserve">. </w:t>
      </w:r>
      <w:r w:rsidR="00E001DA" w:rsidRPr="00045DB2">
        <w:t xml:space="preserve">The assessment of strength using the ladders is useful for subsequent training planning. </w:t>
      </w:r>
      <w:r w:rsidR="006E348A" w:rsidRPr="00045DB2">
        <w:t xml:space="preserve">The dynamic </w:t>
      </w:r>
      <w:r w:rsidRPr="00045DB2">
        <w:t>ladder</w:t>
      </w:r>
      <w:r w:rsidR="00D24645" w:rsidRPr="00045DB2">
        <w:t xml:space="preserve"> also allows time-limit tests to be carried out, evaluating the number of steps as a function of the load. This procedure is </w:t>
      </w:r>
      <w:r w:rsidR="00D95EC6" w:rsidRPr="00045DB2">
        <w:t xml:space="preserve">equivalent </w:t>
      </w:r>
      <w:r w:rsidR="00D24645" w:rsidRPr="00045DB2">
        <w:t xml:space="preserve">to the maximum number of </w:t>
      </w:r>
      <w:r w:rsidR="003F2668">
        <w:t xml:space="preserve">weight </w:t>
      </w:r>
      <w:r w:rsidR="00C32D4C" w:rsidRPr="00045DB2">
        <w:t>repetitio</w:t>
      </w:r>
      <w:r w:rsidR="00C32D4C">
        <w:t>n</w:t>
      </w:r>
      <w:r w:rsidR="00EB5F31">
        <w:t>s</w:t>
      </w:r>
      <w:r w:rsidR="00A43249">
        <w:t xml:space="preserve"> </w:t>
      </w:r>
      <w:r w:rsidR="00D24645" w:rsidRPr="00045DB2">
        <w:t>test</w:t>
      </w:r>
      <w:r w:rsidR="007C235E">
        <w:t>s</w:t>
      </w:r>
      <w:r w:rsidR="00D24645" w:rsidRPr="00045DB2">
        <w:t xml:space="preserve"> performed in humans</w:t>
      </w:r>
      <w:r w:rsidR="008E6326" w:rsidRPr="00045DB2">
        <w:fldChar w:fldCharType="begin"/>
      </w:r>
      <w:r w:rsidR="009833DF" w:rsidRPr="00045DB2">
        <w:instrText xml:space="preserve"> ADDIN EN.CITE &lt;EndNote&gt;&lt;Cite&gt;&lt;Author&gt;Suchomel&lt;/Author&gt;&lt;Year&gt;2021&lt;/Year&gt;&lt;RecNum&gt;3992&lt;/RecNum&gt;&lt;DisplayText&gt;&lt;style face="superscript"&gt;7&lt;/style&gt;&lt;/DisplayText&gt;&lt;record&gt;&lt;rec-number&gt;3992&lt;/rec-number&gt;&lt;foreign-keys&gt;&lt;key app="EN" db-id="ezp2zz9d3r9vwneepzbv2ptls2rr0srrwwxt" timestamp="1626868002"&gt;3992&lt;/key&gt;&lt;/foreign-keys&gt;&lt;ref-type name="Journal Article"&gt;17&lt;/ref-type&gt;&lt;contributors&gt;&lt;authors&gt;&lt;author&gt;Suchomel, Timothy J.&lt;/author&gt;&lt;author&gt;Nimphius, Sophia&lt;/author&gt;&lt;author&gt;Bellon, Christopher R.&lt;/author&gt;&lt;author&gt;Hornsby, W. Guy&lt;/author&gt;&lt;author&gt;Stone, Michael H.&lt;/author&gt;&lt;/authors&gt;&lt;/contributors&gt;&lt;titles&gt;&lt;title&gt;Training for Muscular Strength: Methods for Monitoring and Adjusting Training Intensity&lt;/title&gt;&lt;secondary-title&gt;Sports Medicine&lt;/secondary-title&gt;&lt;/titles&gt;&lt;periodical&gt;&lt;full-title&gt;Sports Medicine&lt;/full-title&gt;&lt;/periodical&gt;&lt;dates&gt;&lt;year&gt;2021&lt;/year&gt;&lt;pub-dates&gt;&lt;date&gt;2021/06/08&lt;/date&gt;&lt;/pub-dates&gt;&lt;/dates&gt;&lt;isbn&gt;1179-2035&lt;/isbn&gt;&lt;urls&gt;&lt;related-urls&gt;&lt;url&gt;https://doi.org/10.1007/s40279-021-01488-9&lt;/url&gt;&lt;/related-urls&gt;&lt;/urls&gt;&lt;electronic-resource-num&gt;10.1007/s40279-021-01488-9&lt;/electronic-resource-num&gt;&lt;/record&gt;&lt;/Cite&gt;&lt;/EndNote&gt;</w:instrText>
      </w:r>
      <w:r w:rsidR="008E6326" w:rsidRPr="00045DB2">
        <w:fldChar w:fldCharType="separate"/>
      </w:r>
      <w:r w:rsidR="009833DF" w:rsidRPr="00045DB2">
        <w:rPr>
          <w:vertAlign w:val="superscript"/>
        </w:rPr>
        <w:t>7</w:t>
      </w:r>
      <w:r w:rsidR="008E6326" w:rsidRPr="00045DB2">
        <w:fldChar w:fldCharType="end"/>
      </w:r>
      <w:r w:rsidR="00557A31" w:rsidRPr="00045DB2">
        <w:t>.</w:t>
      </w:r>
    </w:p>
    <w:p w14:paraId="72D79FFA" w14:textId="77777777" w:rsidR="00557A31" w:rsidRPr="00045DB2" w:rsidRDefault="00557A31" w:rsidP="00045DB2"/>
    <w:p w14:paraId="499AF849" w14:textId="0D9E3B9B" w:rsidR="00A9037B" w:rsidRPr="00045DB2" w:rsidRDefault="00121B07" w:rsidP="00045DB2">
      <w:r w:rsidRPr="00045DB2">
        <w:t xml:space="preserve">Furthermore, in relation to training and assessment methods, our study </w:t>
      </w:r>
      <w:r w:rsidR="00557A31" w:rsidRPr="00045DB2">
        <w:t xml:space="preserve">emphasizes acclimatization </w:t>
      </w:r>
      <w:r w:rsidRPr="00045DB2">
        <w:t xml:space="preserve">as a key factor in avoiding training refusal on both static and dynamic ladders. This </w:t>
      </w:r>
      <w:r w:rsidR="00557A31" w:rsidRPr="00045DB2">
        <w:t xml:space="preserve">acclimatization </w:t>
      </w:r>
      <w:r w:rsidRPr="00045DB2">
        <w:t xml:space="preserve">is not achieved by food reward, as described in </w:t>
      </w:r>
      <w:proofErr w:type="spellStart"/>
      <w:r w:rsidRPr="00045DB2">
        <w:t>Yarsheski</w:t>
      </w:r>
      <w:proofErr w:type="spellEnd"/>
      <w:r w:rsidRPr="00045DB2">
        <w:t xml:space="preserve"> et al.</w:t>
      </w:r>
      <w:r w:rsidRPr="00045DB2">
        <w:fldChar w:fldCharType="begin"/>
      </w:r>
      <w:r w:rsidR="009833DF" w:rsidRPr="00045DB2">
        <w:instrText xml:space="preserve"> ADDIN EN.CITE &lt;EndNote&gt;&lt;Cite&gt;&lt;Author&gt;Yarasheski&lt;/Author&gt;&lt;Year&gt;1990&lt;/Year&gt;&lt;RecNum&gt;3995&lt;/RecNum&gt;&lt;DisplayText&gt;&lt;style face="superscript"&gt;13&lt;/style&gt;&lt;/DisplayText&gt;&lt;record&gt;&lt;rec-number&gt;3995&lt;/rec-number&gt;&lt;foreign-keys&gt;&lt;key app="EN" db-id="ezp2zz9d3r9vwneepzbv2ptls2rr0srrwwxt" timestamp="1626868002"&gt;3995&lt;/key&gt;&lt;/foreign-keys&gt;&lt;ref-type name="Journal Article"&gt;17&lt;/ref-type&gt;&lt;contributors&gt;&lt;authors&gt;&lt;author&gt;K. E. Yarasheski&lt;/author&gt;&lt;author&gt;P. W. Lemon&lt;/author&gt;&lt;author&gt;J. Gilloteaux&lt;/author&gt;&lt;/authors&gt;&lt;/contributors&gt;&lt;titles&gt;&lt;title&gt;Effect of heavy-resistance exercise training on muscle fiber composition in young rats&lt;/title&gt;&lt;secondary-title&gt;Journal of Applied Physiology&lt;/secondary-title&gt;&lt;/titles&gt;&lt;periodical&gt;&lt;full-title&gt;Journal of Applied Physiology&lt;/full-title&gt;&lt;/periodical&gt;&lt;pages&gt;434-437&lt;/pages&gt;&lt;volume&gt;69&lt;/volume&gt;&lt;number&gt;2&lt;/number&gt;&lt;dates&gt;&lt;year&gt;1990&lt;/year&gt;&lt;/dates&gt;&lt;accession-num&gt;2146243&lt;/accession-num&gt;&lt;urls&gt;&lt;related-urls&gt;&lt;url&gt;https://journals.physiology.org/doi/abs/10.1152/jappl.1990.69.2.434&lt;/url&gt;&lt;/related-urls&gt;&lt;/urls&gt;&lt;electronic-resource-num&gt;10.1152/jappl.1990.69.2.434&lt;/electronic-resource-num&gt;&lt;/record&gt;&lt;/Cite&gt;&lt;/EndNote&gt;</w:instrText>
      </w:r>
      <w:r w:rsidRPr="00045DB2">
        <w:fldChar w:fldCharType="separate"/>
      </w:r>
      <w:r w:rsidR="009833DF" w:rsidRPr="00045DB2">
        <w:rPr>
          <w:vertAlign w:val="superscript"/>
        </w:rPr>
        <w:t>13</w:t>
      </w:r>
      <w:r w:rsidRPr="00045DB2">
        <w:fldChar w:fldCharType="end"/>
      </w:r>
      <w:r w:rsidRPr="00045DB2">
        <w:t xml:space="preserve">, but by teaching the mice to reach the resting areas at the top of the ladders, so that they are motivated to climb, without the need for food restrictions. </w:t>
      </w:r>
      <w:r w:rsidR="00FC7925" w:rsidRPr="00045DB2">
        <w:t>O</w:t>
      </w:r>
      <w:r w:rsidRPr="00045DB2">
        <w:t xml:space="preserve">ur goal has been to achieve </w:t>
      </w:r>
      <w:r w:rsidR="00557A31" w:rsidRPr="00045DB2">
        <w:t xml:space="preserve">humanized </w:t>
      </w:r>
      <w:r w:rsidRPr="00045DB2">
        <w:t xml:space="preserve">animal exercise, as suggested by </w:t>
      </w:r>
      <w:proofErr w:type="spellStart"/>
      <w:r w:rsidRPr="00045DB2">
        <w:t>Seo</w:t>
      </w:r>
      <w:proofErr w:type="spellEnd"/>
      <w:r w:rsidRPr="00045DB2">
        <w:t xml:space="preserve"> et al.</w:t>
      </w:r>
      <w:r w:rsidRPr="00045DB2">
        <w:fldChar w:fldCharType="begin"/>
      </w:r>
      <w:r w:rsidR="003004D5" w:rsidRPr="00045DB2">
        <w:instrText xml:space="preserve"> ADDIN EN.CITE &lt;EndNote&gt;&lt;Cite&gt;&lt;Author&gt;Seo&lt;/Author&gt;&lt;Year&gt;2014&lt;/Year&gt;&lt;RecNum&gt;18261&lt;/RecNum&gt;&lt;DisplayText&gt;&lt;style face="superscript"&gt;32&lt;/style&gt;&lt;/DisplayText&gt;&lt;record&gt;&lt;rec-number&gt;18261&lt;/rec-number&gt;&lt;foreign-keys&gt;&lt;key app="EN" db-id="5p9zz2tdisev9oewxs9xrsw7tzstpvxeex5e" timestamp="1624534701"&gt;18261&lt;/key&gt;&lt;/foreign-keys&gt;&lt;ref-type name="Journal Article"&gt;17&lt;/ref-type&gt;&lt;contributors&gt;&lt;authors&gt;&lt;author&gt;Seo, D. Y.&lt;/author&gt;&lt;author&gt;Lee, S. R.&lt;/author&gt;&lt;author&gt;Kim, N.&lt;/author&gt;&lt;author&gt;Ko, K. S.&lt;/author&gt;&lt;author&gt;Rhee, B. D.&lt;/author&gt;&lt;author&gt;Han, J.&lt;/author&gt;&lt;/authors&gt;&lt;/contributors&gt;&lt;auth-address&gt;National Research Laboratory for Mitochondrial Signaling, Department of Physiology, College of Medicine, Department of Health Sciences and Technology, Cardiovascular and Metabolic Disease Center, Inje University, Bok Ji-Ro 75, Busanjin-Gu, Busan, 613-735, Republic of Korea.&lt;/auth-address&gt;&lt;titles&gt;&lt;title&gt;Humanized animal exercise model for clinical implication&lt;/title&gt;&lt;secondary-title&gt;Pflugers Arch&lt;/secondary-title&gt;&lt;/titles&gt;&lt;periodical&gt;&lt;full-title&gt;Pflugers Arch&lt;/full-title&gt;&lt;/periodical&gt;&lt;pages&gt;1673-87&lt;/pages&gt;&lt;volume&gt;466&lt;/volume&gt;&lt;number&gt;9&lt;/number&gt;&lt;edition&gt;2014/03/22&lt;/edition&gt;&lt;keywords&gt;&lt;keyword&gt;Animals&lt;/keyword&gt;&lt;keyword&gt;Exercise/*physiology&lt;/keyword&gt;&lt;keyword&gt;Humans&lt;/keyword&gt;&lt;keyword&gt;*Models, Animal&lt;/keyword&gt;&lt;keyword&gt;Physical Conditioning, Animal/*methods/*physiology&lt;/keyword&gt;&lt;/keywords&gt;&lt;dates&gt;&lt;year&gt;2014&lt;/year&gt;&lt;pub-dates&gt;&lt;date&gt;Sep&lt;/date&gt;&lt;/pub-dates&gt;&lt;/dates&gt;&lt;isbn&gt;1432-2013 (Electronic)&amp;#xD;0031-6768 (Linking)&lt;/isbn&gt;&lt;accession-num&gt;24647666&lt;/accession-num&gt;&lt;urls&gt;&lt;related-urls&gt;&lt;url&gt;https://www.ncbi.nlm.nih.gov/pubmed/24647666&lt;/url&gt;&lt;/related-urls&gt;&lt;/urls&gt;&lt;electronic-resource-num&gt;10.1007/s00424-014-1496-0&lt;/electronic-resource-num&gt;&lt;/record&gt;&lt;/Cite&gt;&lt;/EndNote&gt;</w:instrText>
      </w:r>
      <w:r w:rsidRPr="00045DB2">
        <w:fldChar w:fldCharType="separate"/>
      </w:r>
      <w:r w:rsidR="003004D5" w:rsidRPr="00045DB2">
        <w:rPr>
          <w:noProof/>
          <w:vertAlign w:val="superscript"/>
        </w:rPr>
        <w:t>32</w:t>
      </w:r>
      <w:r w:rsidRPr="00045DB2">
        <w:fldChar w:fldCharType="end"/>
      </w:r>
      <w:r w:rsidRPr="00045DB2">
        <w:t>. In this regard, it is also worth noting that, following this protocol, the mice are trained in a group while maintaining social interaction, unlike other types of training (such as treadmill training) in which the animals are alone.</w:t>
      </w:r>
      <w:r w:rsidR="002051B9" w:rsidRPr="00045DB2">
        <w:t xml:space="preserve"> </w:t>
      </w:r>
      <w:r w:rsidR="00A9037B" w:rsidRPr="00045DB2">
        <w:t>In the protocols shown in this paper, the animals' refusal of training was non-existent in both the static and dynamic ladders</w:t>
      </w:r>
      <w:r w:rsidR="007A1435" w:rsidRPr="00045DB2">
        <w:t>, this could be due to the adaptation protocol.</w:t>
      </w:r>
    </w:p>
    <w:p w14:paraId="43DB43BD" w14:textId="77777777" w:rsidR="00557A31" w:rsidRPr="00045DB2" w:rsidRDefault="00557A31" w:rsidP="00045DB2"/>
    <w:p w14:paraId="2F42CCE9" w14:textId="0A615119" w:rsidR="00E543BB" w:rsidRPr="00045DB2" w:rsidRDefault="00DE6024" w:rsidP="00045DB2">
      <w:r w:rsidRPr="00045DB2">
        <w:t>Our results show that different protocols with different animal models were effective in improving maximal strength. They were also sensitive enough to detect differences between genetically modified animals with alterations in muscle function and wild-type animals, both in maximal resistance and in response to training</w:t>
      </w:r>
      <w:r w:rsidR="003004D5"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3004D5" w:rsidRPr="00045DB2">
        <w:instrText xml:space="preserve"> ADDIN EN.CITE </w:instrText>
      </w:r>
      <w:r w:rsidR="003004D5" w:rsidRPr="00045DB2">
        <w:fldChar w:fldCharType="begin">
          <w:fldData xml:space="preserve">PEVuZE5vdGU+PENpdGU+PEF1dGhvcj5Db2RpbmEtTWFydGluZXo8L0F1dGhvcj48WWVhcj4yMDIw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</w:fldData>
        </w:fldChar>
      </w:r>
      <w:r w:rsidR="003004D5" w:rsidRPr="00045DB2">
        <w:instrText xml:space="preserve"> ADDIN EN.CITE.DATA </w:instrText>
      </w:r>
      <w:r w:rsidR="003004D5" w:rsidRPr="00045DB2">
        <w:fldChar w:fldCharType="end"/>
      </w:r>
      <w:r w:rsidR="003004D5" w:rsidRPr="00045DB2">
        <w:fldChar w:fldCharType="separate"/>
      </w:r>
      <w:r w:rsidR="003004D5" w:rsidRPr="00045DB2">
        <w:rPr>
          <w:noProof/>
          <w:vertAlign w:val="superscript"/>
        </w:rPr>
        <w:t>4</w:t>
      </w:r>
      <w:r w:rsidR="003004D5" w:rsidRPr="00045DB2">
        <w:fldChar w:fldCharType="end"/>
      </w:r>
      <w:r w:rsidRPr="00045DB2">
        <w:t>.</w:t>
      </w:r>
      <w:r w:rsidR="00704BF2" w:rsidRPr="00045DB2">
        <w:t xml:space="preserve"> Furthermore, </w:t>
      </w:r>
      <w:r w:rsidR="00640227" w:rsidRPr="00045DB2">
        <w:t xml:space="preserve">a </w:t>
      </w:r>
      <w:r w:rsidR="00704BF2" w:rsidRPr="00045DB2">
        <w:t>comparison of the training programs with the dynamic ladder (C, S</w:t>
      </w:r>
      <w:r w:rsidR="007307EE" w:rsidRPr="00045DB2">
        <w:t>,</w:t>
      </w:r>
      <w:r w:rsidR="00704BF2" w:rsidRPr="00045DB2">
        <w:t xml:space="preserve"> and E-R) showed that all groups of mice increased their maximal strength. For C, this could be </w:t>
      </w:r>
      <w:r w:rsidR="00AF5F70" w:rsidRPr="00045DB2">
        <w:t>because</w:t>
      </w:r>
      <w:r w:rsidR="00704BF2" w:rsidRPr="00045DB2">
        <w:t xml:space="preserve"> the mice were young and still growing. Even so, </w:t>
      </w:r>
      <w:r w:rsidR="00704BF2" w:rsidRPr="00045DB2">
        <w:lastRenderedPageBreak/>
        <w:t xml:space="preserve">the improvement in the S and E-R groups was much greater, which is evidence of the effect of training. Furthermore, in the post-training strength-endurance test, which consisted of climbing as many steps as possible with the maximum weight obtained in the incremental test before training, the E-R group was superior to the S and C groups, which </w:t>
      </w:r>
      <w:r w:rsidR="00E10C14" w:rsidRPr="00045DB2">
        <w:t>had</w:t>
      </w:r>
      <w:r w:rsidR="00704BF2" w:rsidRPr="00045DB2">
        <w:t xml:space="preserve"> no significant differences.</w:t>
      </w:r>
      <w:r w:rsidR="00602078" w:rsidRPr="00045DB2">
        <w:t xml:space="preserve"> Furthermore, the incremental treadmill test showed </w:t>
      </w:r>
      <w:r w:rsidR="0088354A" w:rsidRPr="00045DB2">
        <w:t xml:space="preserve">that there was no </w:t>
      </w:r>
      <w:r w:rsidR="00777D92" w:rsidRPr="00045DB2">
        <w:t>decrease in endurance in any of the</w:t>
      </w:r>
      <w:r w:rsidR="00602078" w:rsidRPr="00045DB2">
        <w:t xml:space="preserve"> trained groups</w:t>
      </w:r>
      <w:r w:rsidR="0088354A" w:rsidRPr="00045DB2">
        <w:t xml:space="preserve"> while a decrease was</w:t>
      </w:r>
      <w:r w:rsidR="00602078" w:rsidRPr="00045DB2">
        <w:t xml:space="preserve"> observed in </w:t>
      </w:r>
      <w:r w:rsidR="00786296" w:rsidRPr="00045DB2">
        <w:t>the C group</w:t>
      </w:r>
      <w:r w:rsidR="00602078" w:rsidRPr="00045DB2">
        <w:t>. This is consistent with the cross</w:t>
      </w:r>
      <w:r w:rsidR="00A9037B" w:rsidRPr="00045DB2">
        <w:t>-training</w:t>
      </w:r>
      <w:r w:rsidR="00602078" w:rsidRPr="00045DB2">
        <w:t xml:space="preserve"> effect of resistance training on endurance previously described</w:t>
      </w:r>
      <w:r w:rsidR="00602078" w:rsidRPr="00045DB2">
        <w:fldChar w:fldCharType="begin"/>
      </w:r>
      <w:r w:rsidR="003004D5" w:rsidRPr="00045DB2">
        <w:instrText xml:space="preserve"> ADDIN EN.CITE &lt;EndNote&gt;&lt;Cite&gt;&lt;Author&gt;Tanaka&lt;/Author&gt;&lt;Year&gt;1998&lt;/Year&gt;&lt;RecNum&gt;4032&lt;/RecNum&gt;&lt;DisplayText&gt;&lt;style face="superscript"&gt;33&lt;/style&gt;&lt;/DisplayText&gt;&lt;record&gt;&lt;rec-number&gt;4032&lt;/rec-number&gt;&lt;foreign-keys&gt;&lt;key app="EN" db-id="ezp2zz9d3r9vwneepzbv2ptls2rr0srrwwxt" timestamp="1626868002"&gt;4032&lt;/key&gt;&lt;/foreign-keys&gt;&lt;ref-type name="Journal Article"&gt;17&lt;/ref-type&gt;&lt;contributors&gt;&lt;authors&gt;&lt;author&gt;Tanaka, H.&lt;/author&gt;&lt;author&gt;Swensen, T.&lt;/author&gt;&lt;/authors&gt;&lt;/contributors&gt;&lt;auth-address&gt;Department of Kinesiology, University of Colorado, Boulder, USA. tanakah@colorado.edu&lt;/auth-address&gt;&lt;titles&gt;&lt;title&gt;Impact of resistance training on endurance performance. A new form of cross-training?&lt;/title&gt;&lt;secondary-title&gt;Sports Med&lt;/secondary-title&gt;&lt;/titles&gt;&lt;periodical&gt;&lt;full-title&gt;Sports Med&lt;/full-title&gt;&lt;/periodical&gt;&lt;pages&gt;191-200&lt;/pages&gt;&lt;volume&gt;25&lt;/volume&gt;&lt;number&gt;3&lt;/number&gt;&lt;edition&gt;1998/04/29&lt;/edition&gt;&lt;keywords&gt;&lt;keyword&gt;Adaptation, Physiological&lt;/keyword&gt;&lt;keyword&gt;Bicycling/*physiology&lt;/keyword&gt;&lt;keyword&gt;Humans&lt;/keyword&gt;&lt;keyword&gt;Physical Education and Training/*methods&lt;/keyword&gt;&lt;keyword&gt;Physical Endurance/*physiology&lt;/keyword&gt;&lt;keyword&gt;Running/*physiology&lt;/keyword&gt;&lt;keyword&gt;Swimming/*physiology&lt;/keyword&gt;&lt;/keywords&gt;&lt;dates&gt;&lt;year&gt;1998&lt;/year&gt;&lt;pub-dates&gt;&lt;date&gt;Mar&lt;/date&gt;&lt;/pub-dates&gt;&lt;/dates&gt;&lt;isbn&gt;0112-1642 (Print)&amp;#xD;0112-1642 (Linking)&lt;/isbn&gt;&lt;accession-num&gt;9554029&lt;/accession-num&gt;&lt;urls&gt;&lt;related-urls&gt;&lt;url&gt;https://www.ncbi.nlm.nih.gov/pubmed/9554029&lt;/url&gt;&lt;/related-urls&gt;&lt;/urls&gt;&lt;electronic-resource-num&gt;10.2165/00007256-199825030-00005&lt;/electronic-resource-num&gt;&lt;/record&gt;&lt;/Cite&gt;&lt;/EndNote&gt;</w:instrText>
      </w:r>
      <w:r w:rsidR="00602078" w:rsidRPr="00045DB2">
        <w:fldChar w:fldCharType="separate"/>
      </w:r>
      <w:r w:rsidR="003004D5" w:rsidRPr="00045DB2">
        <w:rPr>
          <w:noProof/>
          <w:vertAlign w:val="superscript"/>
        </w:rPr>
        <w:t>33</w:t>
      </w:r>
      <w:r w:rsidR="00602078" w:rsidRPr="00045DB2">
        <w:fldChar w:fldCharType="end"/>
      </w:r>
      <w:r w:rsidR="00602078" w:rsidRPr="00045DB2">
        <w:t>. These results suggest, on one hand, the specificity of the resistance training protocols presented in this study for increasing resistance and endurance capacities. At the same time, both training modalities show a diverse effect on physical fitness</w:t>
      </w:r>
      <w:r w:rsidR="00602078" w:rsidRPr="00045DB2">
        <w:fldChar w:fldCharType="begin"/>
      </w:r>
      <w:r w:rsidR="003004D5" w:rsidRPr="00045DB2">
        <w:instrText xml:space="preserve"> ADDIN EN.CITE &lt;EndNote&gt;&lt;Cite&gt;&lt;Author&gt;Hakkinen&lt;/Author&gt;&lt;Year&gt;1989&lt;/Year&gt;&lt;RecNum&gt;4035&lt;/RecNum&gt;&lt;DisplayText&gt;&lt;style face="superscript"&gt;34&lt;/style&gt;&lt;/DisplayText&gt;&lt;record&gt;&lt;rec-number&gt;4035&lt;/rec-number&gt;&lt;foreign-keys&gt;&lt;key app="EN" db-id="ezp2zz9d3r9vwneepzbv2ptls2rr0srrwwxt" timestamp="1626868002"&gt;4035&lt;/key&gt;&lt;/foreign-keys&gt;&lt;ref-type name="Journal Article"&gt;17&lt;/ref-type&gt;&lt;contributors&gt;&lt;authors&gt;&lt;author&gt;Hakkinen, K.&lt;/author&gt;&lt;author&gt;Mero, A.&lt;/author&gt;&lt;author&gt;Kauhanen, H.&lt;/author&gt;&lt;/authors&gt;&lt;/contributors&gt;&lt;titles&gt;&lt;title&gt;Specificity of endurance, sprint and strength training on physical performance capacity in young athletes&lt;/title&gt;&lt;secondary-title&gt;J Sports Med Phys Fitness&lt;/secondary-title&gt;&lt;/titles&gt;&lt;periodical&gt;&lt;full-title&gt;J Sports Med Phys Fitness&lt;/full-title&gt;&lt;/periodical&gt;&lt;pages&gt;27-35&lt;/pages&gt;&lt;volume&gt;29&lt;/volume&gt;&lt;number&gt;1&lt;/number&gt;&lt;edition&gt;1989/03/01&lt;/edition&gt;&lt;keywords&gt;&lt;keyword&gt;Adolescent&lt;/keyword&gt;&lt;keyword&gt;Child&lt;/keyword&gt;&lt;keyword&gt;Follow-Up Studies&lt;/keyword&gt;&lt;keyword&gt;Humans&lt;/keyword&gt;&lt;keyword&gt;Male&lt;/keyword&gt;&lt;keyword&gt;Physical Education and Training/*methods&lt;/keyword&gt;&lt;keyword&gt;Physical Endurance&lt;/keyword&gt;&lt;keyword&gt;Running&lt;/keyword&gt;&lt;keyword&gt;Weight Lifting&lt;/keyword&gt;&lt;/keywords&gt;&lt;dates&gt;&lt;year&gt;1989&lt;/year&gt;&lt;pub-dates&gt;&lt;date&gt;Mar&lt;/date&gt;&lt;/pub-dates&gt;&lt;/dates&gt;&lt;isbn&gt;0022-4707 (Print)&amp;#xD;0022-4707 (Linking)&lt;/isbn&gt;&lt;accession-num&gt;2770265&lt;/accession-num&gt;&lt;urls&gt;&lt;related-urls&gt;&lt;url&gt;https://www.ncbi.nlm.nih.gov/pubmed/2770265&lt;/url&gt;&lt;/related-urls&gt;&lt;/urls&gt;&lt;/record&gt;&lt;/Cite&gt;&lt;/EndNote&gt;</w:instrText>
      </w:r>
      <w:r w:rsidR="00602078" w:rsidRPr="00045DB2">
        <w:fldChar w:fldCharType="separate"/>
      </w:r>
      <w:r w:rsidR="003004D5" w:rsidRPr="00045DB2">
        <w:rPr>
          <w:noProof/>
          <w:vertAlign w:val="superscript"/>
        </w:rPr>
        <w:t>34</w:t>
      </w:r>
      <w:r w:rsidR="00602078" w:rsidRPr="00045DB2">
        <w:fldChar w:fldCharType="end"/>
      </w:r>
      <w:r w:rsidR="00602078" w:rsidRPr="00045DB2">
        <w:t>, probably due to a diverse set of molecular mechanisms triggered by each training model</w:t>
      </w:r>
      <w:r w:rsidR="00602078" w:rsidRPr="00045DB2">
        <w:fldChar w:fldCharType="begin">
          <w:fldData xml:space="preserve">PEVuZE5vdGU+PENpdGU+PEF1dGhvcj5IYXdsZXk8L0F1dGhvcj48WWVhcj4yMDE0PC9ZZWFyPjxS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</w:fldData>
        </w:fldChar>
      </w:r>
      <w:r w:rsidR="003004D5" w:rsidRPr="00045DB2">
        <w:instrText xml:space="preserve"> ADDIN EN.CITE </w:instrText>
      </w:r>
      <w:r w:rsidR="003004D5" w:rsidRPr="00045DB2">
        <w:fldChar w:fldCharType="begin">
          <w:fldData xml:space="preserve">PEVuZE5vdGU+PENpdGU+PEF1dGhvcj5IYXdsZXk8L0F1dGhvcj48WWVhcj4yMDE0PC9ZZWFyPjxS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</w:fldData>
        </w:fldChar>
      </w:r>
      <w:r w:rsidR="003004D5" w:rsidRPr="00045DB2">
        <w:instrText xml:space="preserve"> ADDIN EN.CITE.DATA </w:instrText>
      </w:r>
      <w:r w:rsidR="003004D5" w:rsidRPr="00045DB2">
        <w:fldChar w:fldCharType="end"/>
      </w:r>
      <w:r w:rsidR="00602078" w:rsidRPr="00045DB2">
        <w:fldChar w:fldCharType="separate"/>
      </w:r>
      <w:r w:rsidR="003004D5" w:rsidRPr="00045DB2">
        <w:rPr>
          <w:noProof/>
          <w:vertAlign w:val="superscript"/>
        </w:rPr>
        <w:t>24</w:t>
      </w:r>
      <w:r w:rsidR="00602078" w:rsidRPr="00045DB2">
        <w:fldChar w:fldCharType="end"/>
      </w:r>
      <w:r w:rsidR="00602078" w:rsidRPr="00045DB2">
        <w:t>.</w:t>
      </w:r>
    </w:p>
    <w:p w14:paraId="119A911F" w14:textId="77777777" w:rsidR="007242EB" w:rsidRPr="00045DB2" w:rsidRDefault="007242EB" w:rsidP="00045DB2"/>
    <w:p w14:paraId="2D0A0308" w14:textId="51D544BF" w:rsidR="00602078" w:rsidRPr="00045DB2" w:rsidRDefault="00602078" w:rsidP="00045DB2">
      <w:r w:rsidRPr="00045DB2">
        <w:t>Finally, although</w:t>
      </w:r>
      <w:r w:rsidR="003F60D8" w:rsidRPr="00045DB2">
        <w:t xml:space="preserve"> these</w:t>
      </w:r>
      <w:r w:rsidRPr="00045DB2">
        <w:t xml:space="preserve"> training models </w:t>
      </w:r>
      <w:r w:rsidR="00076AFE" w:rsidRPr="00045DB2">
        <w:t>affected</w:t>
      </w:r>
      <w:r w:rsidRPr="00045DB2">
        <w:t xml:space="preserve"> the </w:t>
      </w:r>
      <w:r w:rsidR="00AD4D9C" w:rsidRPr="00045DB2">
        <w:t>resistance</w:t>
      </w:r>
      <w:r w:rsidRPr="00045DB2">
        <w:t xml:space="preserve">, we have also observed a great heterogeneity both in the starting </w:t>
      </w:r>
      <w:r w:rsidR="00AD4D9C" w:rsidRPr="00045DB2">
        <w:t xml:space="preserve">resistance </w:t>
      </w:r>
      <w:r w:rsidRPr="00045DB2">
        <w:t>of the individuals and in the response to training (</w:t>
      </w:r>
      <w:r w:rsidRPr="00045DB2">
        <w:rPr>
          <w:b/>
          <w:bCs/>
        </w:rPr>
        <w:t>Figure 2</w:t>
      </w:r>
      <w:r w:rsidR="00C32D4C" w:rsidRPr="001860D9">
        <w:t xml:space="preserve"> and </w:t>
      </w:r>
      <w:r w:rsidR="00C32D4C">
        <w:rPr>
          <w:b/>
          <w:bCs/>
        </w:rPr>
        <w:t xml:space="preserve">Figure </w:t>
      </w:r>
      <w:r w:rsidRPr="00045DB2">
        <w:rPr>
          <w:b/>
          <w:bCs/>
        </w:rPr>
        <w:t>3</w:t>
      </w:r>
      <w:r w:rsidRPr="00045DB2">
        <w:t>). This observation is in line with what has been described by other authors</w:t>
      </w:r>
      <w:r w:rsidR="00E2196B" w:rsidRPr="00045DB2">
        <w:fldChar w:fldCharType="begin"/>
      </w:r>
      <w:r w:rsidR="003004D5" w:rsidRPr="00045DB2">
        <w:instrText xml:space="preserve"> ADDIN EN.CITE &lt;EndNote&gt;&lt;Cite&gt;&lt;Author&gt;Vellers&lt;/Author&gt;&lt;Year&gt;2018&lt;/Year&gt;&lt;RecNum&gt;4308&lt;/RecNum&gt;&lt;DisplayText&gt;&lt;style face="superscript"&gt;35&lt;/style&gt;&lt;/DisplayText&gt;&lt;record&gt;&lt;rec-number&gt;4308&lt;/rec-number&gt;&lt;foreign-keys&gt;&lt;key app="EN" db-id="ezp2zz9d3r9vwneepzbv2ptls2rr0srrwwxt" timestamp="1626868002"&gt;4308&lt;/key&gt;&lt;/foreign-keys&gt;&lt;ref-type name="Journal Article"&gt;17&lt;/ref-type&gt;&lt;contributors&gt;&lt;authors&gt;&lt;author&gt;Vellers, Heather L.&lt;/author&gt;&lt;author&gt;Kleeberger, Steven R.&lt;/author&gt;&lt;author&gt;Lightfoot, J. Timothy&lt;/author&gt;&lt;/authors&gt;&lt;/contributors&gt;&lt;titles&gt;&lt;title&gt;Inter-individual variation in adaptations to endurance and resistance exercise training: genetic approaches towards understanding a complex phenotype&lt;/title&gt;&lt;secondary-title&gt;Mammalian Genome&lt;/secondary-title&gt;&lt;/titles&gt;&lt;periodical&gt;&lt;full-title&gt;Mammalian Genome&lt;/full-title&gt;&lt;/periodical&gt;&lt;pages&gt;48-62&lt;/pages&gt;&lt;volume&gt;29&lt;/volume&gt;&lt;number&gt;1&lt;/number&gt;&lt;dates&gt;&lt;year&gt;2018&lt;/year&gt;&lt;pub-dates&gt;&lt;date&gt;2018/02/01&lt;/date&gt;&lt;/pub-dates&gt;&lt;/dates&gt;&lt;isbn&gt;1432-1777&lt;/isbn&gt;&lt;urls&gt;&lt;related-urls&gt;&lt;url&gt;https://doi.org/10.1007/s00335-017-9732-5&lt;/url&gt;&lt;/related-urls&gt;&lt;/urls&gt;&lt;electronic-resource-num&gt;10.1007/s00335-017-9732-5&lt;/electronic-resource-num&gt;&lt;/record&gt;&lt;/Cite&gt;&lt;/EndNote&gt;</w:instrText>
      </w:r>
      <w:r w:rsidR="00E2196B" w:rsidRPr="00045DB2">
        <w:fldChar w:fldCharType="separate"/>
      </w:r>
      <w:r w:rsidR="003004D5" w:rsidRPr="00045DB2">
        <w:rPr>
          <w:noProof/>
          <w:vertAlign w:val="superscript"/>
        </w:rPr>
        <w:t>35</w:t>
      </w:r>
      <w:r w:rsidR="00E2196B" w:rsidRPr="00045DB2">
        <w:fldChar w:fldCharType="end"/>
      </w:r>
      <w:r w:rsidRPr="00045DB2">
        <w:t xml:space="preserve">. This should be </w:t>
      </w:r>
      <w:r w:rsidR="003F60D8" w:rsidRPr="00045DB2">
        <w:t>considered</w:t>
      </w:r>
      <w:r w:rsidRPr="00045DB2">
        <w:t xml:space="preserve"> when interpreting the results of the intervention in the different parameters to be evaluated in the samples obtained from these animals.</w:t>
      </w:r>
    </w:p>
    <w:p w14:paraId="16B98C18" w14:textId="05215C3C" w:rsidR="00E11DB4" w:rsidRPr="00045DB2" w:rsidRDefault="00E11DB4" w:rsidP="00045DB2"/>
    <w:p w14:paraId="5856DD49" w14:textId="1CF8E9A7" w:rsidR="00BD2068" w:rsidRPr="00045DB2" w:rsidRDefault="007A373C" w:rsidP="00045DB2">
      <w:r>
        <w:t xml:space="preserve">The current limitation of this protocol is </w:t>
      </w:r>
      <w:r w:rsidR="00974330">
        <w:t xml:space="preserve">that </w:t>
      </w:r>
      <w:r>
        <w:t>e</w:t>
      </w:r>
      <w:r w:rsidR="004B4341" w:rsidRPr="00045DB2">
        <w:t xml:space="preserve">valuation </w:t>
      </w:r>
      <w:r w:rsidR="00E82E47" w:rsidRPr="00045DB2">
        <w:t xml:space="preserve">of some type of </w:t>
      </w:r>
      <w:r w:rsidR="00E11DB4" w:rsidRPr="00045DB2">
        <w:t>strength</w:t>
      </w:r>
      <w:r w:rsidR="00E82E47" w:rsidRPr="00045DB2">
        <w:t xml:space="preserve"> such as maximal (isometric) strength is not possible with this protocol so other protocols </w:t>
      </w:r>
      <w:r w:rsidR="00BD2068" w:rsidRPr="00045DB2">
        <w:t>and</w:t>
      </w:r>
      <w:r w:rsidR="00E82E47" w:rsidRPr="00045DB2">
        <w:t xml:space="preserve"> devices</w:t>
      </w:r>
      <w:r w:rsidR="00172680" w:rsidRPr="00045DB2">
        <w:t xml:space="preserve">, </w:t>
      </w:r>
      <w:r w:rsidR="00E82E47" w:rsidRPr="00045DB2">
        <w:t xml:space="preserve">such as </w:t>
      </w:r>
      <w:r w:rsidR="00E03619" w:rsidRPr="00045DB2">
        <w:t>grip strength</w:t>
      </w:r>
      <w:r w:rsidR="00172680" w:rsidRPr="00045DB2">
        <w:t>, must be used</w:t>
      </w:r>
      <w:r w:rsidR="00E03619" w:rsidRPr="00045DB2">
        <w:t>.</w:t>
      </w:r>
    </w:p>
    <w:p w14:paraId="065C628D" w14:textId="3AEF0896" w:rsidR="00594B2D" w:rsidRPr="00045DB2" w:rsidRDefault="00594B2D" w:rsidP="00045DB2"/>
    <w:p w14:paraId="7E12F520" w14:textId="7F293822" w:rsidR="00594B2D" w:rsidRPr="00045DB2" w:rsidRDefault="00974330" w:rsidP="00045DB2">
      <w:r>
        <w:t>Conclusively, r</w:t>
      </w:r>
      <w:r w:rsidR="00594B2D" w:rsidRPr="00045DB2">
        <w:t>esistance training and assessment, with a static and dynamic ladder, is a feasible method in animal research with a wide range of protocols depending on the objective of the study.</w:t>
      </w:r>
    </w:p>
    <w:p w14:paraId="5FFBC480" w14:textId="77777777" w:rsidR="00DE22A7" w:rsidRPr="00045DB2" w:rsidRDefault="00DE22A7" w:rsidP="00045DB2"/>
    <w:p w14:paraId="59F37CC4" w14:textId="74EFB1C1" w:rsidR="006E4797" w:rsidRPr="00045DB2" w:rsidRDefault="00551D82" w:rsidP="00045DB2">
      <w:pPr>
        <w:pBdr>
          <w:top w:val="nil"/>
          <w:left w:val="nil"/>
          <w:bottom w:val="nil"/>
          <w:right w:val="nil"/>
          <w:between w:val="nil"/>
        </w:pBdr>
      </w:pPr>
      <w:r w:rsidRPr="00045DB2">
        <w:rPr>
          <w:b/>
        </w:rPr>
        <w:t>ACKNOWLEDGMENTS:</w:t>
      </w:r>
    </w:p>
    <w:p w14:paraId="6325C0D7" w14:textId="00FF69F0" w:rsidR="00B16841" w:rsidRPr="00045DB2" w:rsidRDefault="00C25020" w:rsidP="00045DB2">
      <w:r w:rsidRPr="00045DB2">
        <w:t xml:space="preserve">This work was supported in part by the </w:t>
      </w:r>
      <w:proofErr w:type="spellStart"/>
      <w:r w:rsidRPr="00045DB2">
        <w:t>Ministerio</w:t>
      </w:r>
      <w:proofErr w:type="spellEnd"/>
      <w:r w:rsidRPr="00045DB2">
        <w:t xml:space="preserve"> de </w:t>
      </w:r>
      <w:proofErr w:type="spellStart"/>
      <w:r w:rsidRPr="00045DB2">
        <w:t>Economía</w:t>
      </w:r>
      <w:proofErr w:type="spellEnd"/>
      <w:r w:rsidRPr="00045DB2">
        <w:t xml:space="preserve"> y </w:t>
      </w:r>
      <w:proofErr w:type="spellStart"/>
      <w:r w:rsidRPr="00045DB2">
        <w:t>Competitividad</w:t>
      </w:r>
      <w:proofErr w:type="spellEnd"/>
      <w:r w:rsidRPr="00045DB2">
        <w:t>, Spain (DEP2012-39262 to EI-G and DEP2015-69980-P to BF-G).</w:t>
      </w:r>
      <w:r w:rsidR="00683D88" w:rsidRPr="00045DB2">
        <w:t xml:space="preserve"> </w:t>
      </w:r>
      <w:r w:rsidR="00B16841" w:rsidRPr="00045DB2">
        <w:t>Thanks to Frank Mcleod Henderson Higgins from McLeod´s English Centre in Asturias, Spain, for language assistance.</w:t>
      </w:r>
    </w:p>
    <w:p w14:paraId="5D90F87B" w14:textId="77777777" w:rsidR="00C20972" w:rsidRPr="00045DB2" w:rsidRDefault="00C20972" w:rsidP="00045DB2"/>
    <w:p w14:paraId="5E703EBA" w14:textId="0CE41394" w:rsidR="006E4797" w:rsidRPr="00045DB2" w:rsidRDefault="00551D82" w:rsidP="00045DB2">
      <w:pPr>
        <w:pBdr>
          <w:top w:val="nil"/>
          <w:left w:val="nil"/>
          <w:bottom w:val="nil"/>
          <w:right w:val="nil"/>
          <w:between w:val="nil"/>
        </w:pBdr>
      </w:pPr>
      <w:r w:rsidRPr="00045DB2">
        <w:rPr>
          <w:b/>
        </w:rPr>
        <w:t>DISCLOSURES:</w:t>
      </w:r>
    </w:p>
    <w:p w14:paraId="4A7B0E5C" w14:textId="2A832FA7" w:rsidR="006E4797" w:rsidRPr="00045DB2" w:rsidRDefault="00622D37" w:rsidP="00045DB2">
      <w:r w:rsidRPr="00045DB2">
        <w:t xml:space="preserve">The corresponding author ensures that all authors have no </w:t>
      </w:r>
      <w:r w:rsidR="00C32D4C" w:rsidRPr="00045DB2">
        <w:t>conflic</w:t>
      </w:r>
      <w:r w:rsidR="00C32D4C">
        <w:t>ts</w:t>
      </w:r>
      <w:r w:rsidR="00C32D4C" w:rsidRPr="00045DB2">
        <w:t xml:space="preserve"> </w:t>
      </w:r>
      <w:r w:rsidRPr="00045DB2">
        <w:t>of interest.</w:t>
      </w:r>
    </w:p>
    <w:p w14:paraId="52F7878E" w14:textId="05C7DAEF" w:rsidR="00C32D4C" w:rsidRDefault="00C32D4C" w:rsidP="00045DB2">
      <w:pPr>
        <w:pBdr>
          <w:top w:val="nil"/>
          <w:left w:val="nil"/>
          <w:bottom w:val="nil"/>
          <w:right w:val="nil"/>
          <w:between w:val="nil"/>
        </w:pBdr>
        <w:rPr>
          <w:b/>
        </w:rPr>
      </w:pPr>
      <w:bookmarkStart w:id="9" w:name="gjdgxs" w:colFirst="0" w:colLast="0"/>
      <w:bookmarkStart w:id="10" w:name="30j0zll" w:colFirst="0" w:colLast="0"/>
      <w:bookmarkStart w:id="11" w:name="kix.dnstqay1kwjl" w:colFirst="0" w:colLast="0"/>
      <w:bookmarkStart w:id="12" w:name="3znysh7" w:colFirst="0" w:colLast="0"/>
      <w:bookmarkStart w:id="13" w:name="2et92p0" w:colFirst="0" w:colLast="0"/>
      <w:bookmarkStart w:id="14" w:name="tyjcwt" w:colFirst="0" w:colLast="0"/>
      <w:bookmarkStart w:id="15" w:name="3dy6vkm" w:colFirst="0" w:colLast="0"/>
      <w:bookmarkStart w:id="16" w:name="1t3h5sf" w:colFirst="0" w:colLast="0"/>
      <w:bookmarkStart w:id="17" w:name="4d34og8" w:colFirst="0" w:colLast="0"/>
      <w:bookmarkStart w:id="18" w:name="2s8eyo1" w:colFirst="0" w:colLast="0"/>
      <w:bookmarkStart w:id="19" w:name="17dp8vu" w:colFirst="0" w:colLast="0"/>
      <w:bookmarkStart w:id="20" w:name="3rdcrjn" w:colFirst="0" w:colLast="0"/>
      <w:bookmarkEnd w:id="9"/>
      <w:bookmarkEnd w:id="10"/>
      <w:bookmarkEnd w:id="11"/>
      <w:bookmarkEnd w:id="12"/>
      <w:bookmarkEnd w:id="13"/>
      <w:bookmarkEnd w:id="14"/>
      <w:bookmarkEnd w:id="15"/>
      <w:bookmarkEnd w:id="16"/>
      <w:bookmarkEnd w:id="17"/>
      <w:bookmarkEnd w:id="18"/>
      <w:bookmarkEnd w:id="19"/>
      <w:bookmarkEnd w:id="20"/>
    </w:p>
    <w:p w14:paraId="3494E8AA" w14:textId="00986922" w:rsidR="007D2CF2" w:rsidRPr="00817B4B" w:rsidRDefault="00551D82" w:rsidP="00045DB2">
      <w:pPr>
        <w:pBdr>
          <w:top w:val="nil"/>
          <w:left w:val="nil"/>
          <w:bottom w:val="nil"/>
          <w:right w:val="nil"/>
          <w:between w:val="nil"/>
        </w:pBdr>
        <w:rPr>
          <w:b/>
        </w:rPr>
      </w:pPr>
      <w:r w:rsidRPr="00045DB2">
        <w:rPr>
          <w:b/>
        </w:rPr>
        <w:t>REFERENCES</w:t>
      </w:r>
      <w:r w:rsidR="003E524A" w:rsidRPr="00045DB2">
        <w:rPr>
          <w:b/>
        </w:rPr>
        <w:t>:</w:t>
      </w:r>
    </w:p>
    <w:p w14:paraId="1102A148" w14:textId="2EB778CD" w:rsidR="003004D5" w:rsidRPr="00045DB2" w:rsidRDefault="00BD2068" w:rsidP="00045DB2">
      <w:pPr>
        <w:pStyle w:val="EndNoteBibliography"/>
      </w:pPr>
      <w:r w:rsidRPr="00045DB2">
        <w:rPr>
          <w:noProof w:val="0"/>
        </w:rPr>
        <w:fldChar w:fldCharType="begin"/>
      </w:r>
      <w:r w:rsidRPr="00045DB2">
        <w:rPr>
          <w:noProof w:val="0"/>
        </w:rPr>
        <w:instrText xml:space="preserve"> ADDIN EN.REFLIST </w:instrText>
      </w:r>
      <w:r w:rsidRPr="00045DB2">
        <w:rPr>
          <w:noProof w:val="0"/>
        </w:rPr>
        <w:fldChar w:fldCharType="separate"/>
      </w:r>
      <w:r w:rsidR="003004D5" w:rsidRPr="00045DB2">
        <w:t>1</w:t>
      </w:r>
      <w:r w:rsidR="00C32D4C">
        <w:t>.</w:t>
      </w:r>
      <w:r w:rsidR="003004D5" w:rsidRPr="00045DB2">
        <w:tab/>
        <w:t>Pedersen, B. K.</w:t>
      </w:r>
      <w:r w:rsidR="00C32D4C">
        <w:t>,</w:t>
      </w:r>
      <w:r w:rsidR="003004D5" w:rsidRPr="00045DB2">
        <w:t xml:space="preserve"> Saltin, B. Exercise as medicine - evidence for prescribing exercise as therapy in 26 different chronic diseases. </w:t>
      </w:r>
      <w:r w:rsidR="00BD5714" w:rsidRPr="00C5269D">
        <w:rPr>
          <w:i/>
        </w:rPr>
        <w:t>Scand</w:t>
      </w:r>
      <w:r w:rsidR="00BD5714">
        <w:rPr>
          <w:i/>
        </w:rPr>
        <w:t>inavian</w:t>
      </w:r>
      <w:r w:rsidR="00BD5714" w:rsidRPr="00C5269D">
        <w:rPr>
          <w:i/>
        </w:rPr>
        <w:t xml:space="preserve"> J</w:t>
      </w:r>
      <w:r w:rsidR="00BD5714">
        <w:rPr>
          <w:i/>
        </w:rPr>
        <w:t>ournal of</w:t>
      </w:r>
      <w:r w:rsidR="00BD5714" w:rsidRPr="00C5269D">
        <w:rPr>
          <w:i/>
        </w:rPr>
        <w:t xml:space="preserve"> Med</w:t>
      </w:r>
      <w:r w:rsidR="00BD5714">
        <w:rPr>
          <w:i/>
        </w:rPr>
        <w:t>icine &amp;</w:t>
      </w:r>
      <w:r w:rsidR="00BD5714" w:rsidRPr="00C5269D">
        <w:rPr>
          <w:i/>
        </w:rPr>
        <w:t xml:space="preserve"> Sci</w:t>
      </w:r>
      <w:r w:rsidR="00BD5714">
        <w:rPr>
          <w:i/>
        </w:rPr>
        <w:t>ence in</w:t>
      </w:r>
      <w:r w:rsidR="00BD5714" w:rsidRPr="00C5269D">
        <w:rPr>
          <w:i/>
        </w:rPr>
        <w:t xml:space="preserve"> Sports</w:t>
      </w:r>
      <w:r w:rsidR="00BD5714" w:rsidRPr="001860D9">
        <w:rPr>
          <w:iCs/>
        </w:rPr>
        <w:t>.</w:t>
      </w:r>
      <w:r w:rsidR="003004D5" w:rsidRPr="00C32D4C">
        <w:rPr>
          <w:iCs/>
        </w:rPr>
        <w:t xml:space="preserve"> </w:t>
      </w:r>
      <w:r w:rsidR="003004D5" w:rsidRPr="00045DB2">
        <w:rPr>
          <w:b/>
        </w:rPr>
        <w:t>25 Suppl 3</w:t>
      </w:r>
      <w:r w:rsidR="00C32D4C" w:rsidRPr="00045DB2">
        <w:t>,</w:t>
      </w:r>
      <w:r w:rsidR="003004D5" w:rsidRPr="00045DB2">
        <w:t xml:space="preserve"> 1</w:t>
      </w:r>
      <w:r w:rsidR="00C32D4C">
        <w:t>–</w:t>
      </w:r>
      <w:r w:rsidR="003004D5" w:rsidRPr="00045DB2">
        <w:t>72 (2015).</w:t>
      </w:r>
    </w:p>
    <w:p w14:paraId="6CD30C01" w14:textId="1A273D48" w:rsidR="003004D5" w:rsidRPr="00045DB2" w:rsidRDefault="003004D5" w:rsidP="00045DB2">
      <w:pPr>
        <w:pStyle w:val="EndNoteBibliography"/>
      </w:pPr>
      <w:r w:rsidRPr="00045DB2">
        <w:t>2</w:t>
      </w:r>
      <w:r w:rsidR="00C32D4C">
        <w:t>.</w:t>
      </w:r>
      <w:r w:rsidRPr="00045DB2">
        <w:tab/>
        <w:t xml:space="preserve">Westcott, W. L. Resistance training is medicine: effects of strength training on health. </w:t>
      </w:r>
      <w:r w:rsidRPr="00045DB2">
        <w:rPr>
          <w:i/>
        </w:rPr>
        <w:t>Curr</w:t>
      </w:r>
      <w:r w:rsidR="00BD5714">
        <w:rPr>
          <w:i/>
        </w:rPr>
        <w:t>ent</w:t>
      </w:r>
      <w:r w:rsidRPr="00045DB2">
        <w:rPr>
          <w:i/>
        </w:rPr>
        <w:t xml:space="preserve"> Sports Med</w:t>
      </w:r>
      <w:r w:rsidR="00BD5714">
        <w:rPr>
          <w:i/>
        </w:rPr>
        <w:t>icine</w:t>
      </w:r>
      <w:r w:rsidRPr="00045DB2">
        <w:rPr>
          <w:i/>
        </w:rPr>
        <w:t xml:space="preserve"> Rep</w:t>
      </w:r>
      <w:r w:rsidR="00BD5714">
        <w:rPr>
          <w:i/>
        </w:rPr>
        <w:t>orts</w:t>
      </w:r>
      <w:r w:rsidRPr="001860D9">
        <w:rPr>
          <w:iCs/>
        </w:rPr>
        <w:t>.</w:t>
      </w:r>
      <w:r w:rsidRPr="00C32D4C">
        <w:rPr>
          <w:iCs/>
        </w:rPr>
        <w:t xml:space="preserve"> </w:t>
      </w:r>
      <w:r w:rsidRPr="00045DB2">
        <w:rPr>
          <w:b/>
        </w:rPr>
        <w:t>11</w:t>
      </w:r>
      <w:r w:rsidRPr="00045DB2">
        <w:t xml:space="preserve"> (4), 209</w:t>
      </w:r>
      <w:r w:rsidR="00C32D4C">
        <w:t>–</w:t>
      </w:r>
      <w:r w:rsidRPr="00045DB2">
        <w:t>216 (2012).</w:t>
      </w:r>
    </w:p>
    <w:p w14:paraId="7B2A8C6C" w14:textId="756C2B7E" w:rsidR="003004D5" w:rsidRPr="00045DB2" w:rsidRDefault="003004D5" w:rsidP="00045DB2">
      <w:pPr>
        <w:pStyle w:val="EndNoteBibliography"/>
      </w:pPr>
      <w:r w:rsidRPr="00045DB2">
        <w:t>3</w:t>
      </w:r>
      <w:r w:rsidR="00C32D4C">
        <w:t>.</w:t>
      </w:r>
      <w:r w:rsidRPr="00045DB2">
        <w:tab/>
        <w:t>Garatachea, N.</w:t>
      </w:r>
      <w:r w:rsidRPr="00045DB2">
        <w:rPr>
          <w:i/>
        </w:rPr>
        <w:t xml:space="preserve"> </w:t>
      </w:r>
      <w:r w:rsidRPr="001860D9">
        <w:rPr>
          <w:iCs/>
        </w:rPr>
        <w:t>et al.</w:t>
      </w:r>
      <w:r w:rsidRPr="00C32D4C">
        <w:rPr>
          <w:iCs/>
        </w:rPr>
        <w:t xml:space="preserve"> </w:t>
      </w:r>
      <w:r w:rsidRPr="00045DB2">
        <w:t xml:space="preserve">Exercise attenuates the major hallmarks of aging. </w:t>
      </w:r>
      <w:r w:rsidRPr="00045DB2">
        <w:rPr>
          <w:i/>
        </w:rPr>
        <w:t>Rejuvenation Res</w:t>
      </w:r>
      <w:r w:rsidR="00BD5714">
        <w:rPr>
          <w:i/>
        </w:rPr>
        <w:t>earch</w:t>
      </w:r>
      <w:r w:rsidRPr="001860D9">
        <w:rPr>
          <w:iCs/>
        </w:rPr>
        <w:t>.</w:t>
      </w:r>
      <w:r w:rsidRPr="00C32D4C">
        <w:rPr>
          <w:iCs/>
        </w:rPr>
        <w:t xml:space="preserve"> </w:t>
      </w:r>
      <w:r w:rsidRPr="00045DB2">
        <w:rPr>
          <w:b/>
        </w:rPr>
        <w:t>18</w:t>
      </w:r>
      <w:r w:rsidRPr="00045DB2">
        <w:t xml:space="preserve"> (1), 57</w:t>
      </w:r>
      <w:r w:rsidR="00C32D4C">
        <w:t>–</w:t>
      </w:r>
      <w:r w:rsidRPr="00045DB2">
        <w:t>89 (2015).</w:t>
      </w:r>
    </w:p>
    <w:p w14:paraId="5933D381" w14:textId="51336716" w:rsidR="003004D5" w:rsidRPr="00045DB2" w:rsidRDefault="003004D5" w:rsidP="00045DB2">
      <w:pPr>
        <w:pStyle w:val="EndNoteBibliography"/>
      </w:pPr>
      <w:r w:rsidRPr="00045DB2">
        <w:t>4</w:t>
      </w:r>
      <w:r w:rsidR="00C32D4C">
        <w:t>.</w:t>
      </w:r>
      <w:r w:rsidRPr="00045DB2">
        <w:tab/>
        <w:t>Codina-Martinez, H.</w:t>
      </w:r>
      <w:r w:rsidRPr="00045DB2">
        <w:rPr>
          <w:i/>
        </w:rPr>
        <w:t xml:space="preserve"> </w:t>
      </w:r>
      <w:r w:rsidRPr="001860D9">
        <w:rPr>
          <w:iCs/>
        </w:rPr>
        <w:t>et al.</w:t>
      </w:r>
      <w:r w:rsidRPr="00C32D4C">
        <w:rPr>
          <w:iCs/>
        </w:rPr>
        <w:t xml:space="preserve"> </w:t>
      </w:r>
      <w:r w:rsidRPr="00045DB2">
        <w:t xml:space="preserve">Autophagy is required for performance adaptive response to resistance training and exercise-induced adult neurogenesis. </w:t>
      </w:r>
      <w:r w:rsidR="00E43A73" w:rsidRPr="00C5269D">
        <w:rPr>
          <w:i/>
        </w:rPr>
        <w:t>Scand</w:t>
      </w:r>
      <w:r w:rsidR="00E43A73">
        <w:rPr>
          <w:i/>
        </w:rPr>
        <w:t>inavian</w:t>
      </w:r>
      <w:r w:rsidR="00E43A73" w:rsidRPr="00C5269D">
        <w:rPr>
          <w:i/>
        </w:rPr>
        <w:t xml:space="preserve"> J</w:t>
      </w:r>
      <w:r w:rsidR="00E43A73">
        <w:rPr>
          <w:i/>
        </w:rPr>
        <w:t>ournal of</w:t>
      </w:r>
      <w:r w:rsidR="00E43A73" w:rsidRPr="00C5269D">
        <w:rPr>
          <w:i/>
        </w:rPr>
        <w:t xml:space="preserve"> Med</w:t>
      </w:r>
      <w:r w:rsidR="00E43A73">
        <w:rPr>
          <w:i/>
        </w:rPr>
        <w:t>icine &amp;</w:t>
      </w:r>
      <w:r w:rsidR="00E43A73" w:rsidRPr="00C5269D">
        <w:rPr>
          <w:i/>
        </w:rPr>
        <w:t xml:space="preserve"> </w:t>
      </w:r>
      <w:r w:rsidR="00E43A73" w:rsidRPr="00C5269D">
        <w:rPr>
          <w:i/>
        </w:rPr>
        <w:lastRenderedPageBreak/>
        <w:t>Sci</w:t>
      </w:r>
      <w:r w:rsidR="00E43A73">
        <w:rPr>
          <w:i/>
        </w:rPr>
        <w:t>ence in</w:t>
      </w:r>
      <w:r w:rsidR="00E43A73" w:rsidRPr="00C5269D">
        <w:rPr>
          <w:i/>
        </w:rPr>
        <w:t xml:space="preserve"> Sports</w:t>
      </w:r>
      <w:r w:rsidR="00E43A73" w:rsidRPr="001860D9">
        <w:rPr>
          <w:iCs/>
        </w:rPr>
        <w:t xml:space="preserve">. </w:t>
      </w:r>
      <w:r w:rsidRPr="00045DB2">
        <w:rPr>
          <w:b/>
        </w:rPr>
        <w:t>30</w:t>
      </w:r>
      <w:r w:rsidRPr="00045DB2">
        <w:t xml:space="preserve"> (2), 238</w:t>
      </w:r>
      <w:r w:rsidR="00C32D4C">
        <w:t>–</w:t>
      </w:r>
      <w:r w:rsidRPr="00045DB2">
        <w:t>253 (2020).</w:t>
      </w:r>
    </w:p>
    <w:p w14:paraId="66C13C5F" w14:textId="65EE8A85" w:rsidR="003004D5" w:rsidRPr="00045DB2" w:rsidRDefault="003004D5" w:rsidP="00045DB2">
      <w:pPr>
        <w:pStyle w:val="EndNoteBibliography"/>
      </w:pPr>
      <w:r w:rsidRPr="00045DB2">
        <w:t>5</w:t>
      </w:r>
      <w:r w:rsidR="00C32D4C">
        <w:t>.</w:t>
      </w:r>
      <w:r w:rsidRPr="00045DB2">
        <w:tab/>
        <w:t>Conner, J. D., Wolden-Hanson, T.</w:t>
      </w:r>
      <w:r w:rsidR="00C32D4C">
        <w:t>,</w:t>
      </w:r>
      <w:r w:rsidRPr="00045DB2">
        <w:t xml:space="preserve"> Quinn, L. S. Assessment of murine exercise endurance without the use of a shock grid: an alternative to forced exercise. </w:t>
      </w:r>
      <w:r w:rsidRPr="00045DB2">
        <w:rPr>
          <w:i/>
        </w:rPr>
        <w:t>J</w:t>
      </w:r>
      <w:r w:rsidR="00E43A73">
        <w:rPr>
          <w:i/>
        </w:rPr>
        <w:t>ournal of</w:t>
      </w:r>
      <w:r w:rsidRPr="00045DB2">
        <w:rPr>
          <w:i/>
        </w:rPr>
        <w:t xml:space="preserve"> Vis</w:t>
      </w:r>
      <w:r w:rsidR="00E43A73">
        <w:rPr>
          <w:i/>
        </w:rPr>
        <w:t>ualized</w:t>
      </w:r>
      <w:r w:rsidRPr="00045DB2">
        <w:rPr>
          <w:i/>
        </w:rPr>
        <w:t xml:space="preserve"> Exp</w:t>
      </w:r>
      <w:r w:rsidR="00E43A73">
        <w:rPr>
          <w:i/>
        </w:rPr>
        <w:t>eriments</w:t>
      </w:r>
      <w:r w:rsidR="00C32D4C">
        <w:rPr>
          <w:i/>
        </w:rPr>
        <w:t>: JoVE</w:t>
      </w:r>
      <w:r w:rsidRPr="001860D9">
        <w:rPr>
          <w:iCs/>
        </w:rPr>
        <w:t>.</w:t>
      </w:r>
      <w:r w:rsidRPr="00C32D4C">
        <w:rPr>
          <w:iCs/>
        </w:rPr>
        <w:t xml:space="preserve"> </w:t>
      </w:r>
      <w:r w:rsidRPr="00045DB2">
        <w:t>(90), e51846 (2014).</w:t>
      </w:r>
    </w:p>
    <w:p w14:paraId="4BB5685C" w14:textId="6F9B1DE5" w:rsidR="003004D5" w:rsidRPr="00045DB2" w:rsidRDefault="003004D5" w:rsidP="00045DB2">
      <w:pPr>
        <w:pStyle w:val="EndNoteBibliography"/>
      </w:pPr>
      <w:r w:rsidRPr="00045DB2">
        <w:t>6</w:t>
      </w:r>
      <w:r w:rsidR="00C32D4C">
        <w:t>.</w:t>
      </w:r>
      <w:r w:rsidRPr="00045DB2">
        <w:tab/>
        <w:t>Meijer, J. H.</w:t>
      </w:r>
      <w:r w:rsidR="00C32D4C">
        <w:t>,</w:t>
      </w:r>
      <w:r w:rsidRPr="00045DB2">
        <w:t xml:space="preserve"> Robbers, Y. Wheel running in the wild. </w:t>
      </w:r>
      <w:r w:rsidRPr="00045DB2">
        <w:rPr>
          <w:i/>
        </w:rPr>
        <w:t>Proceedings of the Royal Society B: Biological Sciences</w:t>
      </w:r>
      <w:r w:rsidRPr="001860D9">
        <w:rPr>
          <w:iCs/>
        </w:rPr>
        <w:t>.</w:t>
      </w:r>
      <w:r w:rsidRPr="00C32D4C">
        <w:rPr>
          <w:iCs/>
        </w:rPr>
        <w:t xml:space="preserve"> </w:t>
      </w:r>
      <w:r w:rsidRPr="00045DB2">
        <w:rPr>
          <w:b/>
        </w:rPr>
        <w:t>281</w:t>
      </w:r>
      <w:r w:rsidRPr="00045DB2">
        <w:t xml:space="preserve"> (1786), 20140210 (2014).</w:t>
      </w:r>
    </w:p>
    <w:p w14:paraId="0F54027E" w14:textId="27EEDCEB" w:rsidR="003004D5" w:rsidRPr="00045DB2" w:rsidRDefault="003004D5" w:rsidP="00045DB2">
      <w:pPr>
        <w:pStyle w:val="EndNoteBibliography"/>
      </w:pPr>
      <w:r w:rsidRPr="00045DB2">
        <w:t>7</w:t>
      </w:r>
      <w:r w:rsidR="00C32D4C">
        <w:t>.</w:t>
      </w:r>
      <w:r w:rsidRPr="00045DB2">
        <w:tab/>
        <w:t>Suchomel, T. J., Nimphius, S., Bellon, C. R., Hornsby, W. G.</w:t>
      </w:r>
      <w:r w:rsidR="00C32D4C">
        <w:t>,</w:t>
      </w:r>
      <w:r w:rsidRPr="00045DB2">
        <w:t xml:space="preserve"> Stone, M. H. Training for </w:t>
      </w:r>
      <w:r w:rsidR="00C32D4C">
        <w:t>m</w:t>
      </w:r>
      <w:r w:rsidRPr="00045DB2">
        <w:t xml:space="preserve">uscular </w:t>
      </w:r>
      <w:r w:rsidR="00C32D4C">
        <w:t>s</w:t>
      </w:r>
      <w:r w:rsidRPr="00045DB2">
        <w:t xml:space="preserve">trength: Methods for </w:t>
      </w:r>
      <w:r w:rsidR="00C32D4C">
        <w:t>m</w:t>
      </w:r>
      <w:r w:rsidRPr="00045DB2">
        <w:t xml:space="preserve">onitoring and </w:t>
      </w:r>
      <w:r w:rsidR="00C32D4C">
        <w:t>a</w:t>
      </w:r>
      <w:r w:rsidRPr="00045DB2">
        <w:t xml:space="preserve">djusting </w:t>
      </w:r>
      <w:r w:rsidR="00C32D4C">
        <w:t>t</w:t>
      </w:r>
      <w:r w:rsidRPr="00045DB2">
        <w:t xml:space="preserve">raining </w:t>
      </w:r>
      <w:r w:rsidR="00C32D4C">
        <w:t>i</w:t>
      </w:r>
      <w:r w:rsidRPr="00045DB2">
        <w:t xml:space="preserve">ntensity. </w:t>
      </w:r>
      <w:r w:rsidRPr="00045DB2">
        <w:rPr>
          <w:i/>
        </w:rPr>
        <w:t>Sports Medicine</w:t>
      </w:r>
      <w:r w:rsidR="001D2ED3">
        <w:rPr>
          <w:i/>
        </w:rPr>
        <w:t>.</w:t>
      </w:r>
      <w:r w:rsidRPr="00045DB2">
        <w:t xml:space="preserve"> </w:t>
      </w:r>
      <w:r w:rsidR="00C100F6" w:rsidRPr="00A40F05">
        <w:rPr>
          <w:b/>
          <w:bCs/>
        </w:rPr>
        <w:t>51</w:t>
      </w:r>
      <w:r w:rsidR="00C100F6">
        <w:t xml:space="preserve"> (10)</w:t>
      </w:r>
      <w:r w:rsidR="001D2ED3">
        <w:t xml:space="preserve">, 2051-2066 </w:t>
      </w:r>
      <w:r w:rsidRPr="00045DB2">
        <w:t>(2021).</w:t>
      </w:r>
    </w:p>
    <w:p w14:paraId="29225C2B" w14:textId="53C19FD1" w:rsidR="003004D5" w:rsidRPr="00045DB2" w:rsidRDefault="003004D5" w:rsidP="00045DB2">
      <w:pPr>
        <w:pStyle w:val="EndNoteBibliography"/>
      </w:pPr>
      <w:r w:rsidRPr="00045DB2">
        <w:t>8</w:t>
      </w:r>
      <w:r w:rsidR="005B6F46">
        <w:t>.</w:t>
      </w:r>
      <w:r w:rsidRPr="00045DB2">
        <w:tab/>
        <w:t>Pousson, M., Perot, C.</w:t>
      </w:r>
      <w:r w:rsidR="005B6F46">
        <w:t>,</w:t>
      </w:r>
      <w:r w:rsidRPr="00045DB2">
        <w:t xml:space="preserve"> Goubel, F. Stiffness changes and fibre type transitions in rat soleus muscle produced by jumping training. </w:t>
      </w:r>
      <w:r w:rsidRPr="00045DB2">
        <w:rPr>
          <w:i/>
        </w:rPr>
        <w:t>Pfl</w:t>
      </w:r>
      <w:r w:rsidR="007F3CD8">
        <w:rPr>
          <w:i/>
        </w:rPr>
        <w:t>ü</w:t>
      </w:r>
      <w:r w:rsidRPr="00045DB2">
        <w:rPr>
          <w:i/>
        </w:rPr>
        <w:t>gers Arch</w:t>
      </w:r>
      <w:r w:rsidR="007F3CD8">
        <w:rPr>
          <w:i/>
        </w:rPr>
        <w:t>ive</w:t>
      </w:r>
      <w:r w:rsidRPr="001860D9">
        <w:rPr>
          <w:iCs/>
        </w:rPr>
        <w:t>.</w:t>
      </w:r>
      <w:r w:rsidRPr="005B6F46">
        <w:rPr>
          <w:iCs/>
        </w:rPr>
        <w:t xml:space="preserve"> </w:t>
      </w:r>
      <w:r w:rsidRPr="00045DB2">
        <w:rPr>
          <w:b/>
        </w:rPr>
        <w:t>419</w:t>
      </w:r>
      <w:r w:rsidRPr="00045DB2">
        <w:t xml:space="preserve"> (2), 127</w:t>
      </w:r>
      <w:r w:rsidR="005B6F46">
        <w:t>–</w:t>
      </w:r>
      <w:r w:rsidRPr="00045DB2">
        <w:t>130 (1991).</w:t>
      </w:r>
    </w:p>
    <w:p w14:paraId="188E450E" w14:textId="5F7C4150" w:rsidR="003004D5" w:rsidRPr="00045DB2" w:rsidRDefault="003004D5" w:rsidP="00045DB2">
      <w:pPr>
        <w:pStyle w:val="EndNoteBibliography"/>
      </w:pPr>
      <w:r w:rsidRPr="00045DB2">
        <w:t>9</w:t>
      </w:r>
      <w:r w:rsidR="005B6F46">
        <w:t>.</w:t>
      </w:r>
      <w:r w:rsidRPr="00045DB2">
        <w:tab/>
        <w:t>Marqueti, R. C.</w:t>
      </w:r>
      <w:r w:rsidRPr="00045DB2">
        <w:rPr>
          <w:i/>
        </w:rPr>
        <w:t xml:space="preserve"> </w:t>
      </w:r>
      <w:r w:rsidRPr="001860D9">
        <w:rPr>
          <w:iCs/>
        </w:rPr>
        <w:t>et al.</w:t>
      </w:r>
      <w:r w:rsidRPr="005B6F46">
        <w:rPr>
          <w:iCs/>
        </w:rPr>
        <w:t xml:space="preserve"> </w:t>
      </w:r>
      <w:r w:rsidRPr="00045DB2">
        <w:t xml:space="preserve">Biomechanical responses of different rat tendons to nandrolone decanoate and load exercise. </w:t>
      </w:r>
      <w:r w:rsidRPr="00045DB2">
        <w:rPr>
          <w:i/>
        </w:rPr>
        <w:t>Scand</w:t>
      </w:r>
      <w:r w:rsidR="007F3CD8">
        <w:rPr>
          <w:i/>
        </w:rPr>
        <w:t>inavian</w:t>
      </w:r>
      <w:r w:rsidRPr="00045DB2">
        <w:rPr>
          <w:i/>
        </w:rPr>
        <w:t xml:space="preserve"> J</w:t>
      </w:r>
      <w:r w:rsidR="007F3CD8">
        <w:rPr>
          <w:i/>
        </w:rPr>
        <w:t>ournal of</w:t>
      </w:r>
      <w:r w:rsidRPr="00045DB2">
        <w:rPr>
          <w:i/>
        </w:rPr>
        <w:t xml:space="preserve"> Med</w:t>
      </w:r>
      <w:r w:rsidR="007F3CD8">
        <w:rPr>
          <w:i/>
        </w:rPr>
        <w:t>icine &amp;</w:t>
      </w:r>
      <w:r w:rsidRPr="00045DB2">
        <w:rPr>
          <w:i/>
        </w:rPr>
        <w:t xml:space="preserve"> Sci</w:t>
      </w:r>
      <w:r w:rsidR="007F3CD8">
        <w:rPr>
          <w:i/>
        </w:rPr>
        <w:t>ence in</w:t>
      </w:r>
      <w:r w:rsidRPr="00045DB2">
        <w:rPr>
          <w:i/>
        </w:rPr>
        <w:t xml:space="preserve"> Sports</w:t>
      </w:r>
      <w:r w:rsidRPr="001860D9">
        <w:rPr>
          <w:iCs/>
        </w:rPr>
        <w:t>.</w:t>
      </w:r>
      <w:r w:rsidRPr="005B6F46">
        <w:rPr>
          <w:iCs/>
        </w:rPr>
        <w:t xml:space="preserve"> </w:t>
      </w:r>
      <w:r w:rsidRPr="00045DB2">
        <w:rPr>
          <w:b/>
        </w:rPr>
        <w:t>21</w:t>
      </w:r>
      <w:r w:rsidRPr="00045DB2">
        <w:t xml:space="preserve"> (6), e91</w:t>
      </w:r>
      <w:r w:rsidR="005B6F46">
        <w:t>–</w:t>
      </w:r>
      <w:r w:rsidRPr="00045DB2">
        <w:t>99 (2011).</w:t>
      </w:r>
    </w:p>
    <w:p w14:paraId="40E28296" w14:textId="39884595" w:rsidR="003004D5" w:rsidRPr="00045DB2" w:rsidRDefault="003004D5" w:rsidP="00045DB2">
      <w:pPr>
        <w:pStyle w:val="EndNoteBibliography"/>
      </w:pPr>
      <w:r w:rsidRPr="00045DB2">
        <w:t>10</w:t>
      </w:r>
      <w:r w:rsidR="005B6F46">
        <w:t>.</w:t>
      </w:r>
      <w:r w:rsidRPr="00045DB2">
        <w:tab/>
        <w:t>Cunha, T. S., Tanno, A. P., Costa Sampaio Moura, M. J.</w:t>
      </w:r>
      <w:r w:rsidR="005B6F46">
        <w:t>,</w:t>
      </w:r>
      <w:r w:rsidRPr="00045DB2">
        <w:t xml:space="preserve"> Marcondes, F. K. Influence of high-intensity exercise training and anabolic androgenic steroid treatment on rat tissue glycogen content. </w:t>
      </w:r>
      <w:r w:rsidRPr="00045DB2">
        <w:rPr>
          <w:i/>
        </w:rPr>
        <w:t>Life Sci</w:t>
      </w:r>
      <w:r w:rsidR="00AF034C">
        <w:rPr>
          <w:i/>
        </w:rPr>
        <w:t>ences</w:t>
      </w:r>
      <w:r w:rsidRPr="001860D9">
        <w:rPr>
          <w:iCs/>
        </w:rPr>
        <w:t>.</w:t>
      </w:r>
      <w:r w:rsidRPr="005B6F46">
        <w:rPr>
          <w:iCs/>
        </w:rPr>
        <w:t xml:space="preserve"> </w:t>
      </w:r>
      <w:r w:rsidRPr="00045DB2">
        <w:rPr>
          <w:b/>
        </w:rPr>
        <w:t>77</w:t>
      </w:r>
      <w:r w:rsidRPr="00045DB2">
        <w:t xml:space="preserve"> (9), 1030</w:t>
      </w:r>
      <w:r w:rsidR="005B6F46">
        <w:t>–</w:t>
      </w:r>
      <w:r w:rsidRPr="00045DB2">
        <w:t>1043 (2005).</w:t>
      </w:r>
    </w:p>
    <w:p w14:paraId="3DEFA38D" w14:textId="6EF5E006" w:rsidR="003004D5" w:rsidRPr="00045DB2" w:rsidRDefault="003004D5" w:rsidP="00045DB2">
      <w:pPr>
        <w:pStyle w:val="EndNoteBibliography"/>
      </w:pPr>
      <w:r w:rsidRPr="00045DB2">
        <w:t>11</w:t>
      </w:r>
      <w:r w:rsidR="005B6F46">
        <w:t>.</w:t>
      </w:r>
      <w:r w:rsidRPr="00045DB2">
        <w:tab/>
        <w:t>Heinemeier, K. M.</w:t>
      </w:r>
      <w:r w:rsidRPr="00045DB2">
        <w:rPr>
          <w:i/>
        </w:rPr>
        <w:t xml:space="preserve"> </w:t>
      </w:r>
      <w:r w:rsidRPr="001860D9">
        <w:rPr>
          <w:iCs/>
        </w:rPr>
        <w:t>et al.</w:t>
      </w:r>
      <w:r w:rsidRPr="005B6F46">
        <w:rPr>
          <w:iCs/>
        </w:rPr>
        <w:t xml:space="preserve"> </w:t>
      </w:r>
      <w:r w:rsidRPr="00045DB2">
        <w:t xml:space="preserve">Expression of collagen and related growth factors in rat tendon and skeletal muscle in response to specific contraction types. </w:t>
      </w:r>
      <w:r w:rsidR="00AF034C">
        <w:t xml:space="preserve">The </w:t>
      </w:r>
      <w:r w:rsidRPr="00045DB2">
        <w:rPr>
          <w:i/>
        </w:rPr>
        <w:t>J</w:t>
      </w:r>
      <w:r w:rsidR="00AF034C">
        <w:rPr>
          <w:i/>
        </w:rPr>
        <w:t>ournal of</w:t>
      </w:r>
      <w:r w:rsidRPr="00045DB2">
        <w:rPr>
          <w:i/>
        </w:rPr>
        <w:t xml:space="preserve"> Physiol</w:t>
      </w:r>
      <w:r w:rsidR="00AF034C">
        <w:rPr>
          <w:i/>
        </w:rPr>
        <w:t>ogy</w:t>
      </w:r>
      <w:r w:rsidRPr="001860D9">
        <w:rPr>
          <w:iCs/>
        </w:rPr>
        <w:t>.</w:t>
      </w:r>
      <w:r w:rsidRPr="005B6F46">
        <w:rPr>
          <w:iCs/>
        </w:rPr>
        <w:t xml:space="preserve"> </w:t>
      </w:r>
      <w:r w:rsidRPr="00045DB2">
        <w:rPr>
          <w:b/>
        </w:rPr>
        <w:t>582</w:t>
      </w:r>
      <w:r w:rsidRPr="00045DB2">
        <w:t xml:space="preserve"> (Pt 3), 1303</w:t>
      </w:r>
      <w:r w:rsidR="005B6F46">
        <w:t>–</w:t>
      </w:r>
      <w:r w:rsidRPr="00045DB2">
        <w:t>1316 (2007).</w:t>
      </w:r>
    </w:p>
    <w:p w14:paraId="2AB37714" w14:textId="175D82B2" w:rsidR="003004D5" w:rsidRPr="00045DB2" w:rsidRDefault="003004D5" w:rsidP="00045DB2">
      <w:pPr>
        <w:pStyle w:val="EndNoteBibliography"/>
      </w:pPr>
      <w:r w:rsidRPr="00045DB2">
        <w:t>12</w:t>
      </w:r>
      <w:r w:rsidR="005B6F46">
        <w:t>.</w:t>
      </w:r>
      <w:r w:rsidRPr="00045DB2">
        <w:tab/>
        <w:t>Hornberger, T. A., Jr.</w:t>
      </w:r>
      <w:r w:rsidR="005B6F46">
        <w:t>,</w:t>
      </w:r>
      <w:r w:rsidRPr="00045DB2">
        <w:t xml:space="preserve"> Farrar, R. P. Physiological hypertrophy of the FHL muscle following 8 weeks of progressive resistance exercise in the rat. </w:t>
      </w:r>
      <w:r w:rsidRPr="00045DB2">
        <w:rPr>
          <w:i/>
        </w:rPr>
        <w:t>Can</w:t>
      </w:r>
      <w:r w:rsidR="00701070">
        <w:rPr>
          <w:i/>
        </w:rPr>
        <w:t>adian</w:t>
      </w:r>
      <w:r w:rsidRPr="00045DB2">
        <w:rPr>
          <w:i/>
        </w:rPr>
        <w:t xml:space="preserve"> J</w:t>
      </w:r>
      <w:r w:rsidR="00701070">
        <w:rPr>
          <w:i/>
        </w:rPr>
        <w:t xml:space="preserve">ournal of </w:t>
      </w:r>
      <w:r w:rsidRPr="00045DB2">
        <w:rPr>
          <w:i/>
        </w:rPr>
        <w:t>Appl</w:t>
      </w:r>
      <w:r w:rsidR="00701070">
        <w:rPr>
          <w:i/>
        </w:rPr>
        <w:t>ied</w:t>
      </w:r>
      <w:r w:rsidRPr="00045DB2">
        <w:rPr>
          <w:i/>
        </w:rPr>
        <w:t xml:space="preserve"> Physiol</w:t>
      </w:r>
      <w:r w:rsidR="00701070">
        <w:rPr>
          <w:i/>
        </w:rPr>
        <w:t>ogy</w:t>
      </w:r>
      <w:r w:rsidRPr="001860D9">
        <w:rPr>
          <w:iCs/>
        </w:rPr>
        <w:t>.</w:t>
      </w:r>
      <w:r w:rsidRPr="005B6F46">
        <w:rPr>
          <w:iCs/>
        </w:rPr>
        <w:t xml:space="preserve"> </w:t>
      </w:r>
      <w:r w:rsidRPr="00045DB2">
        <w:rPr>
          <w:b/>
        </w:rPr>
        <w:t>29</w:t>
      </w:r>
      <w:r w:rsidRPr="00045DB2">
        <w:t xml:space="preserve"> (1), 16</w:t>
      </w:r>
      <w:r w:rsidR="005B6F46">
        <w:t>–</w:t>
      </w:r>
      <w:r w:rsidRPr="00045DB2">
        <w:t>31 (2004).</w:t>
      </w:r>
    </w:p>
    <w:p w14:paraId="56EA2238" w14:textId="333AA71D" w:rsidR="003004D5" w:rsidRPr="00045DB2" w:rsidRDefault="003004D5" w:rsidP="00045DB2">
      <w:pPr>
        <w:pStyle w:val="EndNoteBibliography"/>
      </w:pPr>
      <w:r w:rsidRPr="00045DB2">
        <w:t>13</w:t>
      </w:r>
      <w:r w:rsidR="005B6F46">
        <w:t>.</w:t>
      </w:r>
      <w:r w:rsidRPr="00045DB2">
        <w:tab/>
        <w:t>Yarasheski, K. E., Lemon, P. W.</w:t>
      </w:r>
      <w:r w:rsidR="005B6F46">
        <w:t>,</w:t>
      </w:r>
      <w:r w:rsidRPr="00045DB2">
        <w:t xml:space="preserve"> Gilloteaux, J. Effect of heavy-resistance exercise training on muscle fiber composition in young rats. </w:t>
      </w:r>
      <w:r w:rsidRPr="00045DB2">
        <w:rPr>
          <w:i/>
        </w:rPr>
        <w:t>Journal of Applied Physiology</w:t>
      </w:r>
      <w:r w:rsidRPr="001860D9">
        <w:rPr>
          <w:iCs/>
        </w:rPr>
        <w:t>.</w:t>
      </w:r>
      <w:r w:rsidRPr="005B6F46">
        <w:rPr>
          <w:iCs/>
        </w:rPr>
        <w:t xml:space="preserve"> </w:t>
      </w:r>
      <w:r w:rsidRPr="00045DB2">
        <w:rPr>
          <w:b/>
        </w:rPr>
        <w:t>69</w:t>
      </w:r>
      <w:r w:rsidRPr="00045DB2">
        <w:t xml:space="preserve"> (2), 434</w:t>
      </w:r>
      <w:r w:rsidR="005B6F46">
        <w:t>–</w:t>
      </w:r>
      <w:r w:rsidRPr="00045DB2">
        <w:t>437 (1990).</w:t>
      </w:r>
    </w:p>
    <w:p w14:paraId="3D284998" w14:textId="1BCE2CAE" w:rsidR="003004D5" w:rsidRPr="00045DB2" w:rsidRDefault="003004D5" w:rsidP="00045DB2">
      <w:pPr>
        <w:pStyle w:val="EndNoteBibliography"/>
      </w:pPr>
      <w:r w:rsidRPr="00045DB2">
        <w:t>14</w:t>
      </w:r>
      <w:r w:rsidR="005B6F46">
        <w:t>.</w:t>
      </w:r>
      <w:r w:rsidRPr="00045DB2">
        <w:tab/>
        <w:t>Khamoui, A. V.</w:t>
      </w:r>
      <w:r w:rsidRPr="00045DB2">
        <w:rPr>
          <w:i/>
        </w:rPr>
        <w:t xml:space="preserve"> </w:t>
      </w:r>
      <w:r w:rsidRPr="001860D9">
        <w:rPr>
          <w:iCs/>
        </w:rPr>
        <w:t>et al.</w:t>
      </w:r>
      <w:r w:rsidRPr="005B6F46">
        <w:rPr>
          <w:iCs/>
        </w:rPr>
        <w:t xml:space="preserve"> </w:t>
      </w:r>
      <w:r w:rsidRPr="00045DB2">
        <w:t xml:space="preserve">Aerobic and resistance training dependent skeletal muscle plasticity in the colon-26 murine model of cancer cachexia. </w:t>
      </w:r>
      <w:r w:rsidRPr="00045DB2">
        <w:rPr>
          <w:i/>
        </w:rPr>
        <w:t>Metabolism</w:t>
      </w:r>
      <w:r w:rsidRPr="001860D9">
        <w:rPr>
          <w:iCs/>
        </w:rPr>
        <w:t>.</w:t>
      </w:r>
      <w:r w:rsidRPr="005B6F46">
        <w:rPr>
          <w:iCs/>
        </w:rPr>
        <w:t xml:space="preserve"> </w:t>
      </w:r>
      <w:r w:rsidRPr="00045DB2">
        <w:rPr>
          <w:b/>
        </w:rPr>
        <w:t>65</w:t>
      </w:r>
      <w:r w:rsidRPr="00045DB2">
        <w:t xml:space="preserve"> (5), 685</w:t>
      </w:r>
      <w:r w:rsidR="005B6F46">
        <w:t>–</w:t>
      </w:r>
      <w:r w:rsidRPr="00045DB2">
        <w:t>698 (2016).</w:t>
      </w:r>
    </w:p>
    <w:p w14:paraId="7B333632" w14:textId="784343DA" w:rsidR="003004D5" w:rsidRPr="00045DB2" w:rsidRDefault="003004D5" w:rsidP="00045DB2">
      <w:pPr>
        <w:pStyle w:val="EndNoteBibliography"/>
      </w:pPr>
      <w:r w:rsidRPr="00045DB2">
        <w:t>15</w:t>
      </w:r>
      <w:r w:rsidR="005B6F46">
        <w:t>.</w:t>
      </w:r>
      <w:r w:rsidRPr="00045DB2">
        <w:tab/>
        <w:t>Kregel, K. C.</w:t>
      </w:r>
      <w:r w:rsidRPr="00045DB2">
        <w:rPr>
          <w:i/>
        </w:rPr>
        <w:t xml:space="preserve"> </w:t>
      </w:r>
      <w:r w:rsidRPr="001860D9">
        <w:rPr>
          <w:iCs/>
        </w:rPr>
        <w:t>et al.</w:t>
      </w:r>
      <w:r w:rsidRPr="005B6F46">
        <w:rPr>
          <w:iCs/>
        </w:rPr>
        <w:t xml:space="preserve"> </w:t>
      </w:r>
      <w:r w:rsidRPr="00045DB2">
        <w:t xml:space="preserve">Resource book for the design of animal exercise protocols. </w:t>
      </w:r>
      <w:r w:rsidRPr="00045DB2">
        <w:rPr>
          <w:i/>
        </w:rPr>
        <w:t>American Physiological Society</w:t>
      </w:r>
      <w:r w:rsidRPr="001860D9">
        <w:rPr>
          <w:iCs/>
        </w:rPr>
        <w:t>.</w:t>
      </w:r>
      <w:r w:rsidRPr="005B6F46">
        <w:rPr>
          <w:iCs/>
        </w:rPr>
        <w:t xml:space="preserve"> </w:t>
      </w:r>
      <w:r w:rsidRPr="00045DB2">
        <w:rPr>
          <w:b/>
        </w:rPr>
        <w:t>152</w:t>
      </w:r>
      <w:r w:rsidR="00972EB9">
        <w:t xml:space="preserve"> </w:t>
      </w:r>
      <w:r w:rsidRPr="00045DB2">
        <w:t>(2006).</w:t>
      </w:r>
    </w:p>
    <w:p w14:paraId="4ADF3638" w14:textId="1C33C6A0" w:rsidR="003004D5" w:rsidRPr="00045DB2" w:rsidRDefault="003004D5" w:rsidP="00045DB2">
      <w:pPr>
        <w:pStyle w:val="EndNoteBibliography"/>
      </w:pPr>
      <w:r w:rsidRPr="00045DB2">
        <w:t>16</w:t>
      </w:r>
      <w:r w:rsidR="005B6F46">
        <w:t>.</w:t>
      </w:r>
      <w:r w:rsidRPr="00045DB2">
        <w:tab/>
        <w:t>Marino, G.</w:t>
      </w:r>
      <w:r w:rsidRPr="00045DB2">
        <w:rPr>
          <w:i/>
        </w:rPr>
        <w:t xml:space="preserve"> </w:t>
      </w:r>
      <w:r w:rsidRPr="001860D9">
        <w:rPr>
          <w:iCs/>
        </w:rPr>
        <w:t>et al.</w:t>
      </w:r>
      <w:r w:rsidRPr="005B6F46">
        <w:rPr>
          <w:iCs/>
        </w:rPr>
        <w:t xml:space="preserve"> </w:t>
      </w:r>
      <w:r w:rsidRPr="00045DB2">
        <w:t xml:space="preserve">Autophagy is essential for mouse sense of balance. </w:t>
      </w:r>
      <w:r w:rsidR="00D550AE">
        <w:t xml:space="preserve">The </w:t>
      </w:r>
      <w:r w:rsidRPr="00045DB2">
        <w:rPr>
          <w:i/>
        </w:rPr>
        <w:t>J</w:t>
      </w:r>
      <w:r w:rsidR="00D550AE">
        <w:rPr>
          <w:i/>
        </w:rPr>
        <w:t>ournal of</w:t>
      </w:r>
      <w:r w:rsidRPr="00045DB2">
        <w:rPr>
          <w:i/>
        </w:rPr>
        <w:t xml:space="preserve"> Clin</w:t>
      </w:r>
      <w:r w:rsidR="00D550AE">
        <w:rPr>
          <w:i/>
        </w:rPr>
        <w:t>ical</w:t>
      </w:r>
      <w:r w:rsidRPr="00045DB2">
        <w:rPr>
          <w:i/>
        </w:rPr>
        <w:t xml:space="preserve"> Invest</w:t>
      </w:r>
      <w:r w:rsidR="00D550AE">
        <w:rPr>
          <w:i/>
        </w:rPr>
        <w:t>igation</w:t>
      </w:r>
      <w:r w:rsidRPr="001860D9">
        <w:rPr>
          <w:iCs/>
        </w:rPr>
        <w:t>.</w:t>
      </w:r>
      <w:r w:rsidRPr="005B6F46">
        <w:rPr>
          <w:iCs/>
        </w:rPr>
        <w:t xml:space="preserve"> </w:t>
      </w:r>
      <w:r w:rsidRPr="00045DB2">
        <w:rPr>
          <w:b/>
        </w:rPr>
        <w:t>120</w:t>
      </w:r>
      <w:r w:rsidRPr="00045DB2">
        <w:t xml:space="preserve"> (7), 2331</w:t>
      </w:r>
      <w:r w:rsidR="005B6F46">
        <w:t>–</w:t>
      </w:r>
      <w:r w:rsidRPr="00045DB2">
        <w:t>2344 (2010).</w:t>
      </w:r>
    </w:p>
    <w:p w14:paraId="21C58859" w14:textId="785A3219" w:rsidR="003004D5" w:rsidRPr="00045DB2" w:rsidRDefault="003004D5" w:rsidP="00045DB2">
      <w:pPr>
        <w:pStyle w:val="EndNoteBibliography"/>
      </w:pPr>
      <w:r w:rsidRPr="00045DB2">
        <w:t>17</w:t>
      </w:r>
      <w:r w:rsidR="005B6F46">
        <w:t>.</w:t>
      </w:r>
      <w:r w:rsidRPr="00045DB2">
        <w:tab/>
        <w:t>Figueiredo, V. C., de Salles, B. F.</w:t>
      </w:r>
      <w:r w:rsidR="005B6F46">
        <w:t>,</w:t>
      </w:r>
      <w:r w:rsidRPr="00045DB2">
        <w:t xml:space="preserve"> Trajano, G. S. Volume for </w:t>
      </w:r>
      <w:r w:rsidR="005B6F46">
        <w:t>m</w:t>
      </w:r>
      <w:r w:rsidRPr="00045DB2">
        <w:t xml:space="preserve">uscle </w:t>
      </w:r>
      <w:r w:rsidR="005B6F46">
        <w:t>h</w:t>
      </w:r>
      <w:r w:rsidRPr="00045DB2">
        <w:t xml:space="preserve">ypertrophy and </w:t>
      </w:r>
      <w:r w:rsidR="005B6F46">
        <w:t>h</w:t>
      </w:r>
      <w:r w:rsidRPr="00045DB2">
        <w:t xml:space="preserve">ealth </w:t>
      </w:r>
      <w:r w:rsidR="005B6F46">
        <w:t>o</w:t>
      </w:r>
      <w:r w:rsidRPr="00045DB2">
        <w:t xml:space="preserve">utcomes: The </w:t>
      </w:r>
      <w:r w:rsidR="005B6F46">
        <w:t>m</w:t>
      </w:r>
      <w:r w:rsidRPr="00045DB2">
        <w:t xml:space="preserve">ost </w:t>
      </w:r>
      <w:r w:rsidR="005B6F46">
        <w:t>e</w:t>
      </w:r>
      <w:r w:rsidRPr="00045DB2">
        <w:t xml:space="preserve">ffective </w:t>
      </w:r>
      <w:r w:rsidR="005B6F46">
        <w:t>v</w:t>
      </w:r>
      <w:r w:rsidRPr="00045DB2">
        <w:t xml:space="preserve">ariable in </w:t>
      </w:r>
      <w:r w:rsidR="005B6F46">
        <w:t>r</w:t>
      </w:r>
      <w:r w:rsidRPr="00045DB2">
        <w:t xml:space="preserve">esistance </w:t>
      </w:r>
      <w:r w:rsidR="005B6F46">
        <w:t>t</w:t>
      </w:r>
      <w:r w:rsidRPr="00045DB2">
        <w:t xml:space="preserve">raining. </w:t>
      </w:r>
      <w:r w:rsidRPr="00045DB2">
        <w:rPr>
          <w:i/>
        </w:rPr>
        <w:t>Sports Med</w:t>
      </w:r>
      <w:r w:rsidR="006C0FFC">
        <w:rPr>
          <w:i/>
        </w:rPr>
        <w:t>icine</w:t>
      </w:r>
      <w:r w:rsidRPr="001860D9">
        <w:rPr>
          <w:iCs/>
        </w:rPr>
        <w:t>.</w:t>
      </w:r>
      <w:r w:rsidRPr="005B6F46">
        <w:rPr>
          <w:iCs/>
        </w:rPr>
        <w:t xml:space="preserve"> </w:t>
      </w:r>
      <w:r w:rsidRPr="00045DB2">
        <w:rPr>
          <w:b/>
        </w:rPr>
        <w:t>48</w:t>
      </w:r>
      <w:r w:rsidRPr="00045DB2">
        <w:t xml:space="preserve"> (3), 499</w:t>
      </w:r>
      <w:r w:rsidR="005B6F46">
        <w:t>–</w:t>
      </w:r>
      <w:r w:rsidRPr="00045DB2">
        <w:t>505 (2018).</w:t>
      </w:r>
    </w:p>
    <w:p w14:paraId="4F54F582" w14:textId="4E905AB8" w:rsidR="003004D5" w:rsidRPr="00045DB2" w:rsidRDefault="003004D5" w:rsidP="00045DB2">
      <w:pPr>
        <w:pStyle w:val="EndNoteBibliography"/>
      </w:pPr>
      <w:r w:rsidRPr="00045DB2">
        <w:t>18</w:t>
      </w:r>
      <w:r w:rsidR="005B6F46">
        <w:t>.</w:t>
      </w:r>
      <w:r w:rsidRPr="00045DB2">
        <w:tab/>
        <w:t>Gentil, P.</w:t>
      </w:r>
      <w:r w:rsidRPr="00045DB2">
        <w:rPr>
          <w:i/>
        </w:rPr>
        <w:t xml:space="preserve"> </w:t>
      </w:r>
      <w:r w:rsidRPr="001860D9">
        <w:rPr>
          <w:iCs/>
        </w:rPr>
        <w:t>et al.</w:t>
      </w:r>
      <w:r w:rsidRPr="005B6F46">
        <w:rPr>
          <w:iCs/>
        </w:rPr>
        <w:t xml:space="preserve"> </w:t>
      </w:r>
      <w:r w:rsidRPr="00045DB2">
        <w:t xml:space="preserve">Using velocity loss for monitoring resistance training effort in a real-world setting. </w:t>
      </w:r>
      <w:r w:rsidRPr="00045DB2">
        <w:rPr>
          <w:i/>
        </w:rPr>
        <w:t>Appl</w:t>
      </w:r>
      <w:r w:rsidR="00895486">
        <w:rPr>
          <w:i/>
        </w:rPr>
        <w:t>ied</w:t>
      </w:r>
      <w:r w:rsidRPr="00045DB2">
        <w:rPr>
          <w:i/>
        </w:rPr>
        <w:t xml:space="preserve"> Physiol</w:t>
      </w:r>
      <w:r w:rsidR="00895486">
        <w:rPr>
          <w:i/>
        </w:rPr>
        <w:t>ogy,</w:t>
      </w:r>
      <w:r w:rsidRPr="00045DB2">
        <w:rPr>
          <w:i/>
        </w:rPr>
        <w:t xml:space="preserve"> Nutr</w:t>
      </w:r>
      <w:r w:rsidR="00895486">
        <w:rPr>
          <w:i/>
        </w:rPr>
        <w:t>ition, and</w:t>
      </w:r>
      <w:r w:rsidRPr="00045DB2">
        <w:rPr>
          <w:i/>
        </w:rPr>
        <w:t xml:space="preserve"> Metab</w:t>
      </w:r>
      <w:r w:rsidR="00895486">
        <w:rPr>
          <w:i/>
        </w:rPr>
        <w:t>olism</w:t>
      </w:r>
      <w:r w:rsidRPr="001860D9">
        <w:rPr>
          <w:iCs/>
        </w:rPr>
        <w:t>.</w:t>
      </w:r>
      <w:r w:rsidRPr="005B6F46">
        <w:rPr>
          <w:iCs/>
        </w:rPr>
        <w:t xml:space="preserve"> </w:t>
      </w:r>
      <w:r w:rsidRPr="00045DB2">
        <w:rPr>
          <w:b/>
        </w:rPr>
        <w:t>43</w:t>
      </w:r>
      <w:r w:rsidRPr="00045DB2">
        <w:t xml:space="preserve"> (8), 833</w:t>
      </w:r>
      <w:r w:rsidR="005B6F46">
        <w:t>–</w:t>
      </w:r>
      <w:r w:rsidRPr="00045DB2">
        <w:t>837 (2018).</w:t>
      </w:r>
    </w:p>
    <w:p w14:paraId="0E6C4E16" w14:textId="1464C90E" w:rsidR="003004D5" w:rsidRPr="00045DB2" w:rsidRDefault="003004D5" w:rsidP="00045DB2">
      <w:pPr>
        <w:pStyle w:val="EndNoteBibliography"/>
      </w:pPr>
      <w:r w:rsidRPr="00045DB2">
        <w:t>19</w:t>
      </w:r>
      <w:r w:rsidR="005B6F46">
        <w:t>.</w:t>
      </w:r>
      <w:r w:rsidRPr="00045DB2">
        <w:tab/>
        <w:t>Fernández-Sanjurjo, M.</w:t>
      </w:r>
      <w:r w:rsidRPr="00045DB2">
        <w:rPr>
          <w:i/>
        </w:rPr>
        <w:t xml:space="preserve"> </w:t>
      </w:r>
      <w:r w:rsidRPr="001860D9">
        <w:rPr>
          <w:iCs/>
        </w:rPr>
        <w:t>et al.</w:t>
      </w:r>
      <w:r w:rsidRPr="005B6F46">
        <w:rPr>
          <w:iCs/>
        </w:rPr>
        <w:t xml:space="preserve"> </w:t>
      </w:r>
      <w:r w:rsidRPr="00045DB2">
        <w:t xml:space="preserve">Is physical performance (in mice) increased by Veillonella atypica or decreased by Lactobacillus bulgaricus? </w:t>
      </w:r>
      <w:r w:rsidRPr="00045DB2">
        <w:rPr>
          <w:i/>
        </w:rPr>
        <w:t xml:space="preserve">Journal of </w:t>
      </w:r>
      <w:r w:rsidR="005B6F46">
        <w:rPr>
          <w:i/>
        </w:rPr>
        <w:t>S</w:t>
      </w:r>
      <w:r w:rsidRPr="00045DB2">
        <w:rPr>
          <w:i/>
        </w:rPr>
        <w:t xml:space="preserve">port and </w:t>
      </w:r>
      <w:r w:rsidR="005B6F46">
        <w:rPr>
          <w:i/>
        </w:rPr>
        <w:t>H</w:t>
      </w:r>
      <w:r w:rsidRPr="00045DB2">
        <w:rPr>
          <w:i/>
        </w:rPr>
        <w:t xml:space="preserve">ealth </w:t>
      </w:r>
      <w:r w:rsidR="005B6F46">
        <w:rPr>
          <w:i/>
        </w:rPr>
        <w:t>S</w:t>
      </w:r>
      <w:r w:rsidRPr="00045DB2">
        <w:rPr>
          <w:i/>
        </w:rPr>
        <w:t>cience</w:t>
      </w:r>
      <w:r w:rsidRPr="001860D9">
        <w:rPr>
          <w:iCs/>
        </w:rPr>
        <w:t>.</w:t>
      </w:r>
      <w:r w:rsidRPr="005B6F46">
        <w:rPr>
          <w:iCs/>
        </w:rPr>
        <w:t xml:space="preserve"> </w:t>
      </w:r>
      <w:r w:rsidRPr="00045DB2">
        <w:rPr>
          <w:b/>
        </w:rPr>
        <w:t>9</w:t>
      </w:r>
      <w:r w:rsidRPr="00045DB2">
        <w:t xml:space="preserve"> (3), 197</w:t>
      </w:r>
      <w:r w:rsidR="005B6F46">
        <w:t>–</w:t>
      </w:r>
      <w:r w:rsidRPr="00045DB2">
        <w:t>200 (2020).</w:t>
      </w:r>
    </w:p>
    <w:p w14:paraId="0A5D24CF" w14:textId="36C1C4DA" w:rsidR="003004D5" w:rsidRPr="00045DB2" w:rsidRDefault="003004D5" w:rsidP="00045DB2">
      <w:pPr>
        <w:pStyle w:val="EndNoteBibliography"/>
      </w:pPr>
      <w:r w:rsidRPr="00045DB2">
        <w:t>20</w:t>
      </w:r>
      <w:r w:rsidR="005B6F46">
        <w:t>.</w:t>
      </w:r>
      <w:r w:rsidRPr="00045DB2">
        <w:tab/>
        <w:t>Shiguemoto, G. E.</w:t>
      </w:r>
      <w:r w:rsidRPr="00045DB2">
        <w:rPr>
          <w:i/>
        </w:rPr>
        <w:t xml:space="preserve"> </w:t>
      </w:r>
      <w:r w:rsidRPr="001860D9">
        <w:rPr>
          <w:iCs/>
        </w:rPr>
        <w:t>et al.</w:t>
      </w:r>
      <w:r w:rsidRPr="005B6F46">
        <w:rPr>
          <w:iCs/>
        </w:rPr>
        <w:t xml:space="preserve"> </w:t>
      </w:r>
      <w:r w:rsidRPr="00045DB2">
        <w:t xml:space="preserve">Effects of resistance training on matrix metalloproteinase-2 activity and biomechanical and physical properties of bone in ovariectomized and intact rats. </w:t>
      </w:r>
      <w:r w:rsidRPr="00045DB2">
        <w:rPr>
          <w:i/>
        </w:rPr>
        <w:t>Scandinavian Journal of Medicine &amp; Science in Sports</w:t>
      </w:r>
      <w:r w:rsidRPr="001860D9">
        <w:rPr>
          <w:iCs/>
        </w:rPr>
        <w:t>.</w:t>
      </w:r>
      <w:r w:rsidRPr="005B6F46">
        <w:rPr>
          <w:iCs/>
        </w:rPr>
        <w:t xml:space="preserve"> </w:t>
      </w:r>
      <w:r w:rsidRPr="00045DB2">
        <w:rPr>
          <w:b/>
        </w:rPr>
        <w:t>22</w:t>
      </w:r>
      <w:r w:rsidRPr="00045DB2">
        <w:t xml:space="preserve"> (5), 607</w:t>
      </w:r>
      <w:r w:rsidR="005B6F46">
        <w:t>–</w:t>
      </w:r>
      <w:r w:rsidRPr="00045DB2">
        <w:t>617 (2012).</w:t>
      </w:r>
    </w:p>
    <w:p w14:paraId="777982FD" w14:textId="72C7F2EC" w:rsidR="003004D5" w:rsidRPr="00045DB2" w:rsidRDefault="003004D5" w:rsidP="00045DB2">
      <w:pPr>
        <w:pStyle w:val="EndNoteBibliography"/>
      </w:pPr>
      <w:r w:rsidRPr="00045DB2">
        <w:t>21</w:t>
      </w:r>
      <w:r w:rsidR="005B6F46">
        <w:t>.</w:t>
      </w:r>
      <w:r w:rsidRPr="00045DB2">
        <w:tab/>
        <w:t>de Sousa Neto, I. V.</w:t>
      </w:r>
      <w:r w:rsidRPr="00045DB2">
        <w:rPr>
          <w:i/>
        </w:rPr>
        <w:t xml:space="preserve"> </w:t>
      </w:r>
      <w:r w:rsidRPr="001860D9">
        <w:rPr>
          <w:iCs/>
        </w:rPr>
        <w:t>et al.</w:t>
      </w:r>
      <w:r w:rsidRPr="005B6F46">
        <w:rPr>
          <w:iCs/>
        </w:rPr>
        <w:t xml:space="preserve"> </w:t>
      </w:r>
      <w:r w:rsidRPr="00045DB2">
        <w:t xml:space="preserve">Effects of </w:t>
      </w:r>
      <w:r w:rsidR="005B6F46">
        <w:t>r</w:t>
      </w:r>
      <w:r w:rsidRPr="00045DB2">
        <w:t xml:space="preserve">esistance </w:t>
      </w:r>
      <w:r w:rsidR="005B6F46">
        <w:t>t</w:t>
      </w:r>
      <w:r w:rsidRPr="00045DB2">
        <w:t xml:space="preserve">raining on </w:t>
      </w:r>
      <w:r w:rsidR="005B6F46">
        <w:t>m</w:t>
      </w:r>
      <w:r w:rsidRPr="00045DB2">
        <w:t xml:space="preserve">atrix </w:t>
      </w:r>
      <w:r w:rsidR="005B6F46">
        <w:t>m</w:t>
      </w:r>
      <w:r w:rsidRPr="00045DB2">
        <w:t xml:space="preserve">etalloproteinase </w:t>
      </w:r>
      <w:r w:rsidR="005B6F46">
        <w:t>a</w:t>
      </w:r>
      <w:r w:rsidRPr="00045DB2">
        <w:t xml:space="preserve">ctivity in </w:t>
      </w:r>
      <w:r w:rsidR="005B6F46">
        <w:t>s</w:t>
      </w:r>
      <w:r w:rsidRPr="00045DB2">
        <w:t xml:space="preserve">keletal </w:t>
      </w:r>
      <w:r w:rsidR="005B6F46">
        <w:t>m</w:t>
      </w:r>
      <w:r w:rsidRPr="00045DB2">
        <w:t xml:space="preserve">uscles and </w:t>
      </w:r>
      <w:r w:rsidR="005B6F46">
        <w:t>b</w:t>
      </w:r>
      <w:r w:rsidRPr="00045DB2">
        <w:t xml:space="preserve">lood </w:t>
      </w:r>
      <w:r w:rsidR="005B6F46">
        <w:t>c</w:t>
      </w:r>
      <w:r w:rsidRPr="00045DB2">
        <w:t xml:space="preserve">irculation </w:t>
      </w:r>
      <w:r w:rsidR="005B6F46">
        <w:t>d</w:t>
      </w:r>
      <w:r w:rsidRPr="00045DB2">
        <w:t xml:space="preserve">uring </w:t>
      </w:r>
      <w:r w:rsidR="005B6F46">
        <w:t>a</w:t>
      </w:r>
      <w:r w:rsidRPr="00045DB2">
        <w:t xml:space="preserve">ging. </w:t>
      </w:r>
      <w:r w:rsidRPr="00045DB2">
        <w:rPr>
          <w:i/>
        </w:rPr>
        <w:t xml:space="preserve">Frontiers in </w:t>
      </w:r>
      <w:r w:rsidR="005B6F46">
        <w:rPr>
          <w:i/>
        </w:rPr>
        <w:t>P</w:t>
      </w:r>
      <w:r w:rsidRPr="00045DB2">
        <w:rPr>
          <w:i/>
        </w:rPr>
        <w:t>hysiology</w:t>
      </w:r>
      <w:r w:rsidRPr="001860D9">
        <w:rPr>
          <w:iCs/>
        </w:rPr>
        <w:t>.</w:t>
      </w:r>
      <w:r w:rsidRPr="005B6F46">
        <w:rPr>
          <w:iCs/>
        </w:rPr>
        <w:t xml:space="preserve"> </w:t>
      </w:r>
      <w:r w:rsidRPr="00045DB2">
        <w:rPr>
          <w:b/>
        </w:rPr>
        <w:t>9</w:t>
      </w:r>
      <w:r w:rsidR="005B6F46" w:rsidRPr="00045DB2">
        <w:t>,</w:t>
      </w:r>
      <w:r w:rsidRPr="00045DB2">
        <w:t xml:space="preserve"> 190 </w:t>
      </w:r>
      <w:r w:rsidRPr="00045DB2">
        <w:lastRenderedPageBreak/>
        <w:t>(2018).</w:t>
      </w:r>
    </w:p>
    <w:p w14:paraId="2E8ED9BD" w14:textId="2261C7A0" w:rsidR="003004D5" w:rsidRPr="00045DB2" w:rsidRDefault="003004D5" w:rsidP="00045DB2">
      <w:pPr>
        <w:pStyle w:val="EndNoteBibliography"/>
      </w:pPr>
      <w:r w:rsidRPr="00045DB2">
        <w:t>22</w:t>
      </w:r>
      <w:r w:rsidR="005B6F46">
        <w:t>.</w:t>
      </w:r>
      <w:r w:rsidRPr="00045DB2">
        <w:tab/>
        <w:t>Ghosh, S., Golbidi, S., Werner, I., Verchere, Bruce</w:t>
      </w:r>
      <w:r w:rsidR="005B6F46">
        <w:t xml:space="preserve">, </w:t>
      </w:r>
      <w:r w:rsidRPr="00045DB2">
        <w:t>C.</w:t>
      </w:r>
      <w:r w:rsidR="005B6F46">
        <w:t>,</w:t>
      </w:r>
      <w:r w:rsidRPr="00045DB2">
        <w:t xml:space="preserve"> Laher, I. Selecting exercise regimens and strains to modify obesity and diabetes in rodents: an overview. </w:t>
      </w:r>
      <w:r w:rsidRPr="00045DB2">
        <w:rPr>
          <w:i/>
        </w:rPr>
        <w:t>Clinical Science</w:t>
      </w:r>
      <w:r w:rsidRPr="001860D9">
        <w:rPr>
          <w:iCs/>
        </w:rPr>
        <w:t>.</w:t>
      </w:r>
      <w:r w:rsidRPr="005B6F46">
        <w:rPr>
          <w:iCs/>
        </w:rPr>
        <w:t xml:space="preserve"> </w:t>
      </w:r>
      <w:r w:rsidRPr="00045DB2">
        <w:rPr>
          <w:b/>
        </w:rPr>
        <w:t>119</w:t>
      </w:r>
      <w:r w:rsidRPr="00045DB2">
        <w:t xml:space="preserve"> (2), 57</w:t>
      </w:r>
      <w:r w:rsidR="005B6F46">
        <w:t>–</w:t>
      </w:r>
      <w:r w:rsidRPr="00045DB2">
        <w:t>74 (2010).</w:t>
      </w:r>
    </w:p>
    <w:p w14:paraId="7F902D77" w14:textId="136CFFBF" w:rsidR="003004D5" w:rsidRPr="00045DB2" w:rsidRDefault="003004D5" w:rsidP="00045DB2">
      <w:pPr>
        <w:pStyle w:val="EndNoteBibliography"/>
      </w:pPr>
      <w:r w:rsidRPr="00045DB2">
        <w:t>23</w:t>
      </w:r>
      <w:r w:rsidR="005B6F46">
        <w:t>.</w:t>
      </w:r>
      <w:r w:rsidRPr="00045DB2">
        <w:tab/>
        <w:t>Mônico-Neto, M.</w:t>
      </w:r>
      <w:r w:rsidRPr="00045DB2">
        <w:rPr>
          <w:i/>
        </w:rPr>
        <w:t xml:space="preserve"> </w:t>
      </w:r>
      <w:r w:rsidRPr="001860D9">
        <w:rPr>
          <w:iCs/>
        </w:rPr>
        <w:t>et al.</w:t>
      </w:r>
      <w:r w:rsidRPr="005B6F46">
        <w:rPr>
          <w:iCs/>
        </w:rPr>
        <w:t xml:space="preserve"> </w:t>
      </w:r>
      <w:r w:rsidRPr="00045DB2">
        <w:t xml:space="preserve">Resistance training minimizes catabolic effects induced by sleep deprivation in rats. </w:t>
      </w:r>
      <w:r w:rsidRPr="00045DB2">
        <w:rPr>
          <w:i/>
        </w:rPr>
        <w:t>Applied Physiology, Nutrition, and Metabolism</w:t>
      </w:r>
      <w:r w:rsidRPr="001860D9">
        <w:rPr>
          <w:iCs/>
        </w:rPr>
        <w:t>.</w:t>
      </w:r>
      <w:r w:rsidRPr="005B6F46">
        <w:rPr>
          <w:iCs/>
        </w:rPr>
        <w:t xml:space="preserve"> </w:t>
      </w:r>
      <w:r w:rsidRPr="00045DB2">
        <w:rPr>
          <w:b/>
        </w:rPr>
        <w:t>40</w:t>
      </w:r>
      <w:r w:rsidRPr="00045DB2">
        <w:t xml:space="preserve"> (11), 1143</w:t>
      </w:r>
      <w:r w:rsidR="005B6F46">
        <w:t>–</w:t>
      </w:r>
      <w:r w:rsidRPr="00045DB2">
        <w:t>1150 (2015).</w:t>
      </w:r>
    </w:p>
    <w:p w14:paraId="6A4CE793" w14:textId="5B2A90A9" w:rsidR="003004D5" w:rsidRPr="00045DB2" w:rsidRDefault="003004D5" w:rsidP="00045DB2">
      <w:pPr>
        <w:pStyle w:val="EndNoteBibliography"/>
      </w:pPr>
      <w:r w:rsidRPr="00045DB2">
        <w:t>24</w:t>
      </w:r>
      <w:r w:rsidR="005B6F46">
        <w:t>.</w:t>
      </w:r>
      <w:r w:rsidRPr="00045DB2">
        <w:tab/>
        <w:t>Hawley, J. A., Hargreaves, M., Joyner, M. J.</w:t>
      </w:r>
      <w:r w:rsidR="005B6F46">
        <w:t>,</w:t>
      </w:r>
      <w:r w:rsidRPr="00045DB2">
        <w:t xml:space="preserve"> Zierath, J. R. Integrative biology of exercise. </w:t>
      </w:r>
      <w:r w:rsidRPr="00045DB2">
        <w:rPr>
          <w:i/>
        </w:rPr>
        <w:t>Cell</w:t>
      </w:r>
      <w:r w:rsidRPr="001860D9">
        <w:rPr>
          <w:iCs/>
        </w:rPr>
        <w:t>.</w:t>
      </w:r>
      <w:r w:rsidRPr="005B6F46">
        <w:rPr>
          <w:iCs/>
        </w:rPr>
        <w:t xml:space="preserve"> </w:t>
      </w:r>
      <w:r w:rsidRPr="00045DB2">
        <w:rPr>
          <w:b/>
        </w:rPr>
        <w:t>159</w:t>
      </w:r>
      <w:r w:rsidRPr="00045DB2">
        <w:t xml:space="preserve"> (4), 738</w:t>
      </w:r>
      <w:r w:rsidR="005B6F46">
        <w:t>–</w:t>
      </w:r>
      <w:r w:rsidRPr="00045DB2">
        <w:t>749 (2014).</w:t>
      </w:r>
    </w:p>
    <w:p w14:paraId="5DE487F6" w14:textId="66102146" w:rsidR="003004D5" w:rsidRPr="00045DB2" w:rsidRDefault="003004D5" w:rsidP="00045DB2">
      <w:pPr>
        <w:pStyle w:val="EndNoteBibliography"/>
      </w:pPr>
      <w:r w:rsidRPr="00045DB2">
        <w:t>25</w:t>
      </w:r>
      <w:r w:rsidR="005B6F46">
        <w:t>.</w:t>
      </w:r>
      <w:r w:rsidRPr="00045DB2">
        <w:tab/>
        <w:t>Booth, F. W., Laye, M. J.</w:t>
      </w:r>
      <w:r w:rsidR="005B6F46">
        <w:t>,</w:t>
      </w:r>
      <w:r w:rsidRPr="00045DB2">
        <w:t xml:space="preserve"> Spangenburg, E. E. Gold standards for scientists who are conducting animal-based exercise studies. </w:t>
      </w:r>
      <w:r w:rsidRPr="00045DB2">
        <w:rPr>
          <w:i/>
        </w:rPr>
        <w:t>J</w:t>
      </w:r>
      <w:r w:rsidR="00507C8F">
        <w:rPr>
          <w:i/>
        </w:rPr>
        <w:t>ournal of</w:t>
      </w:r>
      <w:r w:rsidRPr="00045DB2">
        <w:rPr>
          <w:i/>
        </w:rPr>
        <w:t xml:space="preserve"> Appl</w:t>
      </w:r>
      <w:r w:rsidR="00507C8F">
        <w:rPr>
          <w:i/>
        </w:rPr>
        <w:t>ied</w:t>
      </w:r>
      <w:r w:rsidRPr="00045DB2">
        <w:rPr>
          <w:i/>
        </w:rPr>
        <w:t xml:space="preserve"> Physiol</w:t>
      </w:r>
      <w:r w:rsidR="00507C8F">
        <w:rPr>
          <w:i/>
        </w:rPr>
        <w:t>ogy</w:t>
      </w:r>
      <w:r w:rsidRPr="00045DB2">
        <w:rPr>
          <w:i/>
        </w:rPr>
        <w:t xml:space="preserve"> (1985)</w:t>
      </w:r>
      <w:r w:rsidRPr="001860D9">
        <w:rPr>
          <w:iCs/>
        </w:rPr>
        <w:t>.</w:t>
      </w:r>
      <w:r w:rsidRPr="009754FA">
        <w:rPr>
          <w:iCs/>
        </w:rPr>
        <w:t xml:space="preserve"> </w:t>
      </w:r>
      <w:r w:rsidRPr="00045DB2">
        <w:rPr>
          <w:b/>
        </w:rPr>
        <w:t>108</w:t>
      </w:r>
      <w:r w:rsidRPr="00045DB2">
        <w:t xml:space="preserve"> (1), 219</w:t>
      </w:r>
      <w:r w:rsidR="009754FA">
        <w:t>–</w:t>
      </w:r>
      <w:r w:rsidRPr="00045DB2">
        <w:t>221 (2010).</w:t>
      </w:r>
    </w:p>
    <w:p w14:paraId="4ABE467C" w14:textId="168DA9B2" w:rsidR="003004D5" w:rsidRPr="00045DB2" w:rsidRDefault="003004D5" w:rsidP="00045DB2">
      <w:pPr>
        <w:pStyle w:val="EndNoteBibliography"/>
      </w:pPr>
      <w:r w:rsidRPr="00045DB2">
        <w:t>26</w:t>
      </w:r>
      <w:r w:rsidR="009754FA">
        <w:t>.</w:t>
      </w:r>
      <w:r w:rsidRPr="00045DB2">
        <w:tab/>
        <w:t>Kruger, K.</w:t>
      </w:r>
      <w:r w:rsidRPr="00045DB2">
        <w:rPr>
          <w:i/>
        </w:rPr>
        <w:t xml:space="preserve"> </w:t>
      </w:r>
      <w:r w:rsidRPr="001860D9">
        <w:rPr>
          <w:iCs/>
        </w:rPr>
        <w:t>et al.</w:t>
      </w:r>
      <w:r w:rsidRPr="009754FA">
        <w:rPr>
          <w:iCs/>
        </w:rPr>
        <w:t xml:space="preserve"> </w:t>
      </w:r>
      <w:r w:rsidRPr="00045DB2">
        <w:t xml:space="preserve">Functional and muscular adaptations in an experimental model for isometric strength training in mice. </w:t>
      </w:r>
      <w:r w:rsidRPr="00045DB2">
        <w:rPr>
          <w:i/>
        </w:rPr>
        <w:t>PLoS One</w:t>
      </w:r>
      <w:r w:rsidRPr="001860D9">
        <w:rPr>
          <w:iCs/>
        </w:rPr>
        <w:t>.</w:t>
      </w:r>
      <w:r w:rsidRPr="009754FA">
        <w:rPr>
          <w:iCs/>
        </w:rPr>
        <w:t xml:space="preserve"> </w:t>
      </w:r>
      <w:r w:rsidRPr="00045DB2">
        <w:rPr>
          <w:b/>
        </w:rPr>
        <w:t>8</w:t>
      </w:r>
      <w:r w:rsidRPr="00045DB2">
        <w:t xml:space="preserve"> (11), e79069 (2013).</w:t>
      </w:r>
    </w:p>
    <w:p w14:paraId="11C0ADFE" w14:textId="3F54BCEB" w:rsidR="003004D5" w:rsidRPr="00045DB2" w:rsidRDefault="003004D5" w:rsidP="00045DB2">
      <w:pPr>
        <w:pStyle w:val="EndNoteBibliography"/>
      </w:pPr>
      <w:r w:rsidRPr="00045DB2">
        <w:t>27</w:t>
      </w:r>
      <w:r w:rsidR="009754FA">
        <w:t>.</w:t>
      </w:r>
      <w:r w:rsidRPr="00045DB2">
        <w:tab/>
        <w:t>Hendrickse, P. W., Krusnauskas, R., Hodson-Tole, E., Venckunas, T.</w:t>
      </w:r>
      <w:r w:rsidR="009754FA">
        <w:t>,</w:t>
      </w:r>
      <w:r w:rsidRPr="00045DB2">
        <w:t xml:space="preserve"> Degens, H. Endurance exercise plus overload induces fatigue resistance and similar hypertrophy in mice irrespective of muscle mass. </w:t>
      </w:r>
      <w:r w:rsidRPr="00045DB2">
        <w:rPr>
          <w:i/>
        </w:rPr>
        <w:t>Experimental Physiology</w:t>
      </w:r>
      <w:r w:rsidRPr="001860D9">
        <w:rPr>
          <w:iCs/>
        </w:rPr>
        <w:t>.</w:t>
      </w:r>
      <w:r w:rsidRPr="009754FA">
        <w:rPr>
          <w:iCs/>
        </w:rPr>
        <w:t xml:space="preserve"> </w:t>
      </w:r>
      <w:r w:rsidRPr="00045DB2">
        <w:rPr>
          <w:b/>
        </w:rPr>
        <w:t>105</w:t>
      </w:r>
      <w:r w:rsidRPr="00045DB2">
        <w:t xml:space="preserve"> (12), 2110</w:t>
      </w:r>
      <w:r w:rsidR="009754FA">
        <w:t>–</w:t>
      </w:r>
      <w:r w:rsidRPr="00045DB2">
        <w:t>2122 (2020).</w:t>
      </w:r>
    </w:p>
    <w:p w14:paraId="475DD314" w14:textId="2DB86A2C" w:rsidR="003004D5" w:rsidRPr="00045DB2" w:rsidRDefault="003004D5" w:rsidP="00045DB2">
      <w:pPr>
        <w:pStyle w:val="EndNoteBibliography"/>
      </w:pPr>
      <w:r w:rsidRPr="00045DB2">
        <w:t>28</w:t>
      </w:r>
      <w:r w:rsidR="009754FA">
        <w:t>.</w:t>
      </w:r>
      <w:r w:rsidRPr="00045DB2">
        <w:tab/>
        <w:t>Knab, A. M.</w:t>
      </w:r>
      <w:r w:rsidRPr="00045DB2">
        <w:rPr>
          <w:i/>
        </w:rPr>
        <w:t xml:space="preserve"> </w:t>
      </w:r>
      <w:r w:rsidRPr="001860D9">
        <w:rPr>
          <w:iCs/>
        </w:rPr>
        <w:t>et al.</w:t>
      </w:r>
      <w:r w:rsidRPr="009754FA">
        <w:rPr>
          <w:iCs/>
        </w:rPr>
        <w:t xml:space="preserve"> </w:t>
      </w:r>
      <w:r w:rsidRPr="00045DB2">
        <w:t xml:space="preserve">Repeatability of exercise behaviors in mice. </w:t>
      </w:r>
      <w:r w:rsidRPr="00045DB2">
        <w:rPr>
          <w:i/>
        </w:rPr>
        <w:t>Physiology &amp; Behavior</w:t>
      </w:r>
      <w:r w:rsidRPr="001860D9">
        <w:rPr>
          <w:iCs/>
        </w:rPr>
        <w:t>.</w:t>
      </w:r>
      <w:r w:rsidRPr="009754FA">
        <w:rPr>
          <w:iCs/>
        </w:rPr>
        <w:t xml:space="preserve"> </w:t>
      </w:r>
      <w:r w:rsidRPr="00045DB2">
        <w:rPr>
          <w:b/>
        </w:rPr>
        <w:t>98</w:t>
      </w:r>
      <w:r w:rsidRPr="00045DB2">
        <w:t xml:space="preserve"> (4), 433</w:t>
      </w:r>
      <w:r w:rsidR="009754FA">
        <w:t>–</w:t>
      </w:r>
      <w:r w:rsidRPr="00045DB2">
        <w:t>440 (2009).</w:t>
      </w:r>
    </w:p>
    <w:p w14:paraId="3608180B" w14:textId="74522B5E" w:rsidR="003004D5" w:rsidRPr="00045DB2" w:rsidRDefault="003004D5" w:rsidP="00045DB2">
      <w:pPr>
        <w:pStyle w:val="EndNoteBibliography"/>
      </w:pPr>
      <w:r w:rsidRPr="00045DB2">
        <w:t>29</w:t>
      </w:r>
      <w:r w:rsidR="009754FA">
        <w:t>.</w:t>
      </w:r>
      <w:r w:rsidRPr="00045DB2">
        <w:tab/>
        <w:t>Konhilas, J. P.</w:t>
      </w:r>
      <w:r w:rsidRPr="00045DB2">
        <w:rPr>
          <w:i/>
        </w:rPr>
        <w:t xml:space="preserve"> </w:t>
      </w:r>
      <w:r w:rsidRPr="001860D9">
        <w:rPr>
          <w:iCs/>
        </w:rPr>
        <w:t>et al.</w:t>
      </w:r>
      <w:r w:rsidRPr="009754FA">
        <w:rPr>
          <w:iCs/>
        </w:rPr>
        <w:t xml:space="preserve"> </w:t>
      </w:r>
      <w:r w:rsidRPr="00045DB2">
        <w:t xml:space="preserve">Loaded wheel running and muscle adaptation in the mouse. </w:t>
      </w:r>
      <w:r w:rsidRPr="00045DB2">
        <w:rPr>
          <w:i/>
        </w:rPr>
        <w:t>American Journal of Physiology-Heart and Circulatory Physiology</w:t>
      </w:r>
      <w:r w:rsidRPr="001860D9">
        <w:rPr>
          <w:iCs/>
        </w:rPr>
        <w:t>.</w:t>
      </w:r>
      <w:r w:rsidRPr="009754FA">
        <w:rPr>
          <w:iCs/>
        </w:rPr>
        <w:t xml:space="preserve"> </w:t>
      </w:r>
      <w:r w:rsidRPr="00045DB2">
        <w:rPr>
          <w:b/>
        </w:rPr>
        <w:t>289</w:t>
      </w:r>
      <w:r w:rsidRPr="00045DB2">
        <w:t xml:space="preserve"> (1), H455</w:t>
      </w:r>
      <w:r w:rsidR="009754FA">
        <w:t>–</w:t>
      </w:r>
      <w:r w:rsidRPr="00045DB2">
        <w:t>H465 (2005).</w:t>
      </w:r>
    </w:p>
    <w:p w14:paraId="4ECB67C5" w14:textId="60D45D08" w:rsidR="003004D5" w:rsidRPr="00045DB2" w:rsidRDefault="003004D5" w:rsidP="00045DB2">
      <w:pPr>
        <w:pStyle w:val="EndNoteBibliography"/>
      </w:pPr>
      <w:r w:rsidRPr="00045DB2">
        <w:t>30</w:t>
      </w:r>
      <w:r w:rsidR="009754FA">
        <w:t>.</w:t>
      </w:r>
      <w:r w:rsidRPr="00045DB2">
        <w:tab/>
        <w:t>Reiter, A.</w:t>
      </w:r>
      <w:r w:rsidRPr="00045DB2">
        <w:rPr>
          <w:i/>
        </w:rPr>
        <w:t xml:space="preserve"> </w:t>
      </w:r>
      <w:r w:rsidRPr="001860D9">
        <w:rPr>
          <w:iCs/>
        </w:rPr>
        <w:t>et al.</w:t>
      </w:r>
      <w:r w:rsidRPr="009754FA">
        <w:rPr>
          <w:iCs/>
        </w:rPr>
        <w:t xml:space="preserve"> </w:t>
      </w:r>
      <w:r w:rsidRPr="00045DB2">
        <w:t xml:space="preserve">Functional </w:t>
      </w:r>
      <w:r w:rsidR="009754FA">
        <w:t>m</w:t>
      </w:r>
      <w:r w:rsidRPr="00045DB2">
        <w:t xml:space="preserve">easures of </w:t>
      </w:r>
      <w:r w:rsidR="009754FA">
        <w:t>g</w:t>
      </w:r>
      <w:r w:rsidRPr="00045DB2">
        <w:t xml:space="preserve">rip </w:t>
      </w:r>
      <w:r w:rsidR="009754FA">
        <w:t>s</w:t>
      </w:r>
      <w:r w:rsidRPr="00045DB2">
        <w:t xml:space="preserve">trength and </w:t>
      </w:r>
      <w:r w:rsidR="009754FA">
        <w:t>g</w:t>
      </w:r>
      <w:r w:rsidRPr="00045DB2">
        <w:t xml:space="preserve">ait </w:t>
      </w:r>
      <w:r w:rsidR="009754FA">
        <w:t>r</w:t>
      </w:r>
      <w:r w:rsidRPr="00045DB2">
        <w:t xml:space="preserve">emain </w:t>
      </w:r>
      <w:r w:rsidR="009754FA">
        <w:t>a</w:t>
      </w:r>
      <w:r w:rsidRPr="00045DB2">
        <w:t xml:space="preserve">ltered </w:t>
      </w:r>
      <w:r w:rsidR="009754FA">
        <w:t>l</w:t>
      </w:r>
      <w:r w:rsidRPr="00045DB2">
        <w:t xml:space="preserve">ong-term in a </w:t>
      </w:r>
      <w:r w:rsidR="009754FA">
        <w:t>r</w:t>
      </w:r>
      <w:r w:rsidRPr="00045DB2">
        <w:t xml:space="preserve">at </w:t>
      </w:r>
      <w:r w:rsidR="009754FA">
        <w:t>m</w:t>
      </w:r>
      <w:r w:rsidRPr="00045DB2">
        <w:t xml:space="preserve">odel of </w:t>
      </w:r>
      <w:r w:rsidR="009754FA">
        <w:t>p</w:t>
      </w:r>
      <w:r w:rsidRPr="00045DB2">
        <w:t xml:space="preserve">ost-traumatic </w:t>
      </w:r>
      <w:r w:rsidR="009754FA">
        <w:t>e</w:t>
      </w:r>
      <w:r w:rsidRPr="00045DB2">
        <w:t xml:space="preserve">lbow </w:t>
      </w:r>
      <w:r w:rsidR="009754FA">
        <w:t>c</w:t>
      </w:r>
      <w:r w:rsidRPr="00045DB2">
        <w:t xml:space="preserve">ontracture. </w:t>
      </w:r>
      <w:r w:rsidR="00164562">
        <w:t xml:space="preserve">The </w:t>
      </w:r>
      <w:r w:rsidRPr="00045DB2">
        <w:rPr>
          <w:i/>
        </w:rPr>
        <w:t>J</w:t>
      </w:r>
      <w:r w:rsidR="00164562">
        <w:rPr>
          <w:i/>
        </w:rPr>
        <w:t>ournal of</w:t>
      </w:r>
      <w:r w:rsidRPr="00045DB2">
        <w:rPr>
          <w:i/>
        </w:rPr>
        <w:t xml:space="preserve"> Biomech</w:t>
      </w:r>
      <w:r w:rsidR="00507C8F">
        <w:rPr>
          <w:i/>
        </w:rPr>
        <w:t>anical</w:t>
      </w:r>
      <w:r w:rsidRPr="00045DB2">
        <w:rPr>
          <w:i/>
        </w:rPr>
        <w:t xml:space="preserve"> Eng</w:t>
      </w:r>
      <w:r w:rsidR="00507C8F">
        <w:rPr>
          <w:i/>
        </w:rPr>
        <w:t>ineering</w:t>
      </w:r>
      <w:r w:rsidRPr="00045DB2">
        <w:t xml:space="preserve"> (2019).</w:t>
      </w:r>
    </w:p>
    <w:p w14:paraId="54A9B862" w14:textId="617BD287" w:rsidR="003004D5" w:rsidRPr="00045DB2" w:rsidRDefault="003004D5" w:rsidP="00045DB2">
      <w:pPr>
        <w:pStyle w:val="EndNoteBibliography"/>
      </w:pPr>
      <w:r w:rsidRPr="00045DB2">
        <w:t>31</w:t>
      </w:r>
      <w:r w:rsidR="009754FA">
        <w:t>.</w:t>
      </w:r>
      <w:r w:rsidRPr="00045DB2">
        <w:tab/>
        <w:t>Stieglitz, T., Schuettler, M., Schneider, A., Valderrama, E.</w:t>
      </w:r>
      <w:r w:rsidR="009754FA">
        <w:t>,</w:t>
      </w:r>
      <w:r w:rsidRPr="00045DB2">
        <w:t xml:space="preserve"> Navarro, X. Noninvasive measurement of torque development in the rat foot: measurement setup and results from stimulation of the sciatic nerve with polyimide-based cuff electrodes. </w:t>
      </w:r>
      <w:r w:rsidRPr="00045DB2">
        <w:rPr>
          <w:i/>
        </w:rPr>
        <w:t>IEEE Trans</w:t>
      </w:r>
      <w:r w:rsidR="00131AA9">
        <w:rPr>
          <w:i/>
        </w:rPr>
        <w:t>actions on</w:t>
      </w:r>
      <w:r w:rsidRPr="00045DB2">
        <w:rPr>
          <w:i/>
        </w:rPr>
        <w:t xml:space="preserve"> Neural Syst</w:t>
      </w:r>
      <w:r w:rsidR="00131AA9">
        <w:rPr>
          <w:i/>
        </w:rPr>
        <w:t>ems and</w:t>
      </w:r>
      <w:r w:rsidRPr="00045DB2">
        <w:rPr>
          <w:i/>
        </w:rPr>
        <w:t xml:space="preserve"> Rehabil</w:t>
      </w:r>
      <w:r w:rsidR="00164562">
        <w:rPr>
          <w:i/>
        </w:rPr>
        <w:t>itation</w:t>
      </w:r>
      <w:r w:rsidRPr="00045DB2">
        <w:rPr>
          <w:i/>
        </w:rPr>
        <w:t xml:space="preserve"> Eng</w:t>
      </w:r>
      <w:r w:rsidR="00164562">
        <w:rPr>
          <w:i/>
        </w:rPr>
        <w:t>ineering</w:t>
      </w:r>
      <w:r w:rsidRPr="001860D9">
        <w:rPr>
          <w:iCs/>
        </w:rPr>
        <w:t>.</w:t>
      </w:r>
      <w:r w:rsidRPr="009754FA">
        <w:rPr>
          <w:iCs/>
        </w:rPr>
        <w:t xml:space="preserve"> </w:t>
      </w:r>
      <w:r w:rsidRPr="00045DB2">
        <w:rPr>
          <w:b/>
        </w:rPr>
        <w:t>11</w:t>
      </w:r>
      <w:r w:rsidRPr="00045DB2">
        <w:t xml:space="preserve"> (4), 427</w:t>
      </w:r>
      <w:r w:rsidR="009754FA">
        <w:t>–</w:t>
      </w:r>
      <w:r w:rsidRPr="00045DB2">
        <w:t>437 (2003).</w:t>
      </w:r>
    </w:p>
    <w:p w14:paraId="6337D534" w14:textId="03F398AE" w:rsidR="003004D5" w:rsidRPr="00045DB2" w:rsidRDefault="003004D5" w:rsidP="00045DB2">
      <w:pPr>
        <w:pStyle w:val="EndNoteBibliography"/>
      </w:pPr>
      <w:r w:rsidRPr="00045DB2">
        <w:t>32</w:t>
      </w:r>
      <w:r w:rsidR="009754FA">
        <w:t>.</w:t>
      </w:r>
      <w:r w:rsidRPr="00045DB2">
        <w:tab/>
        <w:t>Seo, D. Y.</w:t>
      </w:r>
      <w:r w:rsidRPr="00045DB2">
        <w:rPr>
          <w:i/>
        </w:rPr>
        <w:t xml:space="preserve"> </w:t>
      </w:r>
      <w:r w:rsidRPr="001860D9">
        <w:rPr>
          <w:iCs/>
        </w:rPr>
        <w:t>et al.</w:t>
      </w:r>
      <w:r w:rsidRPr="009754FA">
        <w:rPr>
          <w:iCs/>
        </w:rPr>
        <w:t xml:space="preserve"> </w:t>
      </w:r>
      <w:r w:rsidRPr="00045DB2">
        <w:t xml:space="preserve">Humanized animal exercise model for clinical implication. </w:t>
      </w:r>
      <w:r w:rsidRPr="00045DB2">
        <w:rPr>
          <w:i/>
        </w:rPr>
        <w:t>Pfl</w:t>
      </w:r>
      <w:r w:rsidR="00131AA9">
        <w:rPr>
          <w:i/>
        </w:rPr>
        <w:t>ü</w:t>
      </w:r>
      <w:r w:rsidRPr="00045DB2">
        <w:rPr>
          <w:i/>
        </w:rPr>
        <w:t>gers Arch</w:t>
      </w:r>
      <w:r w:rsidR="001D20D7">
        <w:rPr>
          <w:i/>
        </w:rPr>
        <w:t>iv</w:t>
      </w:r>
      <w:r w:rsidRPr="001860D9">
        <w:rPr>
          <w:iCs/>
        </w:rPr>
        <w:t>.</w:t>
      </w:r>
      <w:r w:rsidRPr="009754FA">
        <w:rPr>
          <w:iCs/>
        </w:rPr>
        <w:t xml:space="preserve"> </w:t>
      </w:r>
      <w:r w:rsidRPr="00045DB2">
        <w:rPr>
          <w:b/>
        </w:rPr>
        <w:t>466</w:t>
      </w:r>
      <w:r w:rsidRPr="00045DB2">
        <w:t xml:space="preserve"> (9), 1673</w:t>
      </w:r>
      <w:r w:rsidR="009754FA">
        <w:t>–</w:t>
      </w:r>
      <w:r w:rsidRPr="00045DB2">
        <w:t>1687 (2014).</w:t>
      </w:r>
    </w:p>
    <w:p w14:paraId="377B86DB" w14:textId="1033FD3C" w:rsidR="003004D5" w:rsidRPr="00045DB2" w:rsidRDefault="003004D5" w:rsidP="00045DB2">
      <w:pPr>
        <w:pStyle w:val="EndNoteBibliography"/>
      </w:pPr>
      <w:r w:rsidRPr="00045DB2">
        <w:t>33</w:t>
      </w:r>
      <w:r w:rsidR="009754FA">
        <w:t>.</w:t>
      </w:r>
      <w:r w:rsidRPr="00045DB2">
        <w:tab/>
        <w:t>Tanaka, H.</w:t>
      </w:r>
      <w:r w:rsidR="009754FA">
        <w:t>,</w:t>
      </w:r>
      <w:r w:rsidRPr="00045DB2">
        <w:t xml:space="preserve"> Swensen, T. Impact of resistance training on endurance performance. A new form of cross-training? </w:t>
      </w:r>
      <w:r w:rsidRPr="00045DB2">
        <w:rPr>
          <w:i/>
        </w:rPr>
        <w:t>Sports Med</w:t>
      </w:r>
      <w:r w:rsidR="001D20D7">
        <w:rPr>
          <w:i/>
        </w:rPr>
        <w:t>icine</w:t>
      </w:r>
      <w:r w:rsidRPr="001860D9">
        <w:rPr>
          <w:iCs/>
        </w:rPr>
        <w:t>.</w:t>
      </w:r>
      <w:r w:rsidRPr="009754FA">
        <w:rPr>
          <w:iCs/>
        </w:rPr>
        <w:t xml:space="preserve"> </w:t>
      </w:r>
      <w:r w:rsidRPr="00045DB2">
        <w:rPr>
          <w:b/>
        </w:rPr>
        <w:t>25</w:t>
      </w:r>
      <w:r w:rsidRPr="00045DB2">
        <w:t xml:space="preserve"> (3), 191</w:t>
      </w:r>
      <w:r w:rsidR="009754FA">
        <w:t>–</w:t>
      </w:r>
      <w:r w:rsidRPr="00045DB2">
        <w:t>200 (1998).</w:t>
      </w:r>
    </w:p>
    <w:p w14:paraId="7DA093FE" w14:textId="06A2CF13" w:rsidR="003004D5" w:rsidRPr="00045DB2" w:rsidRDefault="003004D5" w:rsidP="00045DB2">
      <w:pPr>
        <w:pStyle w:val="EndNoteBibliography"/>
      </w:pPr>
      <w:r w:rsidRPr="00045DB2">
        <w:t>34</w:t>
      </w:r>
      <w:r w:rsidR="009754FA">
        <w:t>.</w:t>
      </w:r>
      <w:r w:rsidRPr="00045DB2">
        <w:tab/>
        <w:t>Hakkinen, K., Mero, A.</w:t>
      </w:r>
      <w:r w:rsidR="009754FA">
        <w:t>,</w:t>
      </w:r>
      <w:r w:rsidRPr="00045DB2">
        <w:t xml:space="preserve"> Kauhanen, H. Specificity of endurance, sprint and strength training on physical performance capacity in young athletes. </w:t>
      </w:r>
      <w:r w:rsidR="00EE539F">
        <w:t xml:space="preserve">The </w:t>
      </w:r>
      <w:r w:rsidR="00E80A54">
        <w:rPr>
          <w:i/>
        </w:rPr>
        <w:t xml:space="preserve">Journal of </w:t>
      </w:r>
      <w:r w:rsidRPr="00045DB2">
        <w:rPr>
          <w:i/>
        </w:rPr>
        <w:t>Sports Med</w:t>
      </w:r>
      <w:r w:rsidR="00E80A54">
        <w:rPr>
          <w:i/>
        </w:rPr>
        <w:t>icine and</w:t>
      </w:r>
      <w:r w:rsidRPr="00045DB2">
        <w:rPr>
          <w:i/>
        </w:rPr>
        <w:t xml:space="preserve"> Phys</w:t>
      </w:r>
      <w:r w:rsidR="00E80A54">
        <w:rPr>
          <w:i/>
        </w:rPr>
        <w:t>ical</w:t>
      </w:r>
      <w:r w:rsidRPr="00045DB2">
        <w:rPr>
          <w:i/>
        </w:rPr>
        <w:t xml:space="preserve"> Fitness</w:t>
      </w:r>
      <w:r w:rsidRPr="001860D9">
        <w:rPr>
          <w:iCs/>
        </w:rPr>
        <w:t>.</w:t>
      </w:r>
      <w:r w:rsidRPr="009754FA">
        <w:rPr>
          <w:iCs/>
        </w:rPr>
        <w:t xml:space="preserve"> </w:t>
      </w:r>
      <w:r w:rsidRPr="00045DB2">
        <w:rPr>
          <w:b/>
        </w:rPr>
        <w:t>29</w:t>
      </w:r>
      <w:r w:rsidRPr="00045DB2">
        <w:t xml:space="preserve"> (1), 27</w:t>
      </w:r>
      <w:r w:rsidR="009754FA">
        <w:t>–</w:t>
      </w:r>
      <w:r w:rsidRPr="00045DB2">
        <w:t>35 (1989).</w:t>
      </w:r>
    </w:p>
    <w:p w14:paraId="069800AD" w14:textId="2B2F8FFF" w:rsidR="003004D5" w:rsidRPr="00045DB2" w:rsidRDefault="003004D5" w:rsidP="00045DB2">
      <w:pPr>
        <w:pStyle w:val="EndNoteBibliography"/>
      </w:pPr>
      <w:r w:rsidRPr="00045DB2">
        <w:t>35</w:t>
      </w:r>
      <w:r w:rsidR="009754FA">
        <w:t>.</w:t>
      </w:r>
      <w:r w:rsidRPr="00045DB2">
        <w:tab/>
        <w:t>Vellers, H. L., Kleeberger, S. R.</w:t>
      </w:r>
      <w:r w:rsidR="009754FA">
        <w:t>,</w:t>
      </w:r>
      <w:r w:rsidRPr="00045DB2">
        <w:t xml:space="preserve"> Lightfoot, J. T. Inter-individual variation in adaptations to endurance and resistance exercise training: genetic approaches towards understanding a complex phenotype. </w:t>
      </w:r>
      <w:r w:rsidRPr="00045DB2">
        <w:rPr>
          <w:i/>
        </w:rPr>
        <w:t>Mammalian Genome</w:t>
      </w:r>
      <w:r w:rsidRPr="001860D9">
        <w:rPr>
          <w:iCs/>
        </w:rPr>
        <w:t>.</w:t>
      </w:r>
      <w:r w:rsidRPr="009754FA">
        <w:rPr>
          <w:iCs/>
        </w:rPr>
        <w:t xml:space="preserve"> </w:t>
      </w:r>
      <w:r w:rsidRPr="00045DB2">
        <w:rPr>
          <w:b/>
        </w:rPr>
        <w:t>29</w:t>
      </w:r>
      <w:r w:rsidRPr="00045DB2">
        <w:t xml:space="preserve"> (1), 48</w:t>
      </w:r>
      <w:r w:rsidR="009754FA">
        <w:t>–</w:t>
      </w:r>
      <w:r w:rsidRPr="00045DB2">
        <w:t>62 (2018).</w:t>
      </w:r>
    </w:p>
    <w:p w14:paraId="6B2B1AA9" w14:textId="2D5A91CC" w:rsidR="006E4797" w:rsidRPr="00045DB2" w:rsidRDefault="00BD2068" w:rsidP="00045DB2">
      <w:pPr>
        <w:pBdr>
          <w:top w:val="nil"/>
          <w:left w:val="nil"/>
          <w:bottom w:val="nil"/>
          <w:right w:val="nil"/>
          <w:between w:val="nil"/>
        </w:pBdr>
      </w:pPr>
      <w:r w:rsidRPr="00045DB2">
        <w:fldChar w:fldCharType="end"/>
      </w:r>
    </w:p>
    <w:sectPr w:rsidR="006E4797" w:rsidRPr="00045DB2" w:rsidSect="00C459DD">
      <w:headerReference w:type="even" r:id="rId17"/>
      <w:headerReference w:type="default" r:id="rId18"/>
      <w:footerReference w:type="even" r:id="rId19"/>
      <w:headerReference w:type="first" r:id="rId2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6AAED" w14:textId="77777777" w:rsidR="00A242EB" w:rsidRDefault="00A242EB">
      <w:r>
        <w:separator/>
      </w:r>
    </w:p>
  </w:endnote>
  <w:endnote w:type="continuationSeparator" w:id="0">
    <w:p w14:paraId="1DBC3B74" w14:textId="77777777" w:rsidR="00A242EB" w:rsidRDefault="00A242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02B23" w14:textId="77777777" w:rsidR="00A242EB" w:rsidRDefault="00A242EB">
      <w:r>
        <w:separator/>
      </w:r>
    </w:p>
  </w:footnote>
  <w:footnote w:type="continuationSeparator" w:id="0">
    <w:p w14:paraId="770DEF4D" w14:textId="77777777" w:rsidR="00A242EB" w:rsidRDefault="00A242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5AB3F5EA"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0F46420" w:rsidR="006E4797" w:rsidRDefault="006E4797" w:rsidP="001860D9">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534E7"/>
    <w:multiLevelType w:val="hybridMultilevel"/>
    <w:tmpl w:val="B540D1DA"/>
    <w:lvl w:ilvl="0" w:tplc="5818216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3823E4E"/>
    <w:multiLevelType w:val="hybridMultilevel"/>
    <w:tmpl w:val="8CB68B8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3AE4C4D"/>
    <w:multiLevelType w:val="multilevel"/>
    <w:tmpl w:val="E7C4C9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7F6404C"/>
    <w:multiLevelType w:val="hybridMultilevel"/>
    <w:tmpl w:val="B080D5A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81C7C01"/>
    <w:multiLevelType w:val="hybridMultilevel"/>
    <w:tmpl w:val="5436F3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0"/>
  </w:num>
  <w:num w:numId="3">
    <w:abstractNumId w:val="16"/>
  </w:num>
  <w:num w:numId="4">
    <w:abstractNumId w:val="3"/>
  </w:num>
  <w:num w:numId="5">
    <w:abstractNumId w:val="12"/>
  </w:num>
  <w:num w:numId="6">
    <w:abstractNumId w:val="15"/>
  </w:num>
  <w:num w:numId="7">
    <w:abstractNumId w:val="7"/>
  </w:num>
  <w:num w:numId="8">
    <w:abstractNumId w:val="9"/>
  </w:num>
  <w:num w:numId="9">
    <w:abstractNumId w:val="4"/>
  </w:num>
  <w:num w:numId="10">
    <w:abstractNumId w:val="8"/>
  </w:num>
  <w:num w:numId="11">
    <w:abstractNumId w:val="11"/>
  </w:num>
  <w:num w:numId="12">
    <w:abstractNumId w:val="5"/>
  </w:num>
  <w:num w:numId="13">
    <w:abstractNumId w:val="13"/>
  </w:num>
  <w:num w:numId="14">
    <w:abstractNumId w:val="1"/>
  </w:num>
  <w:num w:numId="15">
    <w:abstractNumId w:val="0"/>
  </w:num>
  <w:num w:numId="16">
    <w:abstractNumId w:val="14"/>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yNLE0MDYyMTe0MDVR0lEKTi0uzszPAykwNqwFAEq0lyU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p2zz9d3r9vwneepzbv2ptls2rr0srrwwxt&quot;&gt;My EndNote Library 20&lt;record-ids&gt;&lt;item&gt;39&lt;/item&gt;&lt;item&gt;311&lt;/item&gt;&lt;item&gt;564&lt;/item&gt;&lt;item&gt;1225&lt;/item&gt;&lt;item&gt;1560&lt;/item&gt;&lt;item&gt;3992&lt;/item&gt;&lt;item&gt;3993&lt;/item&gt;&lt;item&gt;3995&lt;/item&gt;&lt;item&gt;3996&lt;/item&gt;&lt;item&gt;3998&lt;/item&gt;&lt;item&gt;4003&lt;/item&gt;&lt;item&gt;4005&lt;/item&gt;&lt;item&gt;4006&lt;/item&gt;&lt;item&gt;4007&lt;/item&gt;&lt;item&gt;4008&lt;/item&gt;&lt;item&gt;4020&lt;/item&gt;&lt;item&gt;4021&lt;/item&gt;&lt;item&gt;4022&lt;/item&gt;&lt;item&gt;4024&lt;/item&gt;&lt;item&gt;4026&lt;/item&gt;&lt;item&gt;4032&lt;/item&gt;&lt;item&gt;4035&lt;/item&gt;&lt;item&gt;4036&lt;/item&gt;&lt;item&gt;4297&lt;/item&gt;&lt;item&gt;4308&lt;/item&gt;&lt;item&gt;5714&lt;/item&gt;&lt;item&gt;5715&lt;/item&gt;&lt;item&gt;5719&lt;/item&gt;&lt;item&gt;5720&lt;/item&gt;&lt;item&gt;5722&lt;/item&gt;&lt;item&gt;5723&lt;/item&gt;&lt;/record-ids&gt;&lt;/item&gt;&lt;/Libraries&gt;"/>
  </w:docVars>
  <w:rsids>
    <w:rsidRoot w:val="006E4797"/>
    <w:rsid w:val="000012B4"/>
    <w:rsid w:val="0000251C"/>
    <w:rsid w:val="000045FF"/>
    <w:rsid w:val="00004B16"/>
    <w:rsid w:val="00011B3D"/>
    <w:rsid w:val="00011C34"/>
    <w:rsid w:val="000136F5"/>
    <w:rsid w:val="0001728A"/>
    <w:rsid w:val="00021045"/>
    <w:rsid w:val="00022D00"/>
    <w:rsid w:val="000231A5"/>
    <w:rsid w:val="000247B0"/>
    <w:rsid w:val="000249D9"/>
    <w:rsid w:val="000266AF"/>
    <w:rsid w:val="00026803"/>
    <w:rsid w:val="0002722B"/>
    <w:rsid w:val="000303F3"/>
    <w:rsid w:val="00030EC6"/>
    <w:rsid w:val="00032EC2"/>
    <w:rsid w:val="00033578"/>
    <w:rsid w:val="00033F67"/>
    <w:rsid w:val="00034B29"/>
    <w:rsid w:val="00034CDC"/>
    <w:rsid w:val="00040248"/>
    <w:rsid w:val="00040A38"/>
    <w:rsid w:val="00040D03"/>
    <w:rsid w:val="0004328D"/>
    <w:rsid w:val="00043F57"/>
    <w:rsid w:val="00045DB2"/>
    <w:rsid w:val="00046D44"/>
    <w:rsid w:val="000473BD"/>
    <w:rsid w:val="000479D1"/>
    <w:rsid w:val="00053B09"/>
    <w:rsid w:val="00054BF2"/>
    <w:rsid w:val="00054FCE"/>
    <w:rsid w:val="000562B1"/>
    <w:rsid w:val="00057B11"/>
    <w:rsid w:val="000610EB"/>
    <w:rsid w:val="00070034"/>
    <w:rsid w:val="00071F8F"/>
    <w:rsid w:val="000724B3"/>
    <w:rsid w:val="0007286A"/>
    <w:rsid w:val="00074400"/>
    <w:rsid w:val="00076AFE"/>
    <w:rsid w:val="00077992"/>
    <w:rsid w:val="00077FC1"/>
    <w:rsid w:val="00080B1A"/>
    <w:rsid w:val="000828D4"/>
    <w:rsid w:val="00083500"/>
    <w:rsid w:val="00085F74"/>
    <w:rsid w:val="0008631E"/>
    <w:rsid w:val="000915A9"/>
    <w:rsid w:val="000915B4"/>
    <w:rsid w:val="00092382"/>
    <w:rsid w:val="00093C0E"/>
    <w:rsid w:val="00094AC4"/>
    <w:rsid w:val="000951A5"/>
    <w:rsid w:val="000A35B9"/>
    <w:rsid w:val="000A4690"/>
    <w:rsid w:val="000B3C32"/>
    <w:rsid w:val="000B5B81"/>
    <w:rsid w:val="000C06FA"/>
    <w:rsid w:val="000C298F"/>
    <w:rsid w:val="000D2CAF"/>
    <w:rsid w:val="000D605B"/>
    <w:rsid w:val="000D64C2"/>
    <w:rsid w:val="000D6F26"/>
    <w:rsid w:val="000E1289"/>
    <w:rsid w:val="000E1813"/>
    <w:rsid w:val="000E1A1E"/>
    <w:rsid w:val="000E2547"/>
    <w:rsid w:val="000E33B1"/>
    <w:rsid w:val="000E4C67"/>
    <w:rsid w:val="000E5262"/>
    <w:rsid w:val="000E628D"/>
    <w:rsid w:val="000E6D16"/>
    <w:rsid w:val="000E7288"/>
    <w:rsid w:val="000F11E6"/>
    <w:rsid w:val="000F2CA7"/>
    <w:rsid w:val="00107C2C"/>
    <w:rsid w:val="00110BB4"/>
    <w:rsid w:val="00111002"/>
    <w:rsid w:val="00111E44"/>
    <w:rsid w:val="001158CD"/>
    <w:rsid w:val="00121663"/>
    <w:rsid w:val="00121B07"/>
    <w:rsid w:val="001233F5"/>
    <w:rsid w:val="00126EA9"/>
    <w:rsid w:val="00127734"/>
    <w:rsid w:val="00130A51"/>
    <w:rsid w:val="001317DF"/>
    <w:rsid w:val="00131AA9"/>
    <w:rsid w:val="00131DC2"/>
    <w:rsid w:val="001324CF"/>
    <w:rsid w:val="00133F63"/>
    <w:rsid w:val="00141AB5"/>
    <w:rsid w:val="00141AD1"/>
    <w:rsid w:val="00143051"/>
    <w:rsid w:val="00144C2C"/>
    <w:rsid w:val="001456D6"/>
    <w:rsid w:val="00150018"/>
    <w:rsid w:val="00150625"/>
    <w:rsid w:val="00152FD3"/>
    <w:rsid w:val="00156515"/>
    <w:rsid w:val="001611B6"/>
    <w:rsid w:val="00162952"/>
    <w:rsid w:val="00162E09"/>
    <w:rsid w:val="00164562"/>
    <w:rsid w:val="00167860"/>
    <w:rsid w:val="00167A1A"/>
    <w:rsid w:val="00171737"/>
    <w:rsid w:val="00172680"/>
    <w:rsid w:val="00172842"/>
    <w:rsid w:val="0017426C"/>
    <w:rsid w:val="00176B58"/>
    <w:rsid w:val="001860D9"/>
    <w:rsid w:val="00190EE4"/>
    <w:rsid w:val="00191BF3"/>
    <w:rsid w:val="00192583"/>
    <w:rsid w:val="001930B7"/>
    <w:rsid w:val="00194C31"/>
    <w:rsid w:val="001955D6"/>
    <w:rsid w:val="00197342"/>
    <w:rsid w:val="00197F9C"/>
    <w:rsid w:val="001A08DC"/>
    <w:rsid w:val="001A1204"/>
    <w:rsid w:val="001A1D7B"/>
    <w:rsid w:val="001A2677"/>
    <w:rsid w:val="001A39D9"/>
    <w:rsid w:val="001A4B6F"/>
    <w:rsid w:val="001A6D46"/>
    <w:rsid w:val="001A7495"/>
    <w:rsid w:val="001B0B3A"/>
    <w:rsid w:val="001B227B"/>
    <w:rsid w:val="001B6116"/>
    <w:rsid w:val="001B6C8F"/>
    <w:rsid w:val="001B6D6C"/>
    <w:rsid w:val="001B7F2F"/>
    <w:rsid w:val="001C1235"/>
    <w:rsid w:val="001C21AB"/>
    <w:rsid w:val="001C2B99"/>
    <w:rsid w:val="001C6342"/>
    <w:rsid w:val="001C7A2B"/>
    <w:rsid w:val="001D0499"/>
    <w:rsid w:val="001D0CA0"/>
    <w:rsid w:val="001D1B3E"/>
    <w:rsid w:val="001D20D7"/>
    <w:rsid w:val="001D22B4"/>
    <w:rsid w:val="001D2ED3"/>
    <w:rsid w:val="001D3910"/>
    <w:rsid w:val="001E1C44"/>
    <w:rsid w:val="001E3113"/>
    <w:rsid w:val="001E354D"/>
    <w:rsid w:val="001E3A2A"/>
    <w:rsid w:val="001E4523"/>
    <w:rsid w:val="001E4C37"/>
    <w:rsid w:val="001F4179"/>
    <w:rsid w:val="001F5ACD"/>
    <w:rsid w:val="002032C8"/>
    <w:rsid w:val="002051B9"/>
    <w:rsid w:val="00205F1F"/>
    <w:rsid w:val="00210D69"/>
    <w:rsid w:val="00214B71"/>
    <w:rsid w:val="0022086D"/>
    <w:rsid w:val="00220BB5"/>
    <w:rsid w:val="00223CCF"/>
    <w:rsid w:val="0022409F"/>
    <w:rsid w:val="0022714A"/>
    <w:rsid w:val="002315DB"/>
    <w:rsid w:val="00231B14"/>
    <w:rsid w:val="002337D9"/>
    <w:rsid w:val="00233970"/>
    <w:rsid w:val="00234F2B"/>
    <w:rsid w:val="00235E6C"/>
    <w:rsid w:val="002361D0"/>
    <w:rsid w:val="00236DF9"/>
    <w:rsid w:val="00243DB8"/>
    <w:rsid w:val="0024416E"/>
    <w:rsid w:val="00244900"/>
    <w:rsid w:val="0025030A"/>
    <w:rsid w:val="002528E1"/>
    <w:rsid w:val="00252C0C"/>
    <w:rsid w:val="0025453C"/>
    <w:rsid w:val="00254DB7"/>
    <w:rsid w:val="00257F52"/>
    <w:rsid w:val="00260008"/>
    <w:rsid w:val="00260192"/>
    <w:rsid w:val="002602A5"/>
    <w:rsid w:val="00261D99"/>
    <w:rsid w:val="00262C79"/>
    <w:rsid w:val="00262D3E"/>
    <w:rsid w:val="00266025"/>
    <w:rsid w:val="0026662E"/>
    <w:rsid w:val="0026665A"/>
    <w:rsid w:val="00266E05"/>
    <w:rsid w:val="002745C1"/>
    <w:rsid w:val="002756E2"/>
    <w:rsid w:val="002760B7"/>
    <w:rsid w:val="00276585"/>
    <w:rsid w:val="00276B24"/>
    <w:rsid w:val="00277729"/>
    <w:rsid w:val="00277EA8"/>
    <w:rsid w:val="0028236E"/>
    <w:rsid w:val="00287530"/>
    <w:rsid w:val="002915C9"/>
    <w:rsid w:val="002916FF"/>
    <w:rsid w:val="0029199B"/>
    <w:rsid w:val="00292A42"/>
    <w:rsid w:val="00292BA6"/>
    <w:rsid w:val="002932B1"/>
    <w:rsid w:val="00295B56"/>
    <w:rsid w:val="00296DFF"/>
    <w:rsid w:val="00296F96"/>
    <w:rsid w:val="002972BB"/>
    <w:rsid w:val="002A069E"/>
    <w:rsid w:val="002A4376"/>
    <w:rsid w:val="002A6367"/>
    <w:rsid w:val="002A7BE4"/>
    <w:rsid w:val="002B1FF8"/>
    <w:rsid w:val="002B57E2"/>
    <w:rsid w:val="002C08FF"/>
    <w:rsid w:val="002C209C"/>
    <w:rsid w:val="002C3299"/>
    <w:rsid w:val="002C4F80"/>
    <w:rsid w:val="002C7E81"/>
    <w:rsid w:val="002C7F1A"/>
    <w:rsid w:val="002D03A1"/>
    <w:rsid w:val="002D4929"/>
    <w:rsid w:val="002D617A"/>
    <w:rsid w:val="002D67EA"/>
    <w:rsid w:val="002E097F"/>
    <w:rsid w:val="002E0ACC"/>
    <w:rsid w:val="002E3024"/>
    <w:rsid w:val="002E4F8F"/>
    <w:rsid w:val="002E5A16"/>
    <w:rsid w:val="002F0098"/>
    <w:rsid w:val="002F3A75"/>
    <w:rsid w:val="002F5D18"/>
    <w:rsid w:val="003004D5"/>
    <w:rsid w:val="003028AD"/>
    <w:rsid w:val="00304A6F"/>
    <w:rsid w:val="003053A1"/>
    <w:rsid w:val="003054C1"/>
    <w:rsid w:val="00307C57"/>
    <w:rsid w:val="00310D36"/>
    <w:rsid w:val="00311ACD"/>
    <w:rsid w:val="00317BE3"/>
    <w:rsid w:val="00321219"/>
    <w:rsid w:val="00322F4A"/>
    <w:rsid w:val="00323163"/>
    <w:rsid w:val="00327061"/>
    <w:rsid w:val="003306A8"/>
    <w:rsid w:val="00330ECE"/>
    <w:rsid w:val="003316EA"/>
    <w:rsid w:val="00331743"/>
    <w:rsid w:val="00331F89"/>
    <w:rsid w:val="0033539A"/>
    <w:rsid w:val="0033548F"/>
    <w:rsid w:val="0033616E"/>
    <w:rsid w:val="003365A9"/>
    <w:rsid w:val="003366C8"/>
    <w:rsid w:val="003376E6"/>
    <w:rsid w:val="0033771A"/>
    <w:rsid w:val="00341AEB"/>
    <w:rsid w:val="00350F91"/>
    <w:rsid w:val="00351087"/>
    <w:rsid w:val="003513DE"/>
    <w:rsid w:val="00352324"/>
    <w:rsid w:val="00354ED3"/>
    <w:rsid w:val="00355223"/>
    <w:rsid w:val="00355BC4"/>
    <w:rsid w:val="00362910"/>
    <w:rsid w:val="00366A97"/>
    <w:rsid w:val="00367BAE"/>
    <w:rsid w:val="0037112A"/>
    <w:rsid w:val="00371378"/>
    <w:rsid w:val="0037262F"/>
    <w:rsid w:val="0037417D"/>
    <w:rsid w:val="0037681F"/>
    <w:rsid w:val="00377F40"/>
    <w:rsid w:val="00380C48"/>
    <w:rsid w:val="00382168"/>
    <w:rsid w:val="0038261E"/>
    <w:rsid w:val="00382929"/>
    <w:rsid w:val="00382DD6"/>
    <w:rsid w:val="00383036"/>
    <w:rsid w:val="00383119"/>
    <w:rsid w:val="003833DA"/>
    <w:rsid w:val="003835E6"/>
    <w:rsid w:val="00387E1A"/>
    <w:rsid w:val="00390965"/>
    <w:rsid w:val="00397465"/>
    <w:rsid w:val="003A0CB4"/>
    <w:rsid w:val="003A28C5"/>
    <w:rsid w:val="003A370D"/>
    <w:rsid w:val="003A3ADE"/>
    <w:rsid w:val="003A5D41"/>
    <w:rsid w:val="003A676B"/>
    <w:rsid w:val="003A72EF"/>
    <w:rsid w:val="003B0826"/>
    <w:rsid w:val="003B19BA"/>
    <w:rsid w:val="003B22A3"/>
    <w:rsid w:val="003B34D3"/>
    <w:rsid w:val="003B3DEA"/>
    <w:rsid w:val="003B4977"/>
    <w:rsid w:val="003B7D72"/>
    <w:rsid w:val="003C16F7"/>
    <w:rsid w:val="003C35C3"/>
    <w:rsid w:val="003C6728"/>
    <w:rsid w:val="003D000D"/>
    <w:rsid w:val="003E0101"/>
    <w:rsid w:val="003E1ED5"/>
    <w:rsid w:val="003E2A10"/>
    <w:rsid w:val="003E30E2"/>
    <w:rsid w:val="003E524A"/>
    <w:rsid w:val="003E6919"/>
    <w:rsid w:val="003E6DA1"/>
    <w:rsid w:val="003F1E66"/>
    <w:rsid w:val="003F2668"/>
    <w:rsid w:val="003F2864"/>
    <w:rsid w:val="003F2AE0"/>
    <w:rsid w:val="003F5482"/>
    <w:rsid w:val="003F5522"/>
    <w:rsid w:val="003F60D8"/>
    <w:rsid w:val="003F7956"/>
    <w:rsid w:val="00402ACB"/>
    <w:rsid w:val="00411E45"/>
    <w:rsid w:val="00415046"/>
    <w:rsid w:val="00416E4E"/>
    <w:rsid w:val="004200BC"/>
    <w:rsid w:val="00420FCA"/>
    <w:rsid w:val="004236FA"/>
    <w:rsid w:val="00424246"/>
    <w:rsid w:val="00424E46"/>
    <w:rsid w:val="004272A9"/>
    <w:rsid w:val="00433244"/>
    <w:rsid w:val="00436095"/>
    <w:rsid w:val="0044182C"/>
    <w:rsid w:val="004419BF"/>
    <w:rsid w:val="0044389C"/>
    <w:rsid w:val="00451A0E"/>
    <w:rsid w:val="004522FA"/>
    <w:rsid w:val="0045268E"/>
    <w:rsid w:val="00453049"/>
    <w:rsid w:val="00453B5D"/>
    <w:rsid w:val="0045522B"/>
    <w:rsid w:val="00455ADE"/>
    <w:rsid w:val="00457198"/>
    <w:rsid w:val="00457C27"/>
    <w:rsid w:val="00461AA6"/>
    <w:rsid w:val="00462E05"/>
    <w:rsid w:val="0046414A"/>
    <w:rsid w:val="00464CEF"/>
    <w:rsid w:val="00467E11"/>
    <w:rsid w:val="004701A0"/>
    <w:rsid w:val="0047222F"/>
    <w:rsid w:val="00472797"/>
    <w:rsid w:val="0047287F"/>
    <w:rsid w:val="00476125"/>
    <w:rsid w:val="00476304"/>
    <w:rsid w:val="00476335"/>
    <w:rsid w:val="004812B1"/>
    <w:rsid w:val="00491615"/>
    <w:rsid w:val="0049304A"/>
    <w:rsid w:val="0049436C"/>
    <w:rsid w:val="0049696A"/>
    <w:rsid w:val="00497900"/>
    <w:rsid w:val="004A63AD"/>
    <w:rsid w:val="004A6B62"/>
    <w:rsid w:val="004B1D00"/>
    <w:rsid w:val="004B396C"/>
    <w:rsid w:val="004B4341"/>
    <w:rsid w:val="004B554B"/>
    <w:rsid w:val="004B795D"/>
    <w:rsid w:val="004C1063"/>
    <w:rsid w:val="004C130E"/>
    <w:rsid w:val="004C1F72"/>
    <w:rsid w:val="004C4F92"/>
    <w:rsid w:val="004C53E4"/>
    <w:rsid w:val="004C59D3"/>
    <w:rsid w:val="004C5CA5"/>
    <w:rsid w:val="004D2FEA"/>
    <w:rsid w:val="004D432D"/>
    <w:rsid w:val="004D44D9"/>
    <w:rsid w:val="004D6A21"/>
    <w:rsid w:val="004D7F3B"/>
    <w:rsid w:val="004E3017"/>
    <w:rsid w:val="004E563A"/>
    <w:rsid w:val="004E6D0B"/>
    <w:rsid w:val="004E75B3"/>
    <w:rsid w:val="004F0736"/>
    <w:rsid w:val="004F6563"/>
    <w:rsid w:val="004F7506"/>
    <w:rsid w:val="0050790D"/>
    <w:rsid w:val="00507C8F"/>
    <w:rsid w:val="00507DCB"/>
    <w:rsid w:val="00510170"/>
    <w:rsid w:val="00510254"/>
    <w:rsid w:val="00510EA3"/>
    <w:rsid w:val="005128C3"/>
    <w:rsid w:val="00512A23"/>
    <w:rsid w:val="0052220C"/>
    <w:rsid w:val="00543A01"/>
    <w:rsid w:val="0054535A"/>
    <w:rsid w:val="00545D5D"/>
    <w:rsid w:val="00546615"/>
    <w:rsid w:val="00547C24"/>
    <w:rsid w:val="00550355"/>
    <w:rsid w:val="00551252"/>
    <w:rsid w:val="00551D82"/>
    <w:rsid w:val="005537C1"/>
    <w:rsid w:val="00554CD0"/>
    <w:rsid w:val="005568FD"/>
    <w:rsid w:val="0055759F"/>
    <w:rsid w:val="00557A31"/>
    <w:rsid w:val="00563ECA"/>
    <w:rsid w:val="00564960"/>
    <w:rsid w:val="00565522"/>
    <w:rsid w:val="00566947"/>
    <w:rsid w:val="00570FA8"/>
    <w:rsid w:val="00571339"/>
    <w:rsid w:val="00571EB4"/>
    <w:rsid w:val="005746DB"/>
    <w:rsid w:val="00582761"/>
    <w:rsid w:val="00583193"/>
    <w:rsid w:val="00583922"/>
    <w:rsid w:val="00583B04"/>
    <w:rsid w:val="005851BA"/>
    <w:rsid w:val="00590CFD"/>
    <w:rsid w:val="00590F2C"/>
    <w:rsid w:val="00593618"/>
    <w:rsid w:val="00594B2D"/>
    <w:rsid w:val="00594C8E"/>
    <w:rsid w:val="005962F3"/>
    <w:rsid w:val="005A1115"/>
    <w:rsid w:val="005A76B4"/>
    <w:rsid w:val="005B12BF"/>
    <w:rsid w:val="005B5D53"/>
    <w:rsid w:val="005B6F46"/>
    <w:rsid w:val="005B7FEE"/>
    <w:rsid w:val="005C1665"/>
    <w:rsid w:val="005C5289"/>
    <w:rsid w:val="005C597B"/>
    <w:rsid w:val="005D3106"/>
    <w:rsid w:val="005D4665"/>
    <w:rsid w:val="005D4D87"/>
    <w:rsid w:val="005D583B"/>
    <w:rsid w:val="005D5AFD"/>
    <w:rsid w:val="005D7DAF"/>
    <w:rsid w:val="005E0018"/>
    <w:rsid w:val="005E42C7"/>
    <w:rsid w:val="005E75B2"/>
    <w:rsid w:val="005F157E"/>
    <w:rsid w:val="00602078"/>
    <w:rsid w:val="00603640"/>
    <w:rsid w:val="006036F9"/>
    <w:rsid w:val="00604F54"/>
    <w:rsid w:val="00606A43"/>
    <w:rsid w:val="006119B2"/>
    <w:rsid w:val="00612168"/>
    <w:rsid w:val="006122C6"/>
    <w:rsid w:val="006159FA"/>
    <w:rsid w:val="00615D54"/>
    <w:rsid w:val="006177CE"/>
    <w:rsid w:val="00620353"/>
    <w:rsid w:val="0062108C"/>
    <w:rsid w:val="00622578"/>
    <w:rsid w:val="00622D37"/>
    <w:rsid w:val="006237CD"/>
    <w:rsid w:val="00627D44"/>
    <w:rsid w:val="00627FCA"/>
    <w:rsid w:val="00630D66"/>
    <w:rsid w:val="006316CB"/>
    <w:rsid w:val="006320DE"/>
    <w:rsid w:val="0063387B"/>
    <w:rsid w:val="006360CF"/>
    <w:rsid w:val="00640227"/>
    <w:rsid w:val="00640A25"/>
    <w:rsid w:val="00642ED9"/>
    <w:rsid w:val="0065731E"/>
    <w:rsid w:val="006621D1"/>
    <w:rsid w:val="00666930"/>
    <w:rsid w:val="006678E2"/>
    <w:rsid w:val="006728A2"/>
    <w:rsid w:val="00674A69"/>
    <w:rsid w:val="00675EA4"/>
    <w:rsid w:val="006802F7"/>
    <w:rsid w:val="00682B78"/>
    <w:rsid w:val="00683D88"/>
    <w:rsid w:val="00684270"/>
    <w:rsid w:val="00685724"/>
    <w:rsid w:val="006901E3"/>
    <w:rsid w:val="00690F09"/>
    <w:rsid w:val="00692F0D"/>
    <w:rsid w:val="006937D6"/>
    <w:rsid w:val="00694750"/>
    <w:rsid w:val="00695697"/>
    <w:rsid w:val="006A00F2"/>
    <w:rsid w:val="006A1D4E"/>
    <w:rsid w:val="006A60DD"/>
    <w:rsid w:val="006A7A20"/>
    <w:rsid w:val="006B08EB"/>
    <w:rsid w:val="006B0998"/>
    <w:rsid w:val="006B10B3"/>
    <w:rsid w:val="006B10D9"/>
    <w:rsid w:val="006B1574"/>
    <w:rsid w:val="006B1C8E"/>
    <w:rsid w:val="006B2CDD"/>
    <w:rsid w:val="006B3038"/>
    <w:rsid w:val="006B5824"/>
    <w:rsid w:val="006B73D8"/>
    <w:rsid w:val="006C08E4"/>
    <w:rsid w:val="006C0FFC"/>
    <w:rsid w:val="006C213D"/>
    <w:rsid w:val="006C2173"/>
    <w:rsid w:val="006C322F"/>
    <w:rsid w:val="006D483F"/>
    <w:rsid w:val="006D48FC"/>
    <w:rsid w:val="006D4DD8"/>
    <w:rsid w:val="006D522D"/>
    <w:rsid w:val="006E0D91"/>
    <w:rsid w:val="006E3358"/>
    <w:rsid w:val="006E348A"/>
    <w:rsid w:val="006E4797"/>
    <w:rsid w:val="006E566F"/>
    <w:rsid w:val="006E58BC"/>
    <w:rsid w:val="006F1590"/>
    <w:rsid w:val="006F175C"/>
    <w:rsid w:val="006F204E"/>
    <w:rsid w:val="006F24CF"/>
    <w:rsid w:val="006F301D"/>
    <w:rsid w:val="006F38CF"/>
    <w:rsid w:val="006F4C26"/>
    <w:rsid w:val="00701070"/>
    <w:rsid w:val="00701D3F"/>
    <w:rsid w:val="0070444F"/>
    <w:rsid w:val="00704BF2"/>
    <w:rsid w:val="00707187"/>
    <w:rsid w:val="00710CE1"/>
    <w:rsid w:val="007129B2"/>
    <w:rsid w:val="00715684"/>
    <w:rsid w:val="0071742E"/>
    <w:rsid w:val="0072047F"/>
    <w:rsid w:val="00721BA4"/>
    <w:rsid w:val="0072323C"/>
    <w:rsid w:val="00723751"/>
    <w:rsid w:val="007242EB"/>
    <w:rsid w:val="0073044F"/>
    <w:rsid w:val="007307EE"/>
    <w:rsid w:val="0074197E"/>
    <w:rsid w:val="00742912"/>
    <w:rsid w:val="00743EE5"/>
    <w:rsid w:val="00746849"/>
    <w:rsid w:val="00746A95"/>
    <w:rsid w:val="0075199C"/>
    <w:rsid w:val="00756F77"/>
    <w:rsid w:val="00760D91"/>
    <w:rsid w:val="007630F4"/>
    <w:rsid w:val="00765E54"/>
    <w:rsid w:val="00771A8B"/>
    <w:rsid w:val="00775396"/>
    <w:rsid w:val="0077603C"/>
    <w:rsid w:val="00777D92"/>
    <w:rsid w:val="007828CB"/>
    <w:rsid w:val="00783CE8"/>
    <w:rsid w:val="007854AC"/>
    <w:rsid w:val="00786296"/>
    <w:rsid w:val="007862F4"/>
    <w:rsid w:val="00787445"/>
    <w:rsid w:val="00787781"/>
    <w:rsid w:val="00792598"/>
    <w:rsid w:val="007951D3"/>
    <w:rsid w:val="007957AA"/>
    <w:rsid w:val="00795892"/>
    <w:rsid w:val="007A1435"/>
    <w:rsid w:val="007A187E"/>
    <w:rsid w:val="007A373C"/>
    <w:rsid w:val="007A73C8"/>
    <w:rsid w:val="007B059D"/>
    <w:rsid w:val="007B2BEF"/>
    <w:rsid w:val="007B2DDA"/>
    <w:rsid w:val="007B6466"/>
    <w:rsid w:val="007C235E"/>
    <w:rsid w:val="007C470F"/>
    <w:rsid w:val="007C7F3C"/>
    <w:rsid w:val="007D03A6"/>
    <w:rsid w:val="007D2CF2"/>
    <w:rsid w:val="007D3733"/>
    <w:rsid w:val="007D3B2B"/>
    <w:rsid w:val="007D4B57"/>
    <w:rsid w:val="007D60D5"/>
    <w:rsid w:val="007D6607"/>
    <w:rsid w:val="007E00EE"/>
    <w:rsid w:val="007E1ED2"/>
    <w:rsid w:val="007E65AF"/>
    <w:rsid w:val="007E7BDB"/>
    <w:rsid w:val="007F1519"/>
    <w:rsid w:val="007F3CD8"/>
    <w:rsid w:val="007F6DB8"/>
    <w:rsid w:val="007F7705"/>
    <w:rsid w:val="00800316"/>
    <w:rsid w:val="00802F18"/>
    <w:rsid w:val="008056FE"/>
    <w:rsid w:val="0081084F"/>
    <w:rsid w:val="008120F5"/>
    <w:rsid w:val="00813398"/>
    <w:rsid w:val="00817B4B"/>
    <w:rsid w:val="00817E33"/>
    <w:rsid w:val="00820D53"/>
    <w:rsid w:val="008210BD"/>
    <w:rsid w:val="008242B6"/>
    <w:rsid w:val="008267EE"/>
    <w:rsid w:val="00827502"/>
    <w:rsid w:val="008317CF"/>
    <w:rsid w:val="00832B4B"/>
    <w:rsid w:val="0083315D"/>
    <w:rsid w:val="0083505A"/>
    <w:rsid w:val="00835D5F"/>
    <w:rsid w:val="00843DFE"/>
    <w:rsid w:val="00844EC1"/>
    <w:rsid w:val="00845021"/>
    <w:rsid w:val="00845590"/>
    <w:rsid w:val="008476F9"/>
    <w:rsid w:val="00850F85"/>
    <w:rsid w:val="00855379"/>
    <w:rsid w:val="0085581F"/>
    <w:rsid w:val="00855948"/>
    <w:rsid w:val="00857FD2"/>
    <w:rsid w:val="008625F0"/>
    <w:rsid w:val="0086659C"/>
    <w:rsid w:val="008671D4"/>
    <w:rsid w:val="00870F9F"/>
    <w:rsid w:val="00875FA9"/>
    <w:rsid w:val="00876680"/>
    <w:rsid w:val="00881723"/>
    <w:rsid w:val="0088292C"/>
    <w:rsid w:val="00882E9A"/>
    <w:rsid w:val="0088354A"/>
    <w:rsid w:val="008875ED"/>
    <w:rsid w:val="00890A78"/>
    <w:rsid w:val="00891FFC"/>
    <w:rsid w:val="00892E7E"/>
    <w:rsid w:val="00895486"/>
    <w:rsid w:val="0089710D"/>
    <w:rsid w:val="008A26C1"/>
    <w:rsid w:val="008A3799"/>
    <w:rsid w:val="008B142E"/>
    <w:rsid w:val="008B15F7"/>
    <w:rsid w:val="008B17C6"/>
    <w:rsid w:val="008B5CDB"/>
    <w:rsid w:val="008C101F"/>
    <w:rsid w:val="008C1963"/>
    <w:rsid w:val="008C2933"/>
    <w:rsid w:val="008C504D"/>
    <w:rsid w:val="008C697C"/>
    <w:rsid w:val="008D343F"/>
    <w:rsid w:val="008D4649"/>
    <w:rsid w:val="008D551C"/>
    <w:rsid w:val="008D6410"/>
    <w:rsid w:val="008D73AE"/>
    <w:rsid w:val="008E01A2"/>
    <w:rsid w:val="008E209E"/>
    <w:rsid w:val="008E558A"/>
    <w:rsid w:val="008E6326"/>
    <w:rsid w:val="008E681A"/>
    <w:rsid w:val="008E6FDE"/>
    <w:rsid w:val="008E79A8"/>
    <w:rsid w:val="008F0F94"/>
    <w:rsid w:val="00901C5D"/>
    <w:rsid w:val="009024C8"/>
    <w:rsid w:val="00904065"/>
    <w:rsid w:val="00905DBA"/>
    <w:rsid w:val="00912F8E"/>
    <w:rsid w:val="00913357"/>
    <w:rsid w:val="0091595A"/>
    <w:rsid w:val="0092005A"/>
    <w:rsid w:val="00921580"/>
    <w:rsid w:val="009225C2"/>
    <w:rsid w:val="00924B3D"/>
    <w:rsid w:val="00930094"/>
    <w:rsid w:val="009307A3"/>
    <w:rsid w:val="00930848"/>
    <w:rsid w:val="00931945"/>
    <w:rsid w:val="009337DC"/>
    <w:rsid w:val="0093422E"/>
    <w:rsid w:val="00934F59"/>
    <w:rsid w:val="00937E98"/>
    <w:rsid w:val="00942672"/>
    <w:rsid w:val="00942AD1"/>
    <w:rsid w:val="00944A99"/>
    <w:rsid w:val="00944BFF"/>
    <w:rsid w:val="009460A3"/>
    <w:rsid w:val="009476D8"/>
    <w:rsid w:val="009505C2"/>
    <w:rsid w:val="009506FB"/>
    <w:rsid w:val="00950A03"/>
    <w:rsid w:val="00951B9E"/>
    <w:rsid w:val="00953241"/>
    <w:rsid w:val="009536DF"/>
    <w:rsid w:val="009600E4"/>
    <w:rsid w:val="00960A75"/>
    <w:rsid w:val="009613D0"/>
    <w:rsid w:val="00961D36"/>
    <w:rsid w:val="00963400"/>
    <w:rsid w:val="00964D6B"/>
    <w:rsid w:val="00965F0A"/>
    <w:rsid w:val="00966728"/>
    <w:rsid w:val="009720FD"/>
    <w:rsid w:val="00972117"/>
    <w:rsid w:val="00972EB9"/>
    <w:rsid w:val="00974330"/>
    <w:rsid w:val="00974BBE"/>
    <w:rsid w:val="00974F33"/>
    <w:rsid w:val="009754FA"/>
    <w:rsid w:val="00980D8E"/>
    <w:rsid w:val="00981C82"/>
    <w:rsid w:val="00981EB8"/>
    <w:rsid w:val="009833DF"/>
    <w:rsid w:val="00990092"/>
    <w:rsid w:val="00994FD5"/>
    <w:rsid w:val="009953DB"/>
    <w:rsid w:val="00995B37"/>
    <w:rsid w:val="009968FB"/>
    <w:rsid w:val="00997F1B"/>
    <w:rsid w:val="009A22C7"/>
    <w:rsid w:val="009A320F"/>
    <w:rsid w:val="009A374B"/>
    <w:rsid w:val="009A3CAA"/>
    <w:rsid w:val="009A547F"/>
    <w:rsid w:val="009B0077"/>
    <w:rsid w:val="009B237C"/>
    <w:rsid w:val="009B4087"/>
    <w:rsid w:val="009B4270"/>
    <w:rsid w:val="009B4CAD"/>
    <w:rsid w:val="009B4D48"/>
    <w:rsid w:val="009B4F56"/>
    <w:rsid w:val="009B5462"/>
    <w:rsid w:val="009B7062"/>
    <w:rsid w:val="009C31B2"/>
    <w:rsid w:val="009C3957"/>
    <w:rsid w:val="009C78BB"/>
    <w:rsid w:val="009C792A"/>
    <w:rsid w:val="009D3E3D"/>
    <w:rsid w:val="009E0D97"/>
    <w:rsid w:val="009E38B0"/>
    <w:rsid w:val="009E486E"/>
    <w:rsid w:val="009E4E65"/>
    <w:rsid w:val="009F4725"/>
    <w:rsid w:val="009F6779"/>
    <w:rsid w:val="00A020D4"/>
    <w:rsid w:val="00A02CFF"/>
    <w:rsid w:val="00A05387"/>
    <w:rsid w:val="00A05AB0"/>
    <w:rsid w:val="00A06202"/>
    <w:rsid w:val="00A06456"/>
    <w:rsid w:val="00A06BC8"/>
    <w:rsid w:val="00A10EBE"/>
    <w:rsid w:val="00A12AE9"/>
    <w:rsid w:val="00A13000"/>
    <w:rsid w:val="00A1530B"/>
    <w:rsid w:val="00A177F5"/>
    <w:rsid w:val="00A179E7"/>
    <w:rsid w:val="00A23BE4"/>
    <w:rsid w:val="00A242EB"/>
    <w:rsid w:val="00A255C3"/>
    <w:rsid w:val="00A26712"/>
    <w:rsid w:val="00A27D52"/>
    <w:rsid w:val="00A27EFC"/>
    <w:rsid w:val="00A31969"/>
    <w:rsid w:val="00A32599"/>
    <w:rsid w:val="00A3322E"/>
    <w:rsid w:val="00A33377"/>
    <w:rsid w:val="00A33820"/>
    <w:rsid w:val="00A40131"/>
    <w:rsid w:val="00A4085A"/>
    <w:rsid w:val="00A40F05"/>
    <w:rsid w:val="00A4286E"/>
    <w:rsid w:val="00A42995"/>
    <w:rsid w:val="00A43249"/>
    <w:rsid w:val="00A432D3"/>
    <w:rsid w:val="00A43CF0"/>
    <w:rsid w:val="00A45F4E"/>
    <w:rsid w:val="00A47731"/>
    <w:rsid w:val="00A514C1"/>
    <w:rsid w:val="00A519A0"/>
    <w:rsid w:val="00A51AD7"/>
    <w:rsid w:val="00A52356"/>
    <w:rsid w:val="00A5472E"/>
    <w:rsid w:val="00A54CE9"/>
    <w:rsid w:val="00A5534D"/>
    <w:rsid w:val="00A5550A"/>
    <w:rsid w:val="00A562DF"/>
    <w:rsid w:val="00A573E9"/>
    <w:rsid w:val="00A605A4"/>
    <w:rsid w:val="00A610B4"/>
    <w:rsid w:val="00A63594"/>
    <w:rsid w:val="00A71B48"/>
    <w:rsid w:val="00A729FB"/>
    <w:rsid w:val="00A745C8"/>
    <w:rsid w:val="00A83F55"/>
    <w:rsid w:val="00A86C33"/>
    <w:rsid w:val="00A87106"/>
    <w:rsid w:val="00A87A7D"/>
    <w:rsid w:val="00A9037B"/>
    <w:rsid w:val="00A9254C"/>
    <w:rsid w:val="00A92F8F"/>
    <w:rsid w:val="00A9427D"/>
    <w:rsid w:val="00A96291"/>
    <w:rsid w:val="00A9748F"/>
    <w:rsid w:val="00AA087F"/>
    <w:rsid w:val="00AA25AD"/>
    <w:rsid w:val="00AA2C2E"/>
    <w:rsid w:val="00AA3E7E"/>
    <w:rsid w:val="00AA655E"/>
    <w:rsid w:val="00AA6EB6"/>
    <w:rsid w:val="00AA70AA"/>
    <w:rsid w:val="00AB06F2"/>
    <w:rsid w:val="00AB0743"/>
    <w:rsid w:val="00AB09CB"/>
    <w:rsid w:val="00AC12D1"/>
    <w:rsid w:val="00AC2C6D"/>
    <w:rsid w:val="00AC5593"/>
    <w:rsid w:val="00AD0492"/>
    <w:rsid w:val="00AD4D9C"/>
    <w:rsid w:val="00AD53CD"/>
    <w:rsid w:val="00AD59C3"/>
    <w:rsid w:val="00AE1A7E"/>
    <w:rsid w:val="00AE5132"/>
    <w:rsid w:val="00AE6D4C"/>
    <w:rsid w:val="00AF034C"/>
    <w:rsid w:val="00AF03B0"/>
    <w:rsid w:val="00AF5076"/>
    <w:rsid w:val="00AF5766"/>
    <w:rsid w:val="00AF5F70"/>
    <w:rsid w:val="00B01CA5"/>
    <w:rsid w:val="00B02573"/>
    <w:rsid w:val="00B03473"/>
    <w:rsid w:val="00B05482"/>
    <w:rsid w:val="00B06892"/>
    <w:rsid w:val="00B1008E"/>
    <w:rsid w:val="00B103AA"/>
    <w:rsid w:val="00B1500F"/>
    <w:rsid w:val="00B16841"/>
    <w:rsid w:val="00B16B9E"/>
    <w:rsid w:val="00B17A69"/>
    <w:rsid w:val="00B21F91"/>
    <w:rsid w:val="00B23450"/>
    <w:rsid w:val="00B23CFC"/>
    <w:rsid w:val="00B27DA8"/>
    <w:rsid w:val="00B30055"/>
    <w:rsid w:val="00B31A88"/>
    <w:rsid w:val="00B3399C"/>
    <w:rsid w:val="00B36F4C"/>
    <w:rsid w:val="00B41D9B"/>
    <w:rsid w:val="00B433D8"/>
    <w:rsid w:val="00B43F3A"/>
    <w:rsid w:val="00B464F1"/>
    <w:rsid w:val="00B478A3"/>
    <w:rsid w:val="00B55FD4"/>
    <w:rsid w:val="00B57352"/>
    <w:rsid w:val="00B57F8B"/>
    <w:rsid w:val="00B61F8E"/>
    <w:rsid w:val="00B65090"/>
    <w:rsid w:val="00B703A2"/>
    <w:rsid w:val="00B77740"/>
    <w:rsid w:val="00B81B51"/>
    <w:rsid w:val="00B8209C"/>
    <w:rsid w:val="00B82747"/>
    <w:rsid w:val="00B833F8"/>
    <w:rsid w:val="00B8393E"/>
    <w:rsid w:val="00B85238"/>
    <w:rsid w:val="00B86C49"/>
    <w:rsid w:val="00B87897"/>
    <w:rsid w:val="00B90E73"/>
    <w:rsid w:val="00B918E2"/>
    <w:rsid w:val="00B9319B"/>
    <w:rsid w:val="00B9334E"/>
    <w:rsid w:val="00B9336F"/>
    <w:rsid w:val="00B94163"/>
    <w:rsid w:val="00B959A4"/>
    <w:rsid w:val="00B95F4A"/>
    <w:rsid w:val="00B96544"/>
    <w:rsid w:val="00BA416E"/>
    <w:rsid w:val="00BA4FB5"/>
    <w:rsid w:val="00BB07C7"/>
    <w:rsid w:val="00BB177A"/>
    <w:rsid w:val="00BB35EB"/>
    <w:rsid w:val="00BB6275"/>
    <w:rsid w:val="00BB6F65"/>
    <w:rsid w:val="00BB7426"/>
    <w:rsid w:val="00BC0731"/>
    <w:rsid w:val="00BC0F79"/>
    <w:rsid w:val="00BC29E8"/>
    <w:rsid w:val="00BC33A9"/>
    <w:rsid w:val="00BC5E6D"/>
    <w:rsid w:val="00BD0238"/>
    <w:rsid w:val="00BD0D7C"/>
    <w:rsid w:val="00BD2068"/>
    <w:rsid w:val="00BD370C"/>
    <w:rsid w:val="00BD5714"/>
    <w:rsid w:val="00BD7E0C"/>
    <w:rsid w:val="00BE1E3A"/>
    <w:rsid w:val="00BE22A2"/>
    <w:rsid w:val="00BE32F2"/>
    <w:rsid w:val="00BE6271"/>
    <w:rsid w:val="00BE7FB6"/>
    <w:rsid w:val="00BF03D3"/>
    <w:rsid w:val="00BF4529"/>
    <w:rsid w:val="00BF53A6"/>
    <w:rsid w:val="00BF6175"/>
    <w:rsid w:val="00BF643A"/>
    <w:rsid w:val="00BF7C34"/>
    <w:rsid w:val="00BF7F8C"/>
    <w:rsid w:val="00C0625C"/>
    <w:rsid w:val="00C064CA"/>
    <w:rsid w:val="00C06953"/>
    <w:rsid w:val="00C100F6"/>
    <w:rsid w:val="00C14D34"/>
    <w:rsid w:val="00C17ACD"/>
    <w:rsid w:val="00C20972"/>
    <w:rsid w:val="00C20ECC"/>
    <w:rsid w:val="00C24F7D"/>
    <w:rsid w:val="00C25020"/>
    <w:rsid w:val="00C30F45"/>
    <w:rsid w:val="00C32D4C"/>
    <w:rsid w:val="00C3456A"/>
    <w:rsid w:val="00C35922"/>
    <w:rsid w:val="00C36E99"/>
    <w:rsid w:val="00C370F7"/>
    <w:rsid w:val="00C4143E"/>
    <w:rsid w:val="00C42765"/>
    <w:rsid w:val="00C44F8D"/>
    <w:rsid w:val="00C459DD"/>
    <w:rsid w:val="00C46729"/>
    <w:rsid w:val="00C52BA1"/>
    <w:rsid w:val="00C53CFE"/>
    <w:rsid w:val="00C54986"/>
    <w:rsid w:val="00C56A9A"/>
    <w:rsid w:val="00C57551"/>
    <w:rsid w:val="00C62921"/>
    <w:rsid w:val="00C62E67"/>
    <w:rsid w:val="00C7252E"/>
    <w:rsid w:val="00C740CB"/>
    <w:rsid w:val="00C77607"/>
    <w:rsid w:val="00C777D0"/>
    <w:rsid w:val="00C809C0"/>
    <w:rsid w:val="00C8263E"/>
    <w:rsid w:val="00C83518"/>
    <w:rsid w:val="00C84C27"/>
    <w:rsid w:val="00C85287"/>
    <w:rsid w:val="00C86070"/>
    <w:rsid w:val="00C91B41"/>
    <w:rsid w:val="00C96F84"/>
    <w:rsid w:val="00C9700A"/>
    <w:rsid w:val="00CA0D10"/>
    <w:rsid w:val="00CA34E4"/>
    <w:rsid w:val="00CA3E55"/>
    <w:rsid w:val="00CA43E6"/>
    <w:rsid w:val="00CA5149"/>
    <w:rsid w:val="00CA6365"/>
    <w:rsid w:val="00CA6663"/>
    <w:rsid w:val="00CA78E0"/>
    <w:rsid w:val="00CB1862"/>
    <w:rsid w:val="00CB59C3"/>
    <w:rsid w:val="00CB7D76"/>
    <w:rsid w:val="00CC26F1"/>
    <w:rsid w:val="00CC378D"/>
    <w:rsid w:val="00CC4612"/>
    <w:rsid w:val="00CD0AD5"/>
    <w:rsid w:val="00CD2E7A"/>
    <w:rsid w:val="00CD4766"/>
    <w:rsid w:val="00CE380D"/>
    <w:rsid w:val="00CE4B8B"/>
    <w:rsid w:val="00CE57F3"/>
    <w:rsid w:val="00CE5AD5"/>
    <w:rsid w:val="00CE60D3"/>
    <w:rsid w:val="00CE6B2D"/>
    <w:rsid w:val="00CE7573"/>
    <w:rsid w:val="00CF3211"/>
    <w:rsid w:val="00D02310"/>
    <w:rsid w:val="00D040CF"/>
    <w:rsid w:val="00D051FC"/>
    <w:rsid w:val="00D0633F"/>
    <w:rsid w:val="00D07B60"/>
    <w:rsid w:val="00D11A4F"/>
    <w:rsid w:val="00D11C50"/>
    <w:rsid w:val="00D12502"/>
    <w:rsid w:val="00D12990"/>
    <w:rsid w:val="00D13CEC"/>
    <w:rsid w:val="00D143AA"/>
    <w:rsid w:val="00D223E0"/>
    <w:rsid w:val="00D22D7C"/>
    <w:rsid w:val="00D24645"/>
    <w:rsid w:val="00D25D59"/>
    <w:rsid w:val="00D314C6"/>
    <w:rsid w:val="00D37543"/>
    <w:rsid w:val="00D40985"/>
    <w:rsid w:val="00D411DA"/>
    <w:rsid w:val="00D42F90"/>
    <w:rsid w:val="00D44BFE"/>
    <w:rsid w:val="00D44CA6"/>
    <w:rsid w:val="00D45F88"/>
    <w:rsid w:val="00D47441"/>
    <w:rsid w:val="00D51EE7"/>
    <w:rsid w:val="00D51F73"/>
    <w:rsid w:val="00D550AE"/>
    <w:rsid w:val="00D55E9E"/>
    <w:rsid w:val="00D572FA"/>
    <w:rsid w:val="00D610DC"/>
    <w:rsid w:val="00D64C25"/>
    <w:rsid w:val="00D655DA"/>
    <w:rsid w:val="00D65604"/>
    <w:rsid w:val="00D6561A"/>
    <w:rsid w:val="00D669C4"/>
    <w:rsid w:val="00D7137F"/>
    <w:rsid w:val="00D7196F"/>
    <w:rsid w:val="00D720D6"/>
    <w:rsid w:val="00D7753C"/>
    <w:rsid w:val="00D84802"/>
    <w:rsid w:val="00D84C1A"/>
    <w:rsid w:val="00D85724"/>
    <w:rsid w:val="00D85FA8"/>
    <w:rsid w:val="00D87DFB"/>
    <w:rsid w:val="00D908B6"/>
    <w:rsid w:val="00D93744"/>
    <w:rsid w:val="00D938E2"/>
    <w:rsid w:val="00D95EC6"/>
    <w:rsid w:val="00DA14C0"/>
    <w:rsid w:val="00DA2D50"/>
    <w:rsid w:val="00DA603B"/>
    <w:rsid w:val="00DA736E"/>
    <w:rsid w:val="00DB1BDE"/>
    <w:rsid w:val="00DB461B"/>
    <w:rsid w:val="00DB5572"/>
    <w:rsid w:val="00DB7CCD"/>
    <w:rsid w:val="00DC00F3"/>
    <w:rsid w:val="00DC463F"/>
    <w:rsid w:val="00DD0B1E"/>
    <w:rsid w:val="00DD2C77"/>
    <w:rsid w:val="00DD375E"/>
    <w:rsid w:val="00DD4BCB"/>
    <w:rsid w:val="00DD51D6"/>
    <w:rsid w:val="00DD5DEA"/>
    <w:rsid w:val="00DD607B"/>
    <w:rsid w:val="00DD6B13"/>
    <w:rsid w:val="00DE0243"/>
    <w:rsid w:val="00DE1E33"/>
    <w:rsid w:val="00DE22A7"/>
    <w:rsid w:val="00DE4308"/>
    <w:rsid w:val="00DE6024"/>
    <w:rsid w:val="00DF1AC5"/>
    <w:rsid w:val="00DF4D5A"/>
    <w:rsid w:val="00DF7D4A"/>
    <w:rsid w:val="00DF7F85"/>
    <w:rsid w:val="00E001DA"/>
    <w:rsid w:val="00E03619"/>
    <w:rsid w:val="00E062EB"/>
    <w:rsid w:val="00E06C95"/>
    <w:rsid w:val="00E07B60"/>
    <w:rsid w:val="00E10C14"/>
    <w:rsid w:val="00E11DB4"/>
    <w:rsid w:val="00E123BE"/>
    <w:rsid w:val="00E12AC3"/>
    <w:rsid w:val="00E133CC"/>
    <w:rsid w:val="00E13E54"/>
    <w:rsid w:val="00E16062"/>
    <w:rsid w:val="00E162B9"/>
    <w:rsid w:val="00E1709C"/>
    <w:rsid w:val="00E21041"/>
    <w:rsid w:val="00E2196B"/>
    <w:rsid w:val="00E250E9"/>
    <w:rsid w:val="00E27F88"/>
    <w:rsid w:val="00E31CF2"/>
    <w:rsid w:val="00E32D14"/>
    <w:rsid w:val="00E34081"/>
    <w:rsid w:val="00E3424D"/>
    <w:rsid w:val="00E4162D"/>
    <w:rsid w:val="00E41F2A"/>
    <w:rsid w:val="00E42259"/>
    <w:rsid w:val="00E4240F"/>
    <w:rsid w:val="00E426D2"/>
    <w:rsid w:val="00E42EEB"/>
    <w:rsid w:val="00E43A73"/>
    <w:rsid w:val="00E44F14"/>
    <w:rsid w:val="00E50CE7"/>
    <w:rsid w:val="00E521D7"/>
    <w:rsid w:val="00E543BB"/>
    <w:rsid w:val="00E65B1C"/>
    <w:rsid w:val="00E66A3E"/>
    <w:rsid w:val="00E72404"/>
    <w:rsid w:val="00E72B20"/>
    <w:rsid w:val="00E75249"/>
    <w:rsid w:val="00E758B7"/>
    <w:rsid w:val="00E807F5"/>
    <w:rsid w:val="00E80A54"/>
    <w:rsid w:val="00E8172B"/>
    <w:rsid w:val="00E81837"/>
    <w:rsid w:val="00E82E47"/>
    <w:rsid w:val="00E84AA1"/>
    <w:rsid w:val="00E85AED"/>
    <w:rsid w:val="00E86008"/>
    <w:rsid w:val="00E876E5"/>
    <w:rsid w:val="00E90EF0"/>
    <w:rsid w:val="00E91AC2"/>
    <w:rsid w:val="00E93D44"/>
    <w:rsid w:val="00EA028E"/>
    <w:rsid w:val="00EA15F3"/>
    <w:rsid w:val="00EA2D08"/>
    <w:rsid w:val="00EA3213"/>
    <w:rsid w:val="00EA47F2"/>
    <w:rsid w:val="00EB0E16"/>
    <w:rsid w:val="00EB0F01"/>
    <w:rsid w:val="00EB1E68"/>
    <w:rsid w:val="00EB2198"/>
    <w:rsid w:val="00EB24E0"/>
    <w:rsid w:val="00EB4F64"/>
    <w:rsid w:val="00EB550E"/>
    <w:rsid w:val="00EB5F31"/>
    <w:rsid w:val="00EB6523"/>
    <w:rsid w:val="00EC360C"/>
    <w:rsid w:val="00EC7187"/>
    <w:rsid w:val="00ED179B"/>
    <w:rsid w:val="00ED32C1"/>
    <w:rsid w:val="00ED35D2"/>
    <w:rsid w:val="00ED591A"/>
    <w:rsid w:val="00ED5E45"/>
    <w:rsid w:val="00ED7B22"/>
    <w:rsid w:val="00EE0418"/>
    <w:rsid w:val="00EE04B7"/>
    <w:rsid w:val="00EE17FD"/>
    <w:rsid w:val="00EE539F"/>
    <w:rsid w:val="00EF2987"/>
    <w:rsid w:val="00EF3BA9"/>
    <w:rsid w:val="00EF5341"/>
    <w:rsid w:val="00EF639E"/>
    <w:rsid w:val="00EF69A8"/>
    <w:rsid w:val="00F008E2"/>
    <w:rsid w:val="00F06E5D"/>
    <w:rsid w:val="00F10887"/>
    <w:rsid w:val="00F10A7D"/>
    <w:rsid w:val="00F11065"/>
    <w:rsid w:val="00F1369A"/>
    <w:rsid w:val="00F17A5E"/>
    <w:rsid w:val="00F2087F"/>
    <w:rsid w:val="00F21B2C"/>
    <w:rsid w:val="00F21E8D"/>
    <w:rsid w:val="00F230A3"/>
    <w:rsid w:val="00F267D6"/>
    <w:rsid w:val="00F30FA7"/>
    <w:rsid w:val="00F3253C"/>
    <w:rsid w:val="00F32C7C"/>
    <w:rsid w:val="00F33FCF"/>
    <w:rsid w:val="00F402F5"/>
    <w:rsid w:val="00F40992"/>
    <w:rsid w:val="00F4326F"/>
    <w:rsid w:val="00F435D5"/>
    <w:rsid w:val="00F43EDB"/>
    <w:rsid w:val="00F45E70"/>
    <w:rsid w:val="00F51422"/>
    <w:rsid w:val="00F5221D"/>
    <w:rsid w:val="00F5340A"/>
    <w:rsid w:val="00F538B4"/>
    <w:rsid w:val="00F61D5A"/>
    <w:rsid w:val="00F63388"/>
    <w:rsid w:val="00F669E5"/>
    <w:rsid w:val="00F67A9E"/>
    <w:rsid w:val="00F709D0"/>
    <w:rsid w:val="00F70DF0"/>
    <w:rsid w:val="00F719B0"/>
    <w:rsid w:val="00F773E9"/>
    <w:rsid w:val="00F80758"/>
    <w:rsid w:val="00F81BB6"/>
    <w:rsid w:val="00F830E6"/>
    <w:rsid w:val="00F8329E"/>
    <w:rsid w:val="00F85804"/>
    <w:rsid w:val="00F87EA4"/>
    <w:rsid w:val="00F905DA"/>
    <w:rsid w:val="00F92008"/>
    <w:rsid w:val="00F932BB"/>
    <w:rsid w:val="00F937DC"/>
    <w:rsid w:val="00FA10FB"/>
    <w:rsid w:val="00FA169B"/>
    <w:rsid w:val="00FA3DBB"/>
    <w:rsid w:val="00FA6627"/>
    <w:rsid w:val="00FA70B5"/>
    <w:rsid w:val="00FA7668"/>
    <w:rsid w:val="00FA7736"/>
    <w:rsid w:val="00FA7F30"/>
    <w:rsid w:val="00FB2B28"/>
    <w:rsid w:val="00FB4011"/>
    <w:rsid w:val="00FB46A4"/>
    <w:rsid w:val="00FB55FA"/>
    <w:rsid w:val="00FB75FD"/>
    <w:rsid w:val="00FB798D"/>
    <w:rsid w:val="00FC7925"/>
    <w:rsid w:val="00FD1850"/>
    <w:rsid w:val="00FD374E"/>
    <w:rsid w:val="00FD3C90"/>
    <w:rsid w:val="00FD46A5"/>
    <w:rsid w:val="00FD4B83"/>
    <w:rsid w:val="00FD5CE4"/>
    <w:rsid w:val="00FD79ED"/>
    <w:rsid w:val="00FE0865"/>
    <w:rsid w:val="00FE28CB"/>
    <w:rsid w:val="00FE76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cinsinresolver1">
    <w:name w:val="Mención sin resolver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307C57"/>
    <w:rPr>
      <w:sz w:val="16"/>
      <w:szCs w:val="16"/>
    </w:rPr>
  </w:style>
  <w:style w:type="paragraph" w:styleId="CommentText">
    <w:name w:val="annotation text"/>
    <w:basedOn w:val="Normal"/>
    <w:link w:val="CommentTextChar"/>
    <w:uiPriority w:val="99"/>
    <w:unhideWhenUsed/>
    <w:rsid w:val="00307C57"/>
    <w:rPr>
      <w:sz w:val="20"/>
      <w:szCs w:val="20"/>
    </w:rPr>
  </w:style>
  <w:style w:type="character" w:customStyle="1" w:styleId="CommentTextChar">
    <w:name w:val="Comment Text Char"/>
    <w:basedOn w:val="DefaultParagraphFont"/>
    <w:link w:val="CommentText"/>
    <w:uiPriority w:val="99"/>
    <w:rsid w:val="00307C57"/>
    <w:rPr>
      <w:sz w:val="20"/>
      <w:szCs w:val="20"/>
    </w:rPr>
  </w:style>
  <w:style w:type="paragraph" w:styleId="CommentSubject">
    <w:name w:val="annotation subject"/>
    <w:basedOn w:val="CommentText"/>
    <w:next w:val="CommentText"/>
    <w:link w:val="CommentSubjectChar"/>
    <w:uiPriority w:val="99"/>
    <w:semiHidden/>
    <w:unhideWhenUsed/>
    <w:rsid w:val="00307C57"/>
    <w:rPr>
      <w:b/>
      <w:bCs/>
    </w:rPr>
  </w:style>
  <w:style w:type="character" w:customStyle="1" w:styleId="CommentSubjectChar">
    <w:name w:val="Comment Subject Char"/>
    <w:basedOn w:val="CommentTextChar"/>
    <w:link w:val="CommentSubject"/>
    <w:uiPriority w:val="99"/>
    <w:semiHidden/>
    <w:rsid w:val="00307C57"/>
    <w:rPr>
      <w:b/>
      <w:bCs/>
      <w:sz w:val="20"/>
      <w:szCs w:val="20"/>
    </w:rPr>
  </w:style>
  <w:style w:type="paragraph" w:customStyle="1" w:styleId="EndNoteBibliographyTitle">
    <w:name w:val="EndNote Bibliography Title"/>
    <w:basedOn w:val="Normal"/>
    <w:link w:val="EndNoteBibliographyTitleCar"/>
    <w:rsid w:val="00BD2068"/>
    <w:pPr>
      <w:jc w:val="center"/>
    </w:pPr>
    <w:rPr>
      <w:noProof/>
    </w:rPr>
  </w:style>
  <w:style w:type="character" w:customStyle="1" w:styleId="EndNoteBibliographyTitleCar">
    <w:name w:val="EndNote Bibliography Title Car"/>
    <w:basedOn w:val="DefaultParagraphFont"/>
    <w:link w:val="EndNoteBibliographyTitle"/>
    <w:rsid w:val="00BD2068"/>
    <w:rPr>
      <w:noProof/>
    </w:rPr>
  </w:style>
  <w:style w:type="paragraph" w:customStyle="1" w:styleId="EndNoteBibliography">
    <w:name w:val="EndNote Bibliography"/>
    <w:basedOn w:val="Normal"/>
    <w:link w:val="EndNoteBibliographyCar"/>
    <w:rsid w:val="00BD2068"/>
    <w:rPr>
      <w:noProof/>
    </w:rPr>
  </w:style>
  <w:style w:type="character" w:customStyle="1" w:styleId="EndNoteBibliographyCar">
    <w:name w:val="EndNote Bibliography Car"/>
    <w:basedOn w:val="DefaultParagraphFont"/>
    <w:link w:val="EndNoteBibliography"/>
    <w:rsid w:val="00BD2068"/>
    <w:rPr>
      <w:noProof/>
    </w:rPr>
  </w:style>
  <w:style w:type="paragraph" w:styleId="Revision">
    <w:name w:val="Revision"/>
    <w:hidden/>
    <w:uiPriority w:val="99"/>
    <w:semiHidden/>
    <w:rsid w:val="00D223E0"/>
    <w:pPr>
      <w:widowControl/>
      <w:jc w:val="left"/>
    </w:pPr>
  </w:style>
  <w:style w:type="paragraph" w:styleId="ListParagraph">
    <w:name w:val="List Paragraph"/>
    <w:basedOn w:val="Normal"/>
    <w:uiPriority w:val="34"/>
    <w:qFormat/>
    <w:rsid w:val="00FD4B83"/>
    <w:pPr>
      <w:ind w:left="720"/>
      <w:contextualSpacing/>
    </w:pPr>
  </w:style>
  <w:style w:type="paragraph" w:styleId="Caption">
    <w:name w:val="caption"/>
    <w:basedOn w:val="Normal"/>
    <w:next w:val="Normal"/>
    <w:uiPriority w:val="35"/>
    <w:unhideWhenUsed/>
    <w:qFormat/>
    <w:rsid w:val="00642ED9"/>
    <w:pPr>
      <w:spacing w:after="200"/>
    </w:pPr>
    <w:rPr>
      <w:i/>
      <w:iCs/>
      <w:color w:val="1F497D" w:themeColor="text2"/>
      <w:sz w:val="18"/>
      <w:szCs w:val="18"/>
    </w:rPr>
  </w:style>
  <w:style w:type="paragraph" w:styleId="BalloonText">
    <w:name w:val="Balloon Text"/>
    <w:basedOn w:val="Normal"/>
    <w:link w:val="BalloonTextChar"/>
    <w:uiPriority w:val="99"/>
    <w:semiHidden/>
    <w:unhideWhenUsed/>
    <w:rsid w:val="003552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5223"/>
    <w:rPr>
      <w:rFonts w:ascii="Segoe UI" w:hAnsi="Segoe UI" w:cs="Segoe UI"/>
      <w:sz w:val="18"/>
      <w:szCs w:val="18"/>
    </w:rPr>
  </w:style>
  <w:style w:type="character" w:styleId="LineNumber">
    <w:name w:val="line number"/>
    <w:basedOn w:val="DefaultParagraphFont"/>
    <w:uiPriority w:val="99"/>
    <w:semiHidden/>
    <w:unhideWhenUsed/>
    <w:rsid w:val="00355223"/>
  </w:style>
  <w:style w:type="character" w:customStyle="1" w:styleId="Mencinsinresolver2">
    <w:name w:val="Mención sin resolver2"/>
    <w:basedOn w:val="DefaultParagraphFont"/>
    <w:uiPriority w:val="99"/>
    <w:semiHidden/>
    <w:unhideWhenUsed/>
    <w:rsid w:val="009833DF"/>
    <w:rPr>
      <w:color w:val="605E5C"/>
      <w:shd w:val="clear" w:color="auto" w:fill="E1DFDD"/>
    </w:rPr>
  </w:style>
  <w:style w:type="paragraph" w:styleId="Footer">
    <w:name w:val="footer"/>
    <w:basedOn w:val="Normal"/>
    <w:link w:val="FooterChar"/>
    <w:uiPriority w:val="99"/>
    <w:unhideWhenUsed/>
    <w:rsid w:val="007E1ED2"/>
    <w:pPr>
      <w:tabs>
        <w:tab w:val="center" w:pos="4513"/>
        <w:tab w:val="right" w:pos="9026"/>
      </w:tabs>
    </w:pPr>
  </w:style>
  <w:style w:type="character" w:customStyle="1" w:styleId="FooterChar">
    <w:name w:val="Footer Char"/>
    <w:basedOn w:val="DefaultParagraphFont"/>
    <w:link w:val="Footer"/>
    <w:uiPriority w:val="99"/>
    <w:rsid w:val="007E1ED2"/>
  </w:style>
  <w:style w:type="character" w:styleId="UnresolvedMention">
    <w:name w:val="Unresolved Mention"/>
    <w:basedOn w:val="DefaultParagraphFont"/>
    <w:uiPriority w:val="99"/>
    <w:semiHidden/>
    <w:unhideWhenUsed/>
    <w:rsid w:val="003004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620514">
      <w:bodyDiv w:val="1"/>
      <w:marLeft w:val="0"/>
      <w:marRight w:val="0"/>
      <w:marTop w:val="0"/>
      <w:marBottom w:val="0"/>
      <w:divBdr>
        <w:top w:val="none" w:sz="0" w:space="0" w:color="auto"/>
        <w:left w:val="none" w:sz="0" w:space="0" w:color="auto"/>
        <w:bottom w:val="none" w:sz="0" w:space="0" w:color="auto"/>
        <w:right w:val="none" w:sz="0" w:space="0" w:color="auto"/>
      </w:divBdr>
    </w:div>
    <w:div w:id="1455052106">
      <w:bodyDiv w:val="1"/>
      <w:marLeft w:val="0"/>
      <w:marRight w:val="0"/>
      <w:marTop w:val="0"/>
      <w:marBottom w:val="0"/>
      <w:divBdr>
        <w:top w:val="none" w:sz="0" w:space="0" w:color="auto"/>
        <w:left w:val="none" w:sz="0" w:space="0" w:color="auto"/>
        <w:bottom w:val="none" w:sz="0" w:space="0" w:color="auto"/>
        <w:right w:val="none" w:sz="0" w:space="0" w:color="auto"/>
      </w:divBdr>
    </w:div>
    <w:div w:id="1755976735">
      <w:bodyDiv w:val="1"/>
      <w:marLeft w:val="0"/>
      <w:marRight w:val="0"/>
      <w:marTop w:val="0"/>
      <w:marBottom w:val="0"/>
      <w:divBdr>
        <w:top w:val="none" w:sz="0" w:space="0" w:color="auto"/>
        <w:left w:val="none" w:sz="0" w:space="0" w:color="auto"/>
        <w:bottom w:val="none" w:sz="0" w:space="0" w:color="auto"/>
        <w:right w:val="none" w:sz="0" w:space="0" w:color="auto"/>
      </w:divBdr>
    </w:div>
    <w:div w:id="1879007334">
      <w:bodyDiv w:val="1"/>
      <w:marLeft w:val="0"/>
      <w:marRight w:val="0"/>
      <w:marTop w:val="0"/>
      <w:marBottom w:val="0"/>
      <w:divBdr>
        <w:top w:val="none" w:sz="0" w:space="0" w:color="auto"/>
        <w:left w:val="none" w:sz="0" w:space="0" w:color="auto"/>
        <w:bottom w:val="none" w:sz="0" w:space="0" w:color="auto"/>
        <w:right w:val="none" w:sz="0" w:space="0" w:color="auto"/>
      </w:divBdr>
    </w:div>
    <w:div w:id="20823697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glesiaseduardo@uniovi.es" TargetMode="External"/><Relationship Id="rId13" Type="http://schemas.openxmlformats.org/officeDocument/2006/relationships/hyperlink" Target="mailto:tomascristina@uniovi.es"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UO238998@uniovi.es"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r-project.org"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driguezfrancisco@uniovi.es" TargetMode="External"/><Relationship Id="rId5" Type="http://schemas.openxmlformats.org/officeDocument/2006/relationships/webSettings" Target="webSettings.xml"/><Relationship Id="rId15" Type="http://schemas.openxmlformats.org/officeDocument/2006/relationships/hyperlink" Target="mailto:fernandezbenjamin@uniovi.es" TargetMode="External"/><Relationship Id="rId10" Type="http://schemas.openxmlformats.org/officeDocument/2006/relationships/hyperlink" Target="mailto:fernandezferalvaro@uniovi.e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nufsanjurjo@gmail.com" TargetMode="External"/><Relationship Id="rId14" Type="http://schemas.openxmlformats.org/officeDocument/2006/relationships/hyperlink" Target="mailto:fernandezbenjamin@uniovi.e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C46B3-2D95-4BB0-AB2B-6A1FD06A0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3470</Words>
  <Characters>76780</Characters>
  <Application>Microsoft Office Word</Application>
  <DocSecurity>0</DocSecurity>
  <Lines>639</Lines>
  <Paragraphs>1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0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6-14T07:44:00Z</cp:lastPrinted>
  <dcterms:created xsi:type="dcterms:W3CDTF">2021-10-22T09:56:00Z</dcterms:created>
  <dcterms:modified xsi:type="dcterms:W3CDTF">2021-10-26T20:32:00Z</dcterms:modified>
</cp:coreProperties>
</file>